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B3A5E" w14:textId="2B56E9EF" w:rsidR="004A17AC" w:rsidRPr="0089171B" w:rsidRDefault="004A17AC" w:rsidP="002936D8">
      <w:pPr>
        <w:jc w:val="both"/>
        <w:outlineLvl w:val="0"/>
        <w:rPr>
          <w:b/>
          <w:lang w:val="en-CA"/>
        </w:rPr>
      </w:pPr>
      <w:commentRangeStart w:id="0"/>
      <w:r w:rsidRPr="0089171B">
        <w:rPr>
          <w:b/>
          <w:lang w:val="en-CA"/>
        </w:rPr>
        <w:t>Title</w:t>
      </w:r>
      <w:commentRangeEnd w:id="0"/>
      <w:r w:rsidR="00C90F78" w:rsidRPr="0089171B">
        <w:rPr>
          <w:rStyle w:val="CommentReference"/>
          <w:rFonts w:eastAsiaTheme="minorEastAsia"/>
          <w:sz w:val="24"/>
          <w:szCs w:val="24"/>
        </w:rPr>
        <w:commentReference w:id="0"/>
      </w:r>
    </w:p>
    <w:p w14:paraId="015FC7F4" w14:textId="77777777" w:rsidR="00255629" w:rsidRPr="0089171B" w:rsidRDefault="00255629" w:rsidP="002936D8">
      <w:pPr>
        <w:pStyle w:val="ListParagraph"/>
        <w:numPr>
          <w:ilvl w:val="0"/>
          <w:numId w:val="16"/>
        </w:numPr>
        <w:jc w:val="both"/>
        <w:rPr>
          <w:rFonts w:ascii="Times New Roman" w:hAnsi="Times New Roman" w:cs="Times New Roman"/>
          <w:b/>
          <w:lang w:val="en-CA"/>
        </w:rPr>
      </w:pPr>
      <w:r w:rsidRPr="0089171B">
        <w:rPr>
          <w:rFonts w:ascii="Times New Roman" w:hAnsi="Times New Roman" w:cs="Times New Roman"/>
          <w:b/>
          <w:lang w:val="en-CA"/>
        </w:rPr>
        <w:t>DIABLO: Data integration analysis for biomarker discovery using latent components</w:t>
      </w:r>
    </w:p>
    <w:p w14:paraId="661BCCE4" w14:textId="52868886" w:rsidR="002936D8" w:rsidRPr="0089171B" w:rsidRDefault="00C90F78" w:rsidP="002936D8">
      <w:pPr>
        <w:pStyle w:val="ListParagraph"/>
        <w:numPr>
          <w:ilvl w:val="0"/>
          <w:numId w:val="16"/>
        </w:numPr>
        <w:jc w:val="both"/>
        <w:rPr>
          <w:rFonts w:ascii="Times New Roman" w:hAnsi="Times New Roman" w:cs="Times New Roman"/>
          <w:b/>
          <w:lang w:val="en-CA"/>
        </w:rPr>
      </w:pPr>
      <w:r w:rsidRPr="0089171B">
        <w:rPr>
          <w:rFonts w:ascii="Times New Roman" w:hAnsi="Times New Roman" w:cs="Times New Roman"/>
          <w:b/>
        </w:rPr>
        <w:t>A novel integrative method for identifying biological</w:t>
      </w:r>
      <w:r w:rsidR="00D857CA" w:rsidRPr="0089171B">
        <w:rPr>
          <w:rFonts w:ascii="Times New Roman" w:hAnsi="Times New Roman" w:cs="Times New Roman"/>
          <w:b/>
        </w:rPr>
        <w:t>ly</w:t>
      </w:r>
      <w:r w:rsidRPr="0089171B">
        <w:rPr>
          <w:rFonts w:ascii="Times New Roman" w:hAnsi="Times New Roman" w:cs="Times New Roman"/>
          <w:b/>
        </w:rPr>
        <w:t xml:space="preserve"> relevant multi-omic biomarkers</w:t>
      </w:r>
    </w:p>
    <w:p w14:paraId="2E8B3A7A" w14:textId="77777777" w:rsidR="000C067E" w:rsidRPr="0089171B" w:rsidRDefault="000C067E" w:rsidP="002936D8">
      <w:pPr>
        <w:jc w:val="both"/>
      </w:pPr>
    </w:p>
    <w:p w14:paraId="5390229D" w14:textId="26955170" w:rsidR="002936D8" w:rsidRPr="0089171B" w:rsidRDefault="002936D8" w:rsidP="002936D8">
      <w:pPr>
        <w:jc w:val="both"/>
      </w:pPr>
      <w:r w:rsidRPr="0089171B">
        <w:t>Amrit Singh</w:t>
      </w:r>
      <w:r w:rsidRPr="0089171B">
        <w:rPr>
          <w:vertAlign w:val="superscript"/>
        </w:rPr>
        <w:t>1,2</w:t>
      </w:r>
      <w:r w:rsidR="00791116" w:rsidRPr="0089171B">
        <w:rPr>
          <w:vertAlign w:val="superscript"/>
        </w:rPr>
        <w:t>,3</w:t>
      </w:r>
      <w:r w:rsidRPr="0089171B">
        <w:t xml:space="preserve">, </w:t>
      </w:r>
      <w:r w:rsidR="00EE40F3" w:rsidRPr="0089171B">
        <w:t>Casey P. Shannon</w:t>
      </w:r>
      <w:r w:rsidR="00EE40F3" w:rsidRPr="0089171B">
        <w:rPr>
          <w:vertAlign w:val="superscript"/>
        </w:rPr>
        <w:t>3</w:t>
      </w:r>
      <w:r w:rsidR="00EE40F3" w:rsidRPr="0089171B">
        <w:t xml:space="preserve">, </w:t>
      </w:r>
      <w:r w:rsidRPr="0089171B">
        <w:t>Benoît Gautier</w:t>
      </w:r>
      <w:r w:rsidR="00791116" w:rsidRPr="0089171B">
        <w:rPr>
          <w:vertAlign w:val="superscript"/>
        </w:rPr>
        <w:t>4</w:t>
      </w:r>
      <w:r w:rsidR="00EE40F3" w:rsidRPr="0089171B">
        <w:t xml:space="preserve">, </w:t>
      </w:r>
      <w:r w:rsidRPr="0089171B">
        <w:t>Michaël Vacher</w:t>
      </w:r>
      <w:r w:rsidR="00791116" w:rsidRPr="0089171B">
        <w:rPr>
          <w:vertAlign w:val="superscript"/>
        </w:rPr>
        <w:t>5</w:t>
      </w:r>
      <w:r w:rsidRPr="0089171B">
        <w:t>, Florian Rohart</w:t>
      </w:r>
      <w:r w:rsidR="00791116" w:rsidRPr="0089171B">
        <w:rPr>
          <w:vertAlign w:val="superscript"/>
        </w:rPr>
        <w:t>4</w:t>
      </w:r>
      <w:r w:rsidRPr="0089171B">
        <w:t>, Scott J. Tebbutt</w:t>
      </w:r>
      <w:r w:rsidR="009D482A" w:rsidRPr="0089171B">
        <w:rPr>
          <w:vertAlign w:val="superscript"/>
        </w:rPr>
        <w:t>1,3</w:t>
      </w:r>
      <w:r w:rsidRPr="0089171B">
        <w:rPr>
          <w:vertAlign w:val="superscript"/>
        </w:rPr>
        <w:t>,</w:t>
      </w:r>
      <w:r w:rsidR="00791116" w:rsidRPr="0089171B">
        <w:rPr>
          <w:vertAlign w:val="superscript"/>
        </w:rPr>
        <w:t>6</w:t>
      </w:r>
      <w:r w:rsidRPr="0089171B">
        <w:t>, Kim-Anh Lê Cao</w:t>
      </w:r>
      <w:r w:rsidR="008A7F56" w:rsidRPr="0089171B">
        <w:rPr>
          <w:vertAlign w:val="superscript"/>
        </w:rPr>
        <w:t>7</w:t>
      </w:r>
    </w:p>
    <w:p w14:paraId="5B8CCE6E" w14:textId="77777777" w:rsidR="002936D8" w:rsidRPr="0089171B" w:rsidRDefault="002936D8" w:rsidP="002936D8">
      <w:pPr>
        <w:jc w:val="both"/>
      </w:pPr>
    </w:p>
    <w:p w14:paraId="05275959" w14:textId="55969F0C" w:rsidR="00791116" w:rsidRPr="0089171B" w:rsidRDefault="00791116" w:rsidP="002936D8">
      <w:pPr>
        <w:jc w:val="both"/>
      </w:pPr>
      <w:r w:rsidRPr="0089171B">
        <w:rPr>
          <w:vertAlign w:val="superscript"/>
        </w:rPr>
        <w:t>1</w:t>
      </w:r>
      <w:r w:rsidRPr="0089171B">
        <w:t>Centre for Heart Lung Innovation, St. Paul’s Hospital, University of British Columbia, Vancouver, BC, Canada;</w:t>
      </w:r>
    </w:p>
    <w:p w14:paraId="43D8334B" w14:textId="25274913" w:rsidR="002936D8" w:rsidRPr="0089171B" w:rsidRDefault="00791116" w:rsidP="002936D8">
      <w:pPr>
        <w:jc w:val="both"/>
      </w:pPr>
      <w:r w:rsidRPr="0089171B">
        <w:rPr>
          <w:vertAlign w:val="superscript"/>
        </w:rPr>
        <w:t>2</w:t>
      </w:r>
      <w:r w:rsidRPr="0089171B">
        <w:t>Department of Pathology and Laboratory Medicine</w:t>
      </w:r>
      <w:r w:rsidR="002936D8" w:rsidRPr="0089171B">
        <w:t>, University of British Columbia, Vancouver, BC, Canada</w:t>
      </w:r>
      <w:r w:rsidRPr="0089171B">
        <w:t>;</w:t>
      </w:r>
    </w:p>
    <w:p w14:paraId="58349C36" w14:textId="788F8579" w:rsidR="002936D8" w:rsidRPr="0089171B" w:rsidRDefault="00791116" w:rsidP="002936D8">
      <w:pPr>
        <w:jc w:val="both"/>
      </w:pPr>
      <w:r w:rsidRPr="0089171B">
        <w:rPr>
          <w:vertAlign w:val="superscript"/>
        </w:rPr>
        <w:t>3</w:t>
      </w:r>
      <w:r w:rsidR="002936D8" w:rsidRPr="0089171B">
        <w:t>Prevention of Organ Failure (PROOF) Centre of Excellence, Vancouver, BC, Canada.</w:t>
      </w:r>
    </w:p>
    <w:p w14:paraId="7559A6E5" w14:textId="010594BC" w:rsidR="002936D8" w:rsidRPr="0089171B" w:rsidRDefault="00791116" w:rsidP="002936D8">
      <w:pPr>
        <w:jc w:val="both"/>
        <w:rPr>
          <w:rFonts w:eastAsia="Times New Roman"/>
          <w:color w:val="333333"/>
        </w:rPr>
      </w:pPr>
      <w:r w:rsidRPr="0089171B">
        <w:rPr>
          <w:vertAlign w:val="superscript"/>
        </w:rPr>
        <w:t>4</w:t>
      </w:r>
      <w:r w:rsidR="007A570D" w:rsidRPr="0089171B">
        <w:rPr>
          <w:rFonts w:eastAsia="Times New Roman"/>
          <w:color w:val="333333"/>
        </w:rPr>
        <w:t>The U</w:t>
      </w:r>
      <w:r w:rsidR="002936D8" w:rsidRPr="0089171B">
        <w:rPr>
          <w:rFonts w:eastAsia="Times New Roman"/>
          <w:color w:val="333333"/>
        </w:rPr>
        <w:t>niversity of Queensland Diamantina Institute, Translational Research Institute, Woolloongabba, QLD 4102, Australia</w:t>
      </w:r>
    </w:p>
    <w:p w14:paraId="0B6492E2" w14:textId="2E939468" w:rsidR="002936D8" w:rsidRPr="0089171B" w:rsidRDefault="00791116" w:rsidP="002936D8">
      <w:pPr>
        <w:jc w:val="both"/>
      </w:pPr>
      <w:r w:rsidRPr="0089171B">
        <w:rPr>
          <w:vertAlign w:val="superscript"/>
        </w:rPr>
        <w:t>5</w:t>
      </w:r>
      <w:r w:rsidR="002936D8" w:rsidRPr="0089171B">
        <w:t>Australian Research Council Centre of Excellence in Plant Energy Biology, The University of Western Australia, Crawley, Western Australia, Australia</w:t>
      </w:r>
    </w:p>
    <w:p w14:paraId="2C63ACF6" w14:textId="02514947" w:rsidR="002936D8" w:rsidRPr="0089171B" w:rsidRDefault="00791116" w:rsidP="002936D8">
      <w:pPr>
        <w:jc w:val="both"/>
      </w:pPr>
      <w:r w:rsidRPr="0089171B">
        <w:rPr>
          <w:vertAlign w:val="superscript"/>
        </w:rPr>
        <w:t>6</w:t>
      </w:r>
      <w:r w:rsidR="002936D8" w:rsidRPr="0089171B">
        <w:t>Department of Medicine (Respiratory Division), University of British Columbia, Vancouver, BC, Canada.</w:t>
      </w:r>
    </w:p>
    <w:p w14:paraId="4A2C0D97" w14:textId="749936D8" w:rsidR="008A7F56" w:rsidRPr="0089171B" w:rsidRDefault="008A7F56" w:rsidP="008A7F56">
      <w:pPr>
        <w:rPr>
          <w:rFonts w:eastAsia="Times New Roman"/>
        </w:rPr>
      </w:pPr>
      <w:r w:rsidRPr="0089171B">
        <w:rPr>
          <w:vertAlign w:val="superscript"/>
        </w:rPr>
        <w:t>7</w:t>
      </w:r>
      <w:r w:rsidRPr="0089171B">
        <w:rPr>
          <w:rFonts w:eastAsia="Times New Roman"/>
          <w:color w:val="000000"/>
        </w:rPr>
        <w:t>School of Mathematics and Statistics, The University of Melbourne, Melbourne Integrative Genomics Bld 184</w:t>
      </w:r>
    </w:p>
    <w:p w14:paraId="2E4AB26F" w14:textId="5093C534" w:rsidR="00791116" w:rsidRPr="0089171B" w:rsidRDefault="00791116" w:rsidP="002936D8">
      <w:pPr>
        <w:jc w:val="both"/>
      </w:pPr>
    </w:p>
    <w:p w14:paraId="06EF3070" w14:textId="77777777" w:rsidR="002936D8" w:rsidRPr="0089171B" w:rsidRDefault="002936D8" w:rsidP="002936D8">
      <w:pPr>
        <w:jc w:val="both"/>
      </w:pPr>
    </w:p>
    <w:p w14:paraId="0A2CF199" w14:textId="77777777" w:rsidR="00FC2A82" w:rsidRPr="0089171B"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89171B">
        <w:rPr>
          <w:rFonts w:ascii="Times New Roman" w:hAnsi="Times New Roman" w:cs="Times New Roman"/>
          <w:color w:val="333333"/>
          <w:sz w:val="24"/>
          <w:szCs w:val="24"/>
        </w:rPr>
        <w:t>Corresponding author</w:t>
      </w:r>
      <w:r w:rsidR="002936D8" w:rsidRPr="0089171B">
        <w:rPr>
          <w:rFonts w:ascii="Times New Roman" w:hAnsi="Times New Roman" w:cs="Times New Roman"/>
          <w:color w:val="333333"/>
          <w:sz w:val="24"/>
          <w:szCs w:val="24"/>
        </w:rPr>
        <w:t>:</w:t>
      </w:r>
    </w:p>
    <w:p w14:paraId="110BDA46" w14:textId="77777777" w:rsidR="00FC2A82" w:rsidRPr="0089171B" w:rsidRDefault="002936D8"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89171B">
        <w:rPr>
          <w:rStyle w:val="apple-converted-space"/>
          <w:rFonts w:ascii="Times New Roman" w:hAnsi="Times New Roman" w:cs="Times New Roman"/>
          <w:color w:val="333333"/>
          <w:sz w:val="24"/>
          <w:szCs w:val="24"/>
        </w:rPr>
        <w:t>Kim-Anh L</w:t>
      </w:r>
      <w:r w:rsidRPr="0089171B">
        <w:rPr>
          <w:rFonts w:ascii="Times New Roman" w:hAnsi="Times New Roman" w:cs="Times New Roman"/>
          <w:sz w:val="24"/>
          <w:szCs w:val="24"/>
        </w:rPr>
        <w:t>ê</w:t>
      </w:r>
      <w:r w:rsidR="00FC2A82" w:rsidRPr="0089171B">
        <w:rPr>
          <w:rStyle w:val="apple-converted-space"/>
          <w:rFonts w:ascii="Times New Roman" w:hAnsi="Times New Roman" w:cs="Times New Roman"/>
          <w:color w:val="333333"/>
          <w:sz w:val="24"/>
          <w:szCs w:val="24"/>
        </w:rPr>
        <w:t xml:space="preserve"> Cao</w:t>
      </w:r>
    </w:p>
    <w:p w14:paraId="2198AB59" w14:textId="02881202" w:rsidR="008A7F56" w:rsidRPr="0089171B" w:rsidRDefault="008A7F56"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89171B">
        <w:rPr>
          <w:rStyle w:val="apple-converted-space"/>
          <w:rFonts w:ascii="Times New Roman" w:hAnsi="Times New Roman" w:cs="Times New Roman"/>
          <w:color w:val="333333"/>
          <w:sz w:val="24"/>
          <w:szCs w:val="24"/>
        </w:rPr>
        <w:t xml:space="preserve">The </w:t>
      </w:r>
      <w:r w:rsidRPr="0089171B">
        <w:rPr>
          <w:rFonts w:ascii="Times New Roman" w:eastAsia="Times New Roman" w:hAnsi="Times New Roman" w:cs="Times New Roman"/>
          <w:color w:val="000000"/>
          <w:sz w:val="24"/>
          <w:szCs w:val="24"/>
        </w:rPr>
        <w:t>University of Melbourne</w:t>
      </w:r>
    </w:p>
    <w:p w14:paraId="6C7C3DE6" w14:textId="5DA7CF52" w:rsidR="008A7F56" w:rsidRPr="0089171B" w:rsidRDefault="008A7F56" w:rsidP="008A7F56">
      <w:pPr>
        <w:rPr>
          <w:rFonts w:eastAsia="Times New Roman"/>
          <w:color w:val="000000"/>
        </w:rPr>
      </w:pPr>
      <w:r w:rsidRPr="0089171B">
        <w:rPr>
          <w:rFonts w:eastAsia="Times New Roman"/>
          <w:color w:val="000000"/>
        </w:rPr>
        <w:t>School of Mathematics and Statistics, Melbourne Integrative Genomics Bld 184</w:t>
      </w:r>
    </w:p>
    <w:p w14:paraId="755F924B" w14:textId="77777777" w:rsidR="008A7F56" w:rsidRPr="0089171B" w:rsidRDefault="008A7F56" w:rsidP="008A7F56">
      <w:pPr>
        <w:rPr>
          <w:rFonts w:eastAsia="Times New Roman"/>
          <w:color w:val="000000"/>
        </w:rPr>
      </w:pPr>
      <w:r w:rsidRPr="0089171B">
        <w:rPr>
          <w:rFonts w:eastAsia="Times New Roman"/>
          <w:color w:val="000000"/>
        </w:rPr>
        <w:t>T: +61 (0)3834 43971 | </w:t>
      </w:r>
      <w:hyperlink r:id="rId10" w:history="1">
        <w:r w:rsidRPr="0089171B">
          <w:rPr>
            <w:rStyle w:val="Hyperlink"/>
            <w:rFonts w:eastAsia="Times New Roman"/>
          </w:rPr>
          <w:t>http://mixomics.org/</w:t>
        </w:r>
      </w:hyperlink>
      <w:r w:rsidRPr="0089171B">
        <w:rPr>
          <w:rFonts w:eastAsia="Times New Roman"/>
          <w:color w:val="000000"/>
        </w:rPr>
        <w:t> | </w:t>
      </w:r>
      <w:hyperlink r:id="rId11" w:history="1">
        <w:r w:rsidRPr="0089171B">
          <w:rPr>
            <w:rStyle w:val="Hyperlink"/>
            <w:rFonts w:eastAsia="Times New Roman"/>
          </w:rPr>
          <w:t>http://lecao-lab.science.unimelb.edu.au/</w:t>
        </w:r>
      </w:hyperlink>
    </w:p>
    <w:p w14:paraId="67C532E3" w14:textId="77777777" w:rsidR="003F44E9" w:rsidRPr="0089171B" w:rsidRDefault="003F44E9" w:rsidP="000E41BF">
      <w:pPr>
        <w:spacing w:line="480" w:lineRule="auto"/>
        <w:rPr>
          <w:b/>
        </w:rPr>
      </w:pPr>
    </w:p>
    <w:p w14:paraId="133E24DB" w14:textId="77777777" w:rsidR="003F44E9" w:rsidRPr="0089171B" w:rsidRDefault="003F44E9" w:rsidP="000E41BF">
      <w:pPr>
        <w:spacing w:line="480" w:lineRule="auto"/>
        <w:rPr>
          <w:b/>
        </w:rPr>
      </w:pPr>
    </w:p>
    <w:p w14:paraId="521898BC" w14:textId="77777777" w:rsidR="003F44E9" w:rsidRPr="0089171B" w:rsidRDefault="003F44E9" w:rsidP="000E41BF">
      <w:pPr>
        <w:spacing w:line="480" w:lineRule="auto"/>
        <w:rPr>
          <w:b/>
        </w:rPr>
      </w:pPr>
    </w:p>
    <w:p w14:paraId="14A84076" w14:textId="77777777" w:rsidR="003F44E9" w:rsidRPr="0089171B" w:rsidRDefault="003F44E9" w:rsidP="000E41BF">
      <w:pPr>
        <w:spacing w:line="480" w:lineRule="auto"/>
        <w:rPr>
          <w:b/>
        </w:rPr>
      </w:pPr>
    </w:p>
    <w:p w14:paraId="15BDB261" w14:textId="77777777" w:rsidR="003F44E9" w:rsidRPr="0089171B" w:rsidRDefault="003F44E9" w:rsidP="000E41BF">
      <w:pPr>
        <w:spacing w:line="480" w:lineRule="auto"/>
        <w:rPr>
          <w:b/>
        </w:rPr>
      </w:pPr>
    </w:p>
    <w:p w14:paraId="2970FFF7" w14:textId="77777777" w:rsidR="003F44E9" w:rsidRPr="0089171B" w:rsidRDefault="003F44E9" w:rsidP="000E41BF">
      <w:pPr>
        <w:spacing w:line="480" w:lineRule="auto"/>
        <w:rPr>
          <w:b/>
        </w:rPr>
      </w:pPr>
    </w:p>
    <w:p w14:paraId="6F188091" w14:textId="77777777" w:rsidR="003F44E9" w:rsidRPr="0089171B" w:rsidRDefault="003F44E9" w:rsidP="000E41BF">
      <w:pPr>
        <w:spacing w:line="480" w:lineRule="auto"/>
        <w:rPr>
          <w:b/>
        </w:rPr>
      </w:pPr>
    </w:p>
    <w:p w14:paraId="1A0932B7" w14:textId="77777777" w:rsidR="003F44E9" w:rsidRPr="0089171B" w:rsidRDefault="003F44E9" w:rsidP="000E41BF">
      <w:pPr>
        <w:spacing w:line="480" w:lineRule="auto"/>
        <w:rPr>
          <w:b/>
        </w:rPr>
      </w:pPr>
    </w:p>
    <w:p w14:paraId="6DEB49A7" w14:textId="77777777" w:rsidR="003F44E9" w:rsidRPr="0089171B" w:rsidRDefault="003F44E9" w:rsidP="000E41BF">
      <w:pPr>
        <w:spacing w:line="480" w:lineRule="auto"/>
        <w:rPr>
          <w:b/>
        </w:rPr>
      </w:pPr>
    </w:p>
    <w:p w14:paraId="76758E31" w14:textId="77777777" w:rsidR="003F44E9" w:rsidRPr="0089171B" w:rsidRDefault="003F44E9" w:rsidP="000E41BF">
      <w:pPr>
        <w:spacing w:line="480" w:lineRule="auto"/>
        <w:rPr>
          <w:b/>
        </w:rPr>
      </w:pPr>
    </w:p>
    <w:p w14:paraId="16DCD7D4" w14:textId="77777777" w:rsidR="003F44E9" w:rsidRPr="0089171B" w:rsidRDefault="003F44E9" w:rsidP="000E41BF">
      <w:pPr>
        <w:spacing w:line="480" w:lineRule="auto"/>
        <w:rPr>
          <w:b/>
        </w:rPr>
      </w:pPr>
    </w:p>
    <w:p w14:paraId="098D9021" w14:textId="77777777" w:rsidR="008A0210" w:rsidRPr="0089171B" w:rsidRDefault="008A0210" w:rsidP="000E41BF">
      <w:pPr>
        <w:spacing w:line="480" w:lineRule="auto"/>
        <w:rPr>
          <w:b/>
        </w:rPr>
      </w:pPr>
    </w:p>
    <w:p w14:paraId="0B184F51" w14:textId="184AF802" w:rsidR="002936D8" w:rsidRPr="0089171B" w:rsidRDefault="002936D8" w:rsidP="003F44E9">
      <w:pPr>
        <w:spacing w:line="480" w:lineRule="auto"/>
      </w:pPr>
      <w:commentRangeStart w:id="1"/>
      <w:r w:rsidRPr="0089171B">
        <w:rPr>
          <w:b/>
        </w:rPr>
        <w:t>Abstract</w:t>
      </w:r>
      <w:commentRangeEnd w:id="1"/>
      <w:r w:rsidR="000C067E" w:rsidRPr="0089171B">
        <w:rPr>
          <w:rStyle w:val="CommentReference"/>
          <w:rFonts w:eastAsiaTheme="minorEastAsia"/>
          <w:sz w:val="24"/>
          <w:szCs w:val="24"/>
        </w:rPr>
        <w:commentReference w:id="1"/>
      </w:r>
    </w:p>
    <w:p w14:paraId="404FDCB5" w14:textId="7CE1DE96" w:rsidR="00E9688E" w:rsidRPr="0089171B" w:rsidRDefault="00D857CA" w:rsidP="00925EEC">
      <w:pPr>
        <w:spacing w:line="480" w:lineRule="auto"/>
        <w:jc w:val="both"/>
      </w:pPr>
      <w:r w:rsidRPr="0089171B">
        <w:t>We present DIABLO, a novel integrative method that</w:t>
      </w:r>
      <w:r w:rsidR="00925EEC" w:rsidRPr="0089171B">
        <w:t xml:space="preserve"> simultaneously models the correlation structure between multiple omic dataset</w:t>
      </w:r>
      <w:r w:rsidRPr="0089171B">
        <w:t>s</w:t>
      </w:r>
      <w:r w:rsidR="00925EEC" w:rsidRPr="0089171B">
        <w:t xml:space="preserve"> and a phenotype of interest</w:t>
      </w:r>
      <w:r w:rsidR="00F44EB2" w:rsidRPr="0089171B">
        <w:t xml:space="preserve">. DIABLO </w:t>
      </w:r>
      <w:r w:rsidRPr="0089171B">
        <w:t>controls the trade-off between correlated and discriminatory features</w:t>
      </w:r>
      <w:r w:rsidR="00F44EB2" w:rsidRPr="0089171B">
        <w:t xml:space="preserve">, resulting in predictive models with strong biological plausibility. </w:t>
      </w:r>
      <w:r w:rsidR="00BF3A28" w:rsidRPr="0089171B">
        <w:t>DIABLO out-performed other methods with respect to biological enric</w:t>
      </w:r>
      <w:r w:rsidR="000D641B" w:rsidRPr="0089171B">
        <w:t xml:space="preserve">hment of multi-omics biomarkers, and achieved comparable predictive performance with existing multi-step classification schemes. </w:t>
      </w:r>
      <w:r w:rsidR="00925EEC" w:rsidRPr="0089171B">
        <w:t>DIABLO</w:t>
      </w:r>
      <w:r w:rsidR="00E9688E" w:rsidRPr="0089171B">
        <w:t xml:space="preserve"> </w:t>
      </w:r>
      <w:r w:rsidR="006A049C" w:rsidRPr="0089171B">
        <w:t>can</w:t>
      </w:r>
      <w:r w:rsidR="00961927" w:rsidRPr="0089171B">
        <w:t xml:space="preserve"> benefit </w:t>
      </w:r>
      <w:r w:rsidR="00E9688E" w:rsidRPr="0089171B">
        <w:t xml:space="preserve">a diverse range of </w:t>
      </w:r>
      <w:r w:rsidR="00703AB1" w:rsidRPr="0089171B">
        <w:t>resea</w:t>
      </w:r>
      <w:r w:rsidR="00BF3A28" w:rsidRPr="0089171B">
        <w:t xml:space="preserve">rch areas </w:t>
      </w:r>
      <w:r w:rsidR="000D641B" w:rsidRPr="0089171B">
        <w:t>such as biology, ecology, and medicine, where multi-source data can be obtained from the same set of specimens.</w:t>
      </w:r>
      <w:r w:rsidR="00703AB1" w:rsidRPr="0089171B">
        <w:t xml:space="preserve"> </w:t>
      </w:r>
      <w:r w:rsidR="000D641B" w:rsidRPr="0089171B">
        <w:t xml:space="preserve">We provide tools for model selection, validation, and many visual aids to </w:t>
      </w:r>
      <w:r w:rsidR="00272CB5" w:rsidRPr="0089171B">
        <w:t>assist in the interpretation of multi-omic biomarker</w:t>
      </w:r>
      <w:r w:rsidR="00BD36A4" w:rsidRPr="0089171B">
        <w:t>s</w:t>
      </w:r>
      <w:r w:rsidR="00272CB5" w:rsidRPr="0089171B">
        <w:t xml:space="preserve"> </w:t>
      </w:r>
      <w:r w:rsidR="00FB7FD0" w:rsidRPr="0089171B">
        <w:t>(http://mixomics.org/mixdiablo/)</w:t>
      </w:r>
      <w:r w:rsidR="00703AB1" w:rsidRPr="0089171B">
        <w:t>.</w:t>
      </w:r>
    </w:p>
    <w:p w14:paraId="7A98BD98" w14:textId="77777777" w:rsidR="002936D8" w:rsidRPr="0089171B" w:rsidRDefault="002936D8" w:rsidP="003F44E9">
      <w:pPr>
        <w:spacing w:line="480" w:lineRule="auto"/>
      </w:pPr>
    </w:p>
    <w:p w14:paraId="50AE7A3C" w14:textId="63F3F6FD" w:rsidR="002936D8" w:rsidRPr="0089171B" w:rsidRDefault="002936D8" w:rsidP="003F44E9">
      <w:pPr>
        <w:spacing w:line="480" w:lineRule="auto"/>
        <w:jc w:val="both"/>
      </w:pPr>
      <w:r w:rsidRPr="0089171B">
        <w:t>Keywords: Syst</w:t>
      </w:r>
      <w:r w:rsidR="00F1503A" w:rsidRPr="0089171B">
        <w:t>ems biology, biomarkers</w:t>
      </w:r>
      <w:r w:rsidRPr="0089171B">
        <w:t>, data integration, data visualization, asthma, classification, breast cancer</w:t>
      </w:r>
      <w:r w:rsidR="005940F2" w:rsidRPr="0089171B">
        <w:t>, multi-omics</w:t>
      </w:r>
      <w:r w:rsidR="00F1503A" w:rsidRPr="0089171B">
        <w:t>, network analysis</w:t>
      </w:r>
    </w:p>
    <w:p w14:paraId="43321944" w14:textId="77777777" w:rsidR="00822D0F" w:rsidRPr="0089171B" w:rsidRDefault="00822D0F" w:rsidP="003F44E9">
      <w:pPr>
        <w:spacing w:line="480" w:lineRule="auto"/>
        <w:jc w:val="both"/>
      </w:pPr>
    </w:p>
    <w:p w14:paraId="2204E9B1" w14:textId="77777777" w:rsidR="00EC7680" w:rsidRPr="0089171B" w:rsidRDefault="00EC7680" w:rsidP="003F44E9">
      <w:pPr>
        <w:spacing w:line="480" w:lineRule="auto"/>
        <w:jc w:val="both"/>
      </w:pPr>
    </w:p>
    <w:p w14:paraId="2785A9AC" w14:textId="7E6AC325" w:rsidR="00EC7680" w:rsidRPr="0089171B" w:rsidRDefault="00EC7680" w:rsidP="003F44E9">
      <w:pPr>
        <w:spacing w:line="480" w:lineRule="auto"/>
        <w:jc w:val="both"/>
      </w:pPr>
      <w:commentRangeStart w:id="2"/>
      <w:r w:rsidRPr="0089171B">
        <w:t>Word count</w:t>
      </w:r>
      <w:commentRangeEnd w:id="2"/>
      <w:r w:rsidR="0030261D" w:rsidRPr="0089171B">
        <w:rPr>
          <w:rStyle w:val="CommentReference"/>
          <w:rFonts w:eastAsiaTheme="minorEastAsia"/>
          <w:sz w:val="24"/>
          <w:szCs w:val="24"/>
        </w:rPr>
        <w:commentReference w:id="2"/>
      </w:r>
      <w:r w:rsidRPr="0089171B">
        <w:t xml:space="preserve">: </w:t>
      </w:r>
      <w:r w:rsidR="003D067C" w:rsidRPr="0089171B">
        <w:t>2888</w:t>
      </w:r>
    </w:p>
    <w:p w14:paraId="64CA461F" w14:textId="77777777" w:rsidR="002B3996" w:rsidRPr="0089171B" w:rsidRDefault="002B3996">
      <w:pPr>
        <w:rPr>
          <w:b/>
        </w:rPr>
      </w:pPr>
      <w:r w:rsidRPr="0089171B">
        <w:rPr>
          <w:b/>
        </w:rPr>
        <w:br w:type="page"/>
      </w:r>
    </w:p>
    <w:p w14:paraId="7C60609C" w14:textId="71A512AC" w:rsidR="002936D8" w:rsidRPr="0089171B" w:rsidRDefault="002936D8" w:rsidP="003F44E9">
      <w:pPr>
        <w:spacing w:line="480" w:lineRule="auto"/>
        <w:rPr>
          <w:b/>
        </w:rPr>
      </w:pPr>
      <w:r w:rsidRPr="0089171B">
        <w:rPr>
          <w:b/>
        </w:rPr>
        <w:lastRenderedPageBreak/>
        <w:t>Background</w:t>
      </w:r>
    </w:p>
    <w:p w14:paraId="62EAAD4B" w14:textId="4FC0975E" w:rsidR="0009594F" w:rsidRPr="0089171B" w:rsidRDefault="00CE0E30" w:rsidP="0009594F">
      <w:pPr>
        <w:widowControl w:val="0"/>
        <w:autoSpaceDE w:val="0"/>
        <w:autoSpaceDN w:val="0"/>
        <w:adjustRightInd w:val="0"/>
        <w:spacing w:line="480" w:lineRule="auto"/>
        <w:jc w:val="both"/>
      </w:pPr>
      <w:r w:rsidRPr="0089171B">
        <w:t xml:space="preserve">Systems biology approaches </w:t>
      </w:r>
      <w:r w:rsidR="004644DD" w:rsidRPr="0089171B">
        <w:t>which</w:t>
      </w:r>
      <w:r w:rsidRPr="0089171B">
        <w:t xml:space="preserve"> incorporate data from multiple omic</w:t>
      </w:r>
      <w:r w:rsidR="00F8780D" w:rsidRPr="0089171B">
        <w:t xml:space="preserve"> (multi-omics)</w:t>
      </w:r>
      <w:r w:rsidRPr="0089171B">
        <w:t xml:space="preserve"> sources have shown</w:t>
      </w:r>
      <w:r w:rsidR="004644DD" w:rsidRPr="0089171B">
        <w:t xml:space="preserve"> to improve biological insights, compared to considering each omic source </w:t>
      </w:r>
      <w:r w:rsidR="003E2447" w:rsidRPr="0089171B">
        <w:t xml:space="preserve">separately </w:t>
      </w:r>
      <w:r w:rsidR="003E2447" w:rsidRPr="0089171B">
        <w:fldChar w:fldCharType="begin"/>
      </w:r>
      <w:r w:rsidR="003E2447" w:rsidRPr="0089171B">
        <w:instrText xml:space="preserve"> ADDIN ZOTERO_ITEM CSL_CITATION {"citationID":"a22rc1eh2md","properties":{"formattedCitation":"{\\rtf [1\\uc0\\u8211{}3]}","plainCitation":"[1–3]"},"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3E2447" w:rsidRPr="0089171B">
        <w:fldChar w:fldCharType="separate"/>
      </w:r>
      <w:r w:rsidR="003E2447" w:rsidRPr="0089171B">
        <w:rPr>
          <w:rFonts w:eastAsia="Times New Roman"/>
        </w:rPr>
        <w:t>[1–3]</w:t>
      </w:r>
      <w:r w:rsidR="003E2447" w:rsidRPr="0089171B">
        <w:fldChar w:fldCharType="end"/>
      </w:r>
      <w:r w:rsidR="004644DD" w:rsidRPr="0089171B">
        <w:t xml:space="preserve">. </w:t>
      </w:r>
      <w:r w:rsidR="006D49DC" w:rsidRPr="0089171B">
        <w:t>Common</w:t>
      </w:r>
      <w:r w:rsidR="006D49DC" w:rsidRPr="0089171B">
        <w:t xml:space="preserve"> approaches</w:t>
      </w:r>
      <w:r w:rsidR="006D49DC" w:rsidRPr="0089171B">
        <w:t xml:space="preserve"> to systems biology</w:t>
      </w:r>
      <w:r w:rsidR="006D49DC" w:rsidRPr="0089171B">
        <w:t xml:space="preserve"> can be broadly divided into unsupervised analyses which are used identify coherent patterns between multi-omics datasets and supervised analyses which are used to identify patterns that discriminate between phenotypic groups</w:t>
      </w:r>
      <w:r w:rsidR="006D49DC" w:rsidRPr="0089171B">
        <w:t xml:space="preserve"> (</w:t>
      </w:r>
      <w:r w:rsidR="006D49DC" w:rsidRPr="0089171B">
        <w:rPr>
          <w:b/>
        </w:rPr>
        <w:t>Figure 1</w:t>
      </w:r>
      <w:r w:rsidR="006D49DC" w:rsidRPr="0089171B">
        <w:t>)</w:t>
      </w:r>
      <w:r w:rsidR="006D49DC" w:rsidRPr="0089171B">
        <w:t>.</w:t>
      </w:r>
      <w:r w:rsidR="0009594F" w:rsidRPr="0089171B">
        <w:t xml:space="preserve"> </w:t>
      </w:r>
      <w:r w:rsidR="009757F1" w:rsidRPr="0089171B">
        <w:t xml:space="preserve">Supervised analyses such as classification algorithms are useful in identifying highly predictive biomarkers but may not adequately </w:t>
      </w:r>
      <w:r w:rsidR="00C65987" w:rsidRPr="0089171B">
        <w:t>explain</w:t>
      </w:r>
      <w:r w:rsidR="009757F1" w:rsidRPr="0089171B">
        <w:t xml:space="preserve"> biological processes that span various omic domains (</w:t>
      </w:r>
      <w:r w:rsidR="009757F1" w:rsidRPr="0089171B">
        <w:rPr>
          <w:i/>
        </w:rPr>
        <w:t>e.g.</w:t>
      </w:r>
      <w:r w:rsidR="009757F1" w:rsidRPr="0089171B">
        <w:t xml:space="preserve"> epigenomics, transcriptomics, </w:t>
      </w:r>
      <w:r w:rsidR="00C65987" w:rsidRPr="0089171B">
        <w:t xml:space="preserve">and </w:t>
      </w:r>
      <w:r w:rsidR="009757F1" w:rsidRPr="0089171B">
        <w:t>proteomics).</w:t>
      </w:r>
      <w:r w:rsidR="00FB7FD0" w:rsidRPr="0089171B">
        <w:t xml:space="preserve"> </w:t>
      </w:r>
      <w:r w:rsidR="00FB7FD0" w:rsidRPr="0089171B">
        <w:t xml:space="preserve">Therefore, a trade-off exists between correlation and discrimination, such that, multi-omic biomarker panels consisting of correlated predictors are associated with common biological pathways but may suffer from weaker predictive performance. On the other hand, multi-omic biomarker panels with uncorrelated predictors have strong predictive performance, but can be harder to interpret biologically. </w:t>
      </w:r>
      <w:r w:rsidR="00C65987" w:rsidRPr="0089171B">
        <w:t>Taking this</w:t>
      </w:r>
      <w:r w:rsidR="00FB7FD0" w:rsidRPr="0089171B">
        <w:t xml:space="preserve"> trade-off into account may lead </w:t>
      </w:r>
      <w:r w:rsidR="00C65987" w:rsidRPr="0089171B">
        <w:t xml:space="preserve">to </w:t>
      </w:r>
      <w:r w:rsidR="00FB7FD0" w:rsidRPr="0089171B">
        <w:t>multi-omic biomarkers with strong biologically plausibility and predictive performance.</w:t>
      </w:r>
      <w:r w:rsidR="00FB7FD0" w:rsidRPr="0089171B">
        <w:t xml:space="preserve"> </w:t>
      </w:r>
      <w:r w:rsidR="0009594F" w:rsidRPr="0089171B">
        <w:t xml:space="preserve">To address this concern, we developed DIABLO, an integrative classification method which not only identifies subsets of discriminatory molecules from each </w:t>
      </w:r>
      <w:r w:rsidR="00C65987" w:rsidRPr="0089171B">
        <w:t>omic</w:t>
      </w:r>
      <w:r w:rsidR="0009594F" w:rsidRPr="0089171B">
        <w:t xml:space="preserve"> dataset, but also aims to more plausibly model the correlation structure between </w:t>
      </w:r>
      <w:r w:rsidR="00FB7FD0" w:rsidRPr="0089171B">
        <w:t>multi-omics data (http://mixomics.org/mixdiablo/).</w:t>
      </w:r>
      <w:r w:rsidR="0009594F" w:rsidRPr="0089171B">
        <w:t xml:space="preserve"> </w:t>
      </w:r>
    </w:p>
    <w:p w14:paraId="6D70582A" w14:textId="16E61664" w:rsidR="00FC7CFB" w:rsidRPr="0089171B" w:rsidRDefault="009E7CF8" w:rsidP="009E7CF8">
      <w:pPr>
        <w:widowControl w:val="0"/>
        <w:autoSpaceDE w:val="0"/>
        <w:autoSpaceDN w:val="0"/>
        <w:adjustRightInd w:val="0"/>
        <w:jc w:val="both"/>
      </w:pPr>
      <w:r w:rsidRPr="0089171B">
        <w:rPr>
          <w:noProof/>
        </w:rPr>
        <w:lastRenderedPageBreak/>
        <w:drawing>
          <wp:inline distT="0" distB="0" distL="0" distR="0" wp14:anchorId="249F1057" wp14:editId="31E770FB">
            <wp:extent cx="5938520" cy="4042410"/>
            <wp:effectExtent l="0" t="0" r="5080" b="0"/>
            <wp:docPr id="9" name="Picture 9" descr="../analyses/methods_overview/multiomicMetho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yses/methods_overview/multiomicMethods.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8520" cy="4042410"/>
                    </a:xfrm>
                    <a:prstGeom prst="rect">
                      <a:avLst/>
                    </a:prstGeom>
                    <a:noFill/>
                    <a:ln>
                      <a:noFill/>
                    </a:ln>
                  </pic:spPr>
                </pic:pic>
              </a:graphicData>
            </a:graphic>
          </wp:inline>
        </w:drawing>
      </w:r>
    </w:p>
    <w:p w14:paraId="101DE082" w14:textId="659AF240" w:rsidR="00F33FA8" w:rsidRPr="0089171B" w:rsidRDefault="00FC7CFB" w:rsidP="00F33FA8">
      <w:pPr>
        <w:widowControl w:val="0"/>
        <w:autoSpaceDE w:val="0"/>
        <w:autoSpaceDN w:val="0"/>
        <w:adjustRightInd w:val="0"/>
        <w:jc w:val="both"/>
        <w:rPr>
          <w:color w:val="000000" w:themeColor="text1"/>
          <w:lang w:val="en-CA"/>
        </w:rPr>
      </w:pPr>
      <w:r w:rsidRPr="0089171B">
        <w:rPr>
          <w:b/>
        </w:rPr>
        <w:t xml:space="preserve">Figure 1. Overview of approaches used for the integration of multiple high dimensional omic datasets using either </w:t>
      </w:r>
      <w:r w:rsidR="000E6968" w:rsidRPr="0089171B">
        <w:rPr>
          <w:b/>
        </w:rPr>
        <w:t xml:space="preserve">unsupervised or </w:t>
      </w:r>
      <w:r w:rsidRPr="0089171B">
        <w:rPr>
          <w:b/>
        </w:rPr>
        <w:t>supervised analyses.</w:t>
      </w:r>
      <w:r w:rsidRPr="0089171B">
        <w:t xml:space="preserve"> Various types of m</w:t>
      </w:r>
      <w:r w:rsidR="000E6968" w:rsidRPr="0089171B">
        <w:t xml:space="preserve">ethods are depicted: </w:t>
      </w:r>
      <w:r w:rsidRPr="0089171B">
        <w:t>Component-based</w:t>
      </w:r>
      <w:r w:rsidR="000E6968" w:rsidRPr="0089171B">
        <w:t>,</w:t>
      </w:r>
      <w:r w:rsidRPr="0089171B">
        <w:t xml:space="preserve"> Bayesian methods</w:t>
      </w:r>
      <w:r w:rsidR="000E6968" w:rsidRPr="0089171B">
        <w:t>, Network-based and multi-step approaches</w:t>
      </w:r>
      <w:r w:rsidRPr="0089171B">
        <w:t xml:space="preserve">. The majority of the </w:t>
      </w:r>
      <w:r w:rsidR="00C322C2" w:rsidRPr="0089171B">
        <w:t xml:space="preserve">new integrative </w:t>
      </w:r>
      <w:r w:rsidRPr="0089171B">
        <w:t>methods have been developed for the unsupervised analyses of m</w:t>
      </w:r>
      <w:r w:rsidR="00C322C2" w:rsidRPr="0089171B">
        <w:t>ulti-omic datasets</w:t>
      </w:r>
      <w:r w:rsidRPr="0089171B">
        <w:t xml:space="preserve">, whereas only a limited number of methods exists for </w:t>
      </w:r>
      <w:r w:rsidR="00C322C2" w:rsidRPr="0089171B">
        <w:t>supervised analyses</w:t>
      </w:r>
      <w:r w:rsidRPr="0089171B">
        <w:t>. As variable selection is an important factor to drive the interpretability of these complex models, a distinction is made between approaches that perform variable selection com</w:t>
      </w:r>
      <w:r w:rsidR="00C322C2" w:rsidRPr="0089171B">
        <w:t>pared to those that do not</w:t>
      </w:r>
      <w:r w:rsidRPr="0089171B">
        <w:t xml:space="preserve">. The majority of </w:t>
      </w:r>
      <w:r w:rsidR="00C322C2" w:rsidRPr="0089171B">
        <w:t xml:space="preserve">multi-omcs </w:t>
      </w:r>
      <w:r w:rsidRPr="0089171B">
        <w:t xml:space="preserve">approaches have </w:t>
      </w:r>
      <w:r w:rsidR="00C322C2" w:rsidRPr="0089171B">
        <w:t>used c</w:t>
      </w:r>
      <w:r w:rsidRPr="0089171B">
        <w:t xml:space="preserve">omponent-based </w:t>
      </w:r>
      <w:r w:rsidR="00C322C2" w:rsidRPr="0089171B">
        <w:t>method</w:t>
      </w:r>
      <w:r w:rsidRPr="0089171B">
        <w:t xml:space="preserve"> which re</w:t>
      </w:r>
      <w:r w:rsidR="00C322C2" w:rsidRPr="0089171B">
        <w:t xml:space="preserve">duced the dimensionality of </w:t>
      </w:r>
      <w:r w:rsidRPr="0089171B">
        <w:t xml:space="preserve">high dimensional </w:t>
      </w:r>
      <w:r w:rsidR="00C322C2" w:rsidRPr="0089171B">
        <w:t xml:space="preserve">omic </w:t>
      </w:r>
      <w:r w:rsidRPr="0089171B">
        <w:t>datasets.</w:t>
      </w:r>
      <w:r w:rsidR="00C322C2" w:rsidRPr="0089171B">
        <w:t xml:space="preserve"> Multi-step approaches such as concatenation and ensembles are commonly used to derive multi-omic classification algorithms.</w:t>
      </w:r>
      <w:r w:rsidR="00F33FA8" w:rsidRPr="0089171B">
        <w:t xml:space="preserve"> </w:t>
      </w:r>
      <w:r w:rsidR="00F33FA8" w:rsidRPr="0089171B">
        <w:rPr>
          <w:color w:val="000000" w:themeColor="text1"/>
          <w:lang w:val="en-CA"/>
        </w:rPr>
        <w:t xml:space="preserve">For each method-type, specific examples are listed along with the package in the R statistical computing language in the form; Name of method: </w:t>
      </w:r>
      <w:r w:rsidR="00F33FA8" w:rsidRPr="006C5253">
        <w:rPr>
          <w:rFonts w:ascii="Courier New" w:hAnsi="Courier New" w:cs="Courier New"/>
          <w:color w:val="000000" w:themeColor="text1"/>
          <w:lang w:val="en-CA"/>
        </w:rPr>
        <w:t>R-package</w:t>
      </w:r>
      <w:r w:rsidR="00B57621">
        <w:rPr>
          <w:color w:val="000000" w:themeColor="text1"/>
          <w:lang w:val="en-CA"/>
        </w:rPr>
        <w:t xml:space="preserve">. </w:t>
      </w:r>
      <w:r w:rsidR="00F33FA8" w:rsidRPr="0089171B">
        <w:rPr>
          <w:color w:val="000000" w:themeColor="text1"/>
          <w:lang w:val="en-CA"/>
        </w:rPr>
        <w:t xml:space="preserve">Methods with a superscript “a” have been implemented in Matlab and their source code is linked in their respective publications. </w:t>
      </w:r>
      <w:r w:rsidR="00B91D7E" w:rsidRPr="0089171B">
        <w:rPr>
          <w:color w:val="000000" w:themeColor="text1"/>
          <w:lang w:val="en-CA"/>
        </w:rPr>
        <w:t xml:space="preserve">CONEXIC (Copy Number and Expression In Cancer) is found on the authors’ webpage </w:t>
      </w:r>
      <w:r w:rsidR="00B91D7E" w:rsidRPr="0089171B">
        <w:rPr>
          <w:color w:val="000000" w:themeColor="text1"/>
          <w:lang w:val="en-CA"/>
        </w:rPr>
        <w:fldChar w:fldCharType="begin"/>
      </w:r>
      <w:r w:rsidR="00B91D7E" w:rsidRPr="0089171B">
        <w:rPr>
          <w:color w:val="000000" w:themeColor="text1"/>
          <w:lang w:val="en-CA"/>
        </w:rPr>
        <w:instrText xml:space="preserve"> ADDIN ZOTERO_ITEM CSL_CITATION {"citationID":"athjll1qlt","properties":{"formattedCitation":"[4]","plainCitation":"[4]"},"citationItems":[{"id":1757,"uris":["http://zotero.org/users/2545847/items/JL2HGMAV"],"uri":["http://zotero.org/users/2545847/items/JL2HGMAV"],"itemData":{"id":1757,"type":"webpage","title":"An Integrated Approach to Uncover Drivers of Cancer: Cell","URL":"http://www.cell.com/abstract/S0092-8674(10)01293-6","accessed":{"date-parts":[["2018",2,12]]}}}],"schema":"https://github.com/citation-style-language/schema/raw/master/csl-citation.json"} </w:instrText>
      </w:r>
      <w:r w:rsidR="00B91D7E" w:rsidRPr="0089171B">
        <w:rPr>
          <w:color w:val="000000" w:themeColor="text1"/>
          <w:lang w:val="en-CA"/>
        </w:rPr>
        <w:fldChar w:fldCharType="separate"/>
      </w:r>
      <w:r w:rsidR="00B91D7E" w:rsidRPr="0089171B">
        <w:rPr>
          <w:noProof/>
          <w:color w:val="000000" w:themeColor="text1"/>
          <w:lang w:val="en-CA"/>
        </w:rPr>
        <w:t>[4]</w:t>
      </w:r>
      <w:r w:rsidR="00B91D7E" w:rsidRPr="0089171B">
        <w:rPr>
          <w:color w:val="000000" w:themeColor="text1"/>
          <w:lang w:val="en-CA"/>
        </w:rPr>
        <w:fldChar w:fldCharType="end"/>
      </w:r>
      <w:r w:rsidR="00B91D7E" w:rsidRPr="0089171B">
        <w:rPr>
          <w:color w:val="000000" w:themeColor="text1"/>
          <w:lang w:val="en-CA"/>
        </w:rPr>
        <w:t>.</w:t>
      </w:r>
      <w:r w:rsidR="00F33FA8" w:rsidRPr="0089171B">
        <w:rPr>
          <w:color w:val="000000" w:themeColor="text1"/>
          <w:lang w:val="en-CA"/>
        </w:rPr>
        <w:t xml:space="preserve"> Bayesian networks (superscript “c”) is called Reconstructing Integrative Molecular Bayesian Networks (RIMBANET) implemented in Perl</w:t>
      </w:r>
      <w:r w:rsidR="00F33FA8" w:rsidRPr="0089171B">
        <w:rPr>
          <w:color w:val="000000" w:themeColor="text1"/>
          <w:lang w:val="en-CA"/>
        </w:rPr>
        <w:fldChar w:fldCharType="begin"/>
      </w:r>
      <w:r w:rsidR="00B91D7E" w:rsidRPr="0089171B">
        <w:rPr>
          <w:color w:val="000000" w:themeColor="text1"/>
          <w:lang w:val="en-CA"/>
        </w:rPr>
        <w:instrText xml:space="preserve"> ADDIN ZOTERO_ITEM CSL_CITATION {"citationID":"1fegr69sci","properties":{"formattedCitation":"[5]","plainCitation":"[5]"},"citationItems":[{"id":1524,"uris":["http://zotero.org/users/2545847/items/ZDE8JS8R"],"uri":["http://zotero.org/users/2545847/items/ZDE8JS8R"],"itemData":{"id":1524,"type":"webpage","title":"RIMBANET for Bayesian network reconstruction","URL":"http://research.mssm.edu/integrative-network-biology/RIMBANET/RIMBANET_overview.html","author":[{"family":"Zhu","given":"Jun"}],"accessed":{"date-parts":[["2017",8,14]]}}}],"schema":"https://github.com/citation-style-language/schema/raw/master/csl-citation.json"} </w:instrText>
      </w:r>
      <w:r w:rsidR="00F33FA8" w:rsidRPr="0089171B">
        <w:rPr>
          <w:color w:val="000000" w:themeColor="text1"/>
          <w:lang w:val="en-CA"/>
        </w:rPr>
        <w:fldChar w:fldCharType="separate"/>
      </w:r>
      <w:r w:rsidR="00B91D7E" w:rsidRPr="0089171B">
        <w:rPr>
          <w:rFonts w:eastAsia="Times New Roman"/>
          <w:color w:val="000000"/>
        </w:rPr>
        <w:t>[5]</w:t>
      </w:r>
      <w:r w:rsidR="00F33FA8" w:rsidRPr="0089171B">
        <w:rPr>
          <w:color w:val="000000" w:themeColor="text1"/>
          <w:lang w:val="en-CA"/>
        </w:rPr>
        <w:fldChar w:fldCharType="end"/>
      </w:r>
      <w:r w:rsidR="00F33FA8" w:rsidRPr="0089171B">
        <w:rPr>
          <w:color w:val="000000" w:themeColor="text1"/>
          <w:lang w:val="en-CA"/>
        </w:rPr>
        <w:t>.</w:t>
      </w:r>
      <w:r w:rsidR="00B91D7E" w:rsidRPr="0089171B">
        <w:rPr>
          <w:color w:val="000000" w:themeColor="text1"/>
          <w:lang w:val="en-CA"/>
        </w:rPr>
        <w:t xml:space="preserve"> </w:t>
      </w:r>
      <w:r w:rsidR="00F33FA8" w:rsidRPr="0089171B">
        <w:rPr>
          <w:color w:val="000000" w:themeColor="text1"/>
          <w:lang w:val="en-CA"/>
        </w:rPr>
        <w:t>iBAG</w:t>
      </w:r>
      <w:r w:rsidR="00F33FA8" w:rsidRPr="0089171B">
        <w:rPr>
          <w:color w:val="000000" w:themeColor="text1"/>
          <w:vertAlign w:val="superscript"/>
          <w:lang w:val="en-CA"/>
        </w:rPr>
        <w:t>d</w:t>
      </w:r>
      <w:r w:rsidR="00F33FA8" w:rsidRPr="0089171B">
        <w:rPr>
          <w:color w:val="000000" w:themeColor="text1"/>
          <w:lang w:val="en-CA"/>
        </w:rPr>
        <w:t xml:space="preserve"> is implemented in R and its associated R-package and R-based Shiny web application can be found on the authors</w:t>
      </w:r>
      <w:r w:rsidR="00B91D7E" w:rsidRPr="0089171B">
        <w:rPr>
          <w:color w:val="000000" w:themeColor="text1"/>
          <w:lang w:val="en-CA"/>
        </w:rPr>
        <w:t>’</w:t>
      </w:r>
      <w:r w:rsidR="00F33FA8" w:rsidRPr="0089171B">
        <w:rPr>
          <w:color w:val="000000" w:themeColor="text1"/>
          <w:lang w:val="en-CA"/>
        </w:rPr>
        <w:t xml:space="preserve"> webpage</w:t>
      </w:r>
      <w:r w:rsidR="00B91D7E" w:rsidRPr="0089171B">
        <w:rPr>
          <w:color w:val="000000" w:themeColor="text1"/>
          <w:lang w:val="en-CA"/>
        </w:rPr>
        <w:t xml:space="preserve"> </w:t>
      </w:r>
      <w:r w:rsidR="00F33FA8" w:rsidRPr="0089171B">
        <w:rPr>
          <w:color w:val="000000" w:themeColor="text1"/>
          <w:lang w:val="en-CA"/>
        </w:rPr>
        <w:fldChar w:fldCharType="begin"/>
      </w:r>
      <w:r w:rsidR="00B91D7E" w:rsidRPr="0089171B">
        <w:rPr>
          <w:color w:val="000000" w:themeColor="text1"/>
          <w:lang w:val="en-CA"/>
        </w:rPr>
        <w:instrText xml:space="preserve"> ADDIN ZOTERO_ITEM CSL_CITATION {"citationID":"q046fh9jp","properties":{"formattedCitation":"[6]","plainCitation":"[6]"},"citationItems":[{"id":1523,"uris":["http://zotero.org/users/2545847/items/X8XAJ2VJ"],"uri":["http://zotero.org/users/2545847/items/X8XAJ2VJ"],"itemData":{"id":1523,"type":"webpage","title":"iBAG page","URL":"http://odin.mdacc.tmc.edu/~vbaladan/Veera_Home_Page/iBAG_page.html","author":[{"family":"Baladandayuthapani","given":"Veera"}],"accessed":{"date-parts":[["2017",8,14]]}}}],"schema":"https://github.com/citation-style-language/schema/raw/master/csl-citation.json"} </w:instrText>
      </w:r>
      <w:r w:rsidR="00F33FA8" w:rsidRPr="0089171B">
        <w:rPr>
          <w:color w:val="000000" w:themeColor="text1"/>
          <w:lang w:val="en-CA"/>
        </w:rPr>
        <w:fldChar w:fldCharType="separate"/>
      </w:r>
      <w:r w:rsidR="00B91D7E" w:rsidRPr="0089171B">
        <w:rPr>
          <w:rFonts w:eastAsia="Times New Roman"/>
          <w:color w:val="000000"/>
        </w:rPr>
        <w:t>[6]</w:t>
      </w:r>
      <w:r w:rsidR="00F33FA8" w:rsidRPr="0089171B">
        <w:rPr>
          <w:color w:val="000000" w:themeColor="text1"/>
          <w:lang w:val="en-CA"/>
        </w:rPr>
        <w:fldChar w:fldCharType="end"/>
      </w:r>
      <w:r w:rsidR="00F33FA8" w:rsidRPr="0089171B">
        <w:rPr>
          <w:color w:val="000000" w:themeColor="text1"/>
          <w:lang w:val="en-CA"/>
        </w:rPr>
        <w:t xml:space="preserve">. The software used to construct </w:t>
      </w:r>
      <w:r w:rsidR="00B91D7E" w:rsidRPr="0089171B">
        <w:rPr>
          <w:color w:val="000000" w:themeColor="text1"/>
          <w:lang w:val="en-CA"/>
        </w:rPr>
        <w:t>Grammatical Evolution Neural N</w:t>
      </w:r>
      <w:r w:rsidR="00F33FA8" w:rsidRPr="0089171B">
        <w:rPr>
          <w:color w:val="000000" w:themeColor="text1"/>
          <w:lang w:val="en-CA"/>
        </w:rPr>
        <w:t>etworks (superscript “</w:t>
      </w:r>
      <w:r w:rsidR="00B91D7E" w:rsidRPr="0089171B">
        <w:rPr>
          <w:color w:val="000000" w:themeColor="text1"/>
          <w:lang w:val="en-CA"/>
        </w:rPr>
        <w:t>d</w:t>
      </w:r>
      <w:r w:rsidR="00F33FA8" w:rsidRPr="0089171B">
        <w:rPr>
          <w:color w:val="000000" w:themeColor="text1"/>
          <w:lang w:val="en-CA"/>
        </w:rPr>
        <w:t xml:space="preserve">”) is called </w:t>
      </w:r>
      <w:r w:rsidR="00B91D7E" w:rsidRPr="0089171B">
        <w:rPr>
          <w:color w:val="000000" w:themeColor="text1"/>
          <w:lang w:val="en-CA"/>
        </w:rPr>
        <w:t>ATHENA can also be found on the author’s webpage</w:t>
      </w:r>
      <w:r w:rsidR="00B91D7E" w:rsidRPr="0089171B">
        <w:rPr>
          <w:color w:val="000000" w:themeColor="text1"/>
          <w:lang w:val="en-CA"/>
        </w:rPr>
        <w:fldChar w:fldCharType="begin"/>
      </w:r>
      <w:r w:rsidR="00B91D7E" w:rsidRPr="0089171B">
        <w:rPr>
          <w:color w:val="000000" w:themeColor="text1"/>
          <w:lang w:val="en-CA"/>
        </w:rPr>
        <w:instrText xml:space="preserve"> ADDIN ZOTERO_ITEM CSL_CITATION {"citationID":"a18bcrhvr1n","properties":{"formattedCitation":"[7]","plainCitation":"[7]"},"citationItems":[{"id":1755,"uris":["http://zotero.org/users/2545847/items/U87F3R59"],"uri":["http://zotero.org/users/2545847/items/U87F3R59"],"itemData":{"id":1755,"type":"article-journal","title":"ATHENA: A knowledge-based hybrid backpropagation-grammatical evolution neural network algorithm for discovering epistasis among quantitative trait Loci","container-title":"BioData Mining","page":"5","volume":"3","issue":"1","source":"PubMed","abstract":"BACKGROUND: Growing interest and burgeoning technology for discovering genetic mechanisms that influence disease processes have ushered in a flood of genetic association studies over the last decade, yet little heritability in highly studied complex traits has been explained by genetic variation. Non-additive gene-gene interactions, which are not often explored, are thought to be one source of this \"missing\" heritability.\nMETHODS: Stochastic methods employing evolutionary algorithms have demonstrated promise in being able to detect and model gene-gene and gene-environment interactions that influence human traits. Here we demonstrate modifications to a neural network algorithm in ATHENA (the Analysis Tool for Heritable and Environmental Network Associations) resulting in clear performance improvements for discovering gene-gene interactions that influence human traits. We employed an alternative tree-based crossover, backpropagation for locally fitting neural network weights, and incorporation of domain knowledge obtainable from publicly accessible biological databases for initializing the search for gene-gene interactions. We tested these modifications in silico using simulated datasets.\nRESULTS: We show that the alternative tree-based crossover modification resulted in a modest increase in the sensitivity of the ATHENA algorithm for discovering gene-gene interactions. The performance increase was highly statistically significant when backpropagation was used to locally fit NN weights. We also demonstrate that using domain knowledge to initialize the search for gene-gene interactions results in a large performance increase, especially when the search space is larger than the search coverage.\nCONCLUSIONS: We show that a hybrid optimization procedure, alternative crossover strategies, and incorporation of domain knowledge from publicly available biological databases can result in marked increases in sensitivity and performance of the ATHENA algorithm for detecting and modelling gene-gene interactions that influence a complex human trait.","DOI":"10.1186/1756-0381-3-5","ISSN":"1756-0381","note":"PMID: 20875103\nPMCID: PMC2955681","shortTitle":"ATHENA","journalAbbreviation":"BioData Min","language":"eng","author":[{"family":"Turner","given":"Stephen D."},{"family":"Dudek","given":"Scott M."},{"family":"Ritchie","given":"Marylyn D."}],"issued":{"date-parts":[["2010",9,27]]}}}],"schema":"https://github.com/citation-style-language/schema/raw/master/csl-citation.json"} </w:instrText>
      </w:r>
      <w:r w:rsidR="00B91D7E" w:rsidRPr="0089171B">
        <w:rPr>
          <w:color w:val="000000" w:themeColor="text1"/>
          <w:lang w:val="en-CA"/>
        </w:rPr>
        <w:fldChar w:fldCharType="separate"/>
      </w:r>
      <w:r w:rsidR="00B91D7E" w:rsidRPr="0089171B">
        <w:rPr>
          <w:noProof/>
          <w:color w:val="000000" w:themeColor="text1"/>
          <w:lang w:val="en-CA"/>
        </w:rPr>
        <w:t>[7]</w:t>
      </w:r>
      <w:r w:rsidR="00B91D7E" w:rsidRPr="0089171B">
        <w:rPr>
          <w:color w:val="000000" w:themeColor="text1"/>
          <w:lang w:val="en-CA"/>
        </w:rPr>
        <w:fldChar w:fldCharType="end"/>
      </w:r>
      <w:r w:rsidR="00F33FA8" w:rsidRPr="0089171B">
        <w:rPr>
          <w:color w:val="000000" w:themeColor="text1"/>
          <w:lang w:val="en-CA"/>
        </w:rPr>
        <w:t xml:space="preserve">. All other methods have been implemented in R and can be obtained </w:t>
      </w:r>
      <w:r w:rsidR="00F33FA8" w:rsidRPr="0089171B">
        <w:rPr>
          <w:i/>
          <w:color w:val="000000" w:themeColor="text1"/>
          <w:lang w:val="en-CA"/>
        </w:rPr>
        <w:t>via</w:t>
      </w:r>
      <w:r w:rsidR="00F33FA8" w:rsidRPr="0089171B">
        <w:rPr>
          <w:color w:val="000000" w:themeColor="text1"/>
          <w:lang w:val="en-CA"/>
        </w:rPr>
        <w:t xml:space="preserve"> the comprehensive archive network (CRAN, https://cran.r-project.org/), Bioconductor (</w:t>
      </w:r>
      <w:hyperlink r:id="rId13" w:anchor="___Software)" w:history="1">
        <w:r w:rsidR="00F33FA8" w:rsidRPr="0089171B">
          <w:rPr>
            <w:rStyle w:val="Hyperlink"/>
            <w:lang w:val="en-CA"/>
          </w:rPr>
          <w:t>https://www.bioconductor.org/)</w:t>
        </w:r>
      </w:hyperlink>
      <w:r w:rsidR="00F33FA8" w:rsidRPr="0089171B">
        <w:rPr>
          <w:color w:val="000000" w:themeColor="text1"/>
          <w:lang w:val="en-CA"/>
        </w:rPr>
        <w:t>, or github (https://github.com/).</w:t>
      </w:r>
    </w:p>
    <w:p w14:paraId="25C90C17" w14:textId="77777777" w:rsidR="00C322C2" w:rsidRPr="0089171B" w:rsidRDefault="00C322C2" w:rsidP="00447AEE">
      <w:pPr>
        <w:widowControl w:val="0"/>
        <w:autoSpaceDE w:val="0"/>
        <w:autoSpaceDN w:val="0"/>
        <w:adjustRightInd w:val="0"/>
        <w:spacing w:line="480" w:lineRule="auto"/>
        <w:jc w:val="both"/>
      </w:pPr>
    </w:p>
    <w:p w14:paraId="406641AE" w14:textId="2099D249" w:rsidR="001822BD" w:rsidRPr="0089171B" w:rsidRDefault="001822BD" w:rsidP="00FB7FD0">
      <w:pPr>
        <w:spacing w:line="480" w:lineRule="auto"/>
        <w:jc w:val="both"/>
      </w:pPr>
      <w:r w:rsidRPr="0089171B">
        <w:lastRenderedPageBreak/>
        <w:br w:type="page"/>
      </w:r>
    </w:p>
    <w:p w14:paraId="46AE467F" w14:textId="73E3F189" w:rsidR="00E311A6" w:rsidRPr="0089171B" w:rsidRDefault="00F94303" w:rsidP="002615AA">
      <w:pPr>
        <w:spacing w:line="480" w:lineRule="auto"/>
        <w:rPr>
          <w:b/>
        </w:rPr>
      </w:pPr>
      <w:commentRangeStart w:id="3"/>
      <w:r w:rsidRPr="0089171B">
        <w:rPr>
          <w:b/>
        </w:rPr>
        <w:lastRenderedPageBreak/>
        <w:t>Results</w:t>
      </w:r>
      <w:commentRangeEnd w:id="3"/>
      <w:r w:rsidR="003F60BC" w:rsidRPr="0089171B">
        <w:rPr>
          <w:rStyle w:val="CommentReference"/>
          <w:rFonts w:eastAsiaTheme="minorEastAsia"/>
          <w:sz w:val="24"/>
          <w:szCs w:val="24"/>
        </w:rPr>
        <w:commentReference w:id="3"/>
      </w:r>
    </w:p>
    <w:p w14:paraId="31AA8441" w14:textId="1B1760D9" w:rsidR="00FB7FD0" w:rsidRPr="0089171B" w:rsidRDefault="00FB7FD0" w:rsidP="00FB7FD0">
      <w:pPr>
        <w:widowControl w:val="0"/>
        <w:autoSpaceDE w:val="0"/>
        <w:autoSpaceDN w:val="0"/>
        <w:adjustRightInd w:val="0"/>
        <w:spacing w:line="480" w:lineRule="auto"/>
        <w:jc w:val="both"/>
      </w:pPr>
      <w:r w:rsidRPr="0089171B">
        <w:t>DIABLO</w:t>
      </w:r>
      <w:r w:rsidR="00984E9C" w:rsidRPr="0089171B">
        <w:t xml:space="preserve"> (</w:t>
      </w:r>
      <w:r w:rsidR="00984E9C" w:rsidRPr="0089171B">
        <w:rPr>
          <w:b/>
          <w:u w:val="single"/>
        </w:rPr>
        <w:t>D</w:t>
      </w:r>
      <w:r w:rsidR="00984E9C" w:rsidRPr="0089171B">
        <w:t xml:space="preserve">ata </w:t>
      </w:r>
      <w:r w:rsidR="00984E9C" w:rsidRPr="0089171B">
        <w:rPr>
          <w:b/>
          <w:u w:val="single"/>
        </w:rPr>
        <w:t>I</w:t>
      </w:r>
      <w:r w:rsidR="00984E9C" w:rsidRPr="0089171B">
        <w:t xml:space="preserve">ntegration </w:t>
      </w:r>
      <w:r w:rsidR="00984E9C" w:rsidRPr="0089171B">
        <w:rPr>
          <w:b/>
          <w:u w:val="single"/>
        </w:rPr>
        <w:t>A</w:t>
      </w:r>
      <w:r w:rsidR="00984E9C" w:rsidRPr="0089171B">
        <w:t xml:space="preserve">nalysis for </w:t>
      </w:r>
      <w:r w:rsidR="00984E9C" w:rsidRPr="0089171B">
        <w:rPr>
          <w:b/>
          <w:u w:val="single"/>
        </w:rPr>
        <w:t>B</w:t>
      </w:r>
      <w:r w:rsidR="00984E9C" w:rsidRPr="0089171B">
        <w:t xml:space="preserve">iomarker discovery using </w:t>
      </w:r>
      <w:r w:rsidR="00984E9C" w:rsidRPr="0089171B">
        <w:rPr>
          <w:b/>
          <w:u w:val="single"/>
        </w:rPr>
        <w:t>L</w:t>
      </w:r>
      <w:r w:rsidR="00984E9C" w:rsidRPr="0089171B">
        <w:t>atent c</w:t>
      </w:r>
      <w:r w:rsidR="00984E9C" w:rsidRPr="0089171B">
        <w:rPr>
          <w:b/>
          <w:u w:val="single"/>
        </w:rPr>
        <w:t>O</w:t>
      </w:r>
      <w:r w:rsidR="00A257B4" w:rsidRPr="0089171B">
        <w:t>m</w:t>
      </w:r>
      <w:r w:rsidR="00984E9C" w:rsidRPr="0089171B">
        <w:t>p</w:t>
      </w:r>
      <w:r w:rsidR="00A257B4" w:rsidRPr="0089171B">
        <w:t>o</w:t>
      </w:r>
      <w:r w:rsidR="00984E9C" w:rsidRPr="0089171B">
        <w:t>nents)</w:t>
      </w:r>
      <w:r w:rsidRPr="0089171B">
        <w:t xml:space="preserve"> aims to maximize the common or correlated information between multiple </w:t>
      </w:r>
      <w:r w:rsidR="0013082E" w:rsidRPr="0089171B">
        <w:t xml:space="preserve">omics </w:t>
      </w:r>
      <w:r w:rsidRPr="0089171B">
        <w:t xml:space="preserve">datasets </w:t>
      </w:r>
      <w:r w:rsidR="0013082E" w:rsidRPr="0089171B">
        <w:t>while</w:t>
      </w:r>
      <w:r w:rsidRPr="0089171B">
        <w:t xml:space="preserve"> identifying in an optimal manner the key omics variables (mRNA, miRNA, CpGs, proteins, metabolites, etc.) that explain and reliably classify disease sub-groups or phenotypes of interest. DIABLO builds on Projection to Latent Structure models (PLS) </w:t>
      </w:r>
      <w:r w:rsidRPr="0089171B">
        <w:fldChar w:fldCharType="begin"/>
      </w:r>
      <w:r w:rsidR="00B91D7E" w:rsidRPr="0089171B">
        <w:instrText xml:space="preserve"> ADDIN ZOTERO_ITEM CSL_CITATION {"citationID":"15ioup8f5l","properties":{"formattedCitation":"[8]","plainCitation":"[8]"},"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r w:rsidRPr="0089171B">
        <w:fldChar w:fldCharType="separate"/>
      </w:r>
      <w:r w:rsidR="00B91D7E" w:rsidRPr="0089171B">
        <w:rPr>
          <w:noProof/>
        </w:rPr>
        <w:t>[8]</w:t>
      </w:r>
      <w:r w:rsidRPr="0089171B">
        <w:fldChar w:fldCharType="end"/>
      </w:r>
      <w:r w:rsidRPr="0089171B">
        <w:t xml:space="preserve">, substantially extends both sparse PLS-Discriminant Analysis </w:t>
      </w:r>
      <w:r w:rsidRPr="0089171B">
        <w:fldChar w:fldCharType="begin"/>
      </w:r>
      <w:r w:rsidR="00B91D7E" w:rsidRPr="0089171B">
        <w:instrText xml:space="preserve"> ADDIN ZOTERO_ITEM CSL_CITATION {"citationID":"2m59ni7o5h","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89171B">
        <w:fldChar w:fldCharType="separate"/>
      </w:r>
      <w:r w:rsidR="00B91D7E" w:rsidRPr="0089171B">
        <w:rPr>
          <w:noProof/>
        </w:rPr>
        <w:t>[9]</w:t>
      </w:r>
      <w:r w:rsidRPr="0089171B">
        <w:fldChar w:fldCharType="end"/>
      </w:r>
      <w:r w:rsidRPr="0089171B">
        <w:t xml:space="preserve"> to multi-omics analyses and </w:t>
      </w:r>
      <w:r w:rsidR="00880231" w:rsidRPr="0089171B">
        <w:t xml:space="preserve">sparse generalized canonical correlation analysis </w:t>
      </w:r>
      <w:r w:rsidR="00880231" w:rsidRPr="0089171B">
        <w:fldChar w:fldCharType="begin"/>
      </w:r>
      <w:r w:rsidR="00B91D7E" w:rsidRPr="0089171B">
        <w:instrText xml:space="preserve"> ADDIN ZOTERO_ITEM CSL_CITATION {"citationID":"ab9fdg4o46","properties":{"formattedCitation":"[10]","plainCitation":"[1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880231" w:rsidRPr="0089171B">
        <w:fldChar w:fldCharType="separate"/>
      </w:r>
      <w:r w:rsidR="00B91D7E" w:rsidRPr="0089171B">
        <w:rPr>
          <w:noProof/>
        </w:rPr>
        <w:t>[10]</w:t>
      </w:r>
      <w:r w:rsidR="00880231" w:rsidRPr="0089171B">
        <w:fldChar w:fldCharType="end"/>
      </w:r>
      <w:r w:rsidRPr="0089171B">
        <w:t xml:space="preserve"> to a discriminant analysis framework. In contrary to existing penalized matrix decomposition methods </w:t>
      </w:r>
      <w:r w:rsidRPr="0089171B">
        <w:fldChar w:fldCharType="begin"/>
      </w:r>
      <w:r w:rsidR="00B91D7E" w:rsidRPr="0089171B">
        <w:instrText xml:space="preserve"> ADDIN ZOTERO_ITEM CSL_CITATION {"citationID":"2hk00e89p1","properties":{"formattedCitation":"[11]","plainCitation":"[11]"},"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r w:rsidRPr="0089171B">
        <w:fldChar w:fldCharType="separate"/>
      </w:r>
      <w:r w:rsidR="00B91D7E" w:rsidRPr="0089171B">
        <w:rPr>
          <w:noProof/>
        </w:rPr>
        <w:t>[11]</w:t>
      </w:r>
      <w:r w:rsidRPr="0089171B">
        <w:fldChar w:fldCharType="end"/>
      </w:r>
      <w:r w:rsidRPr="0089171B">
        <w:t xml:space="preserve"> DIABLO models and maximizes the correlation between pairs of pre-specified omics datasets to unravel similar functional relationships between those omics data </w:t>
      </w:r>
      <w:r w:rsidRPr="0089171B">
        <w:fldChar w:fldCharType="begin"/>
      </w:r>
      <w:r w:rsidR="00B91D7E" w:rsidRPr="0089171B">
        <w:instrText xml:space="preserve"> ADDIN ZOTERO_ITEM CSL_CITATION {"citationID":"pv414o7hc","properties":{"formattedCitation":"[12]","plainCitation":"[12]"},"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Pr="0089171B">
        <w:fldChar w:fldCharType="separate"/>
      </w:r>
      <w:r w:rsidR="00B91D7E" w:rsidRPr="0089171B">
        <w:rPr>
          <w:rFonts w:eastAsia="Times New Roman"/>
        </w:rPr>
        <w:t>[12]</w:t>
      </w:r>
      <w:r w:rsidRPr="0089171B">
        <w:fldChar w:fldCharType="end"/>
      </w:r>
      <w:r w:rsidRPr="0089171B">
        <w:t xml:space="preserve">. In addition, DIABLO provides appealing features by 1) allowing the user to specify the number of variables to select from each dataset 2) constructing a predictive multi-omics model that can be applied to classify new samples, and by 3) allowing for the assessment of the classification performance of the predictive model. The dimension reduction process enables visualization of the samples, as well as biologically relevant variables. DIABLO is a highly flexible method that can handle classical single time point experimental designs, as well as cross-over or repeated measures study designs. Modular-based analysis can also be used in conjunction with DIABLO by inputting pathway-based module matrices </w:t>
      </w:r>
      <w:r w:rsidRPr="0089171B">
        <w:fldChar w:fldCharType="begin"/>
      </w:r>
      <w:r w:rsidR="00B91D7E" w:rsidRPr="0089171B">
        <w:instrText xml:space="preserve"> ADDIN ZOTERO_ITEM CSL_CITATION {"citationID":"1kuq8hg3ng","properties":{"formattedCitation":"[13]","plainCitation":"[13]"},"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89171B">
        <w:fldChar w:fldCharType="separate"/>
      </w:r>
      <w:r w:rsidR="00B91D7E" w:rsidRPr="0089171B">
        <w:rPr>
          <w:noProof/>
        </w:rPr>
        <w:t>[13]</w:t>
      </w:r>
      <w:r w:rsidRPr="0089171B">
        <w:fldChar w:fldCharType="end"/>
      </w:r>
      <w:r w:rsidRPr="0089171B">
        <w:t xml:space="preserve"> instead of omics matrices.</w:t>
      </w:r>
    </w:p>
    <w:p w14:paraId="619D7C5B" w14:textId="77777777" w:rsidR="00FB7FD0" w:rsidRPr="0089171B" w:rsidRDefault="00FB7FD0" w:rsidP="004A6CC1">
      <w:pPr>
        <w:spacing w:line="480" w:lineRule="auto"/>
        <w:jc w:val="both"/>
        <w:rPr>
          <w:b/>
        </w:rPr>
      </w:pPr>
    </w:p>
    <w:p w14:paraId="2EDF0EE2" w14:textId="16D40B43" w:rsidR="00850385" w:rsidRPr="0089171B" w:rsidRDefault="00DA5125" w:rsidP="004A6CC1">
      <w:pPr>
        <w:spacing w:line="480" w:lineRule="auto"/>
        <w:jc w:val="both"/>
        <w:rPr>
          <w:b/>
        </w:rPr>
      </w:pPr>
      <w:r w:rsidRPr="0089171B">
        <w:rPr>
          <w:b/>
        </w:rPr>
        <w:t xml:space="preserve">DIABLO </w:t>
      </w:r>
      <w:r w:rsidR="006A00C4" w:rsidRPr="0089171B">
        <w:rPr>
          <w:b/>
        </w:rPr>
        <w:t>provides the flexibility to select correlated, discriminatory or both types of variables</w:t>
      </w:r>
    </w:p>
    <w:p w14:paraId="537D4DD8" w14:textId="302D08AB" w:rsidR="00144BC4" w:rsidRPr="0089171B" w:rsidRDefault="00144BC4" w:rsidP="00144BC4">
      <w:pPr>
        <w:jc w:val="both"/>
        <w:rPr>
          <w:b/>
        </w:rPr>
      </w:pPr>
      <w:r w:rsidRPr="0089171B">
        <w:rPr>
          <w:b/>
          <w:noProof/>
        </w:rPr>
        <w:lastRenderedPageBreak/>
        <w:drawing>
          <wp:inline distT="0" distB="0" distL="0" distR="0" wp14:anchorId="4AB24650" wp14:editId="1D49D360">
            <wp:extent cx="5943600" cy="2976880"/>
            <wp:effectExtent l="0" t="0" r="0" b="0"/>
            <wp:docPr id="15" name="Picture 15" descr="../../diablo/analyses/simulation_study/results/simulation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blo/analyses/simulation_study/results/simulationResul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6880"/>
                    </a:xfrm>
                    <a:prstGeom prst="rect">
                      <a:avLst/>
                    </a:prstGeom>
                    <a:noFill/>
                    <a:ln>
                      <a:noFill/>
                    </a:ln>
                  </pic:spPr>
                </pic:pic>
              </a:graphicData>
            </a:graphic>
          </wp:inline>
        </w:drawing>
      </w:r>
    </w:p>
    <w:p w14:paraId="00854687" w14:textId="77777777" w:rsidR="00144BC4" w:rsidRPr="0089171B" w:rsidRDefault="00144BC4" w:rsidP="00144BC4">
      <w:r w:rsidRPr="0089171B">
        <w:rPr>
          <w:b/>
        </w:rPr>
        <w:t xml:space="preserve">Figure 2. Error rates and selected variables using DIABLO and other integrative classifiers. </w:t>
      </w:r>
      <w:r w:rsidRPr="0089171B">
        <w:t>DIABLO models with different designs such fully connected (DIABLO_full) or fully unconnected (DIABLO_null) and concatenation and ensemble-based sPLSDA classifiers were applied to 3 simulated datasets containing 200 samples (100 in each of the two groups) and 260 variables (30 correlated &amp; discriminatory, 30 uncorrelated &amp; discriminatory, 100 correlated &amp; nondiscriminatory and 100 uncorrelated &amp; nondiscriminatory). Multi-omic panels were identified using each integrative classifier retaining 90 variables. A) Error rates of integrative classifiers using a 10-fold cross-validation averaged over 50 simulations for a grid of noise and fold-change values. The dashed line would correspond to a classifier with random predictions (error rate = 50%). All integrative panels perform similarly with the exception of DIABLO_full which consistently had a higher error rate. B) The types of variables selected in each of the multi-omic panels consisting of 90 variables. DIABLO_full selected mainly variables that were correlated &amp; discriminatory (corDis, red), whereas DIABLO_null, concatenation and ensemble selected equally from correlated or uncorrelated discriminatory variables (corDis and unCorDis, red and blue).</w:t>
      </w:r>
    </w:p>
    <w:p w14:paraId="34E8B2EE" w14:textId="77777777" w:rsidR="00144BC4" w:rsidRPr="0089171B" w:rsidRDefault="00144BC4" w:rsidP="004A6CC1">
      <w:pPr>
        <w:spacing w:line="480" w:lineRule="auto"/>
        <w:jc w:val="both"/>
        <w:rPr>
          <w:b/>
        </w:rPr>
      </w:pPr>
    </w:p>
    <w:p w14:paraId="774318FD" w14:textId="5A53C571" w:rsidR="00F65D93" w:rsidRPr="0089171B" w:rsidRDefault="007C1ECA" w:rsidP="00396797">
      <w:pPr>
        <w:spacing w:line="480" w:lineRule="auto"/>
        <w:rPr>
          <w:lang w:val="en-CA"/>
        </w:rPr>
      </w:pPr>
      <w:r w:rsidRPr="0089171B">
        <w:t>Different</w:t>
      </w:r>
      <w:r w:rsidR="008729B4" w:rsidRPr="0089171B">
        <w:t xml:space="preserve"> correlation structures </w:t>
      </w:r>
      <w:r w:rsidRPr="0089171B">
        <w:t xml:space="preserve">between three high dimensional datasets and a two-group phenotypic variable </w:t>
      </w:r>
      <w:r w:rsidR="008729B4" w:rsidRPr="0089171B">
        <w:t xml:space="preserve">were </w:t>
      </w:r>
      <w:r w:rsidR="004A6CC1" w:rsidRPr="0089171B">
        <w:t>simulated</w:t>
      </w:r>
      <w:r w:rsidRPr="0089171B">
        <w:t>, resulting in four types of variables</w:t>
      </w:r>
      <w:r w:rsidR="008729B4" w:rsidRPr="0089171B">
        <w:t>: a) correlated &amp; discriminatory (corDis), b) correlated &amp; nondiscriminatory (corNonDis), c) uncorrelated &amp; discriminatory (unCorDis), b) uncorrelated &amp; non-discriminatory (unCorNonDis).</w:t>
      </w:r>
      <w:r w:rsidR="0028542A" w:rsidRPr="0089171B">
        <w:t xml:space="preserve"> </w:t>
      </w:r>
      <w:r w:rsidR="00450415" w:rsidRPr="0089171B">
        <w:rPr>
          <w:b/>
        </w:rPr>
        <w:t>Supplementary Figure 2</w:t>
      </w:r>
      <w:r w:rsidRPr="0089171B">
        <w:t xml:space="preserve"> </w:t>
      </w:r>
      <w:r w:rsidR="00450415" w:rsidRPr="0089171B">
        <w:t>depicts a</w:t>
      </w:r>
      <w:r w:rsidR="00C02B08" w:rsidRPr="0089171B">
        <w:t xml:space="preserve"> schematic of the</w:t>
      </w:r>
      <w:r w:rsidRPr="0089171B">
        <w:t xml:space="preserve"> correlation structure produced by each set </w:t>
      </w:r>
      <w:r w:rsidR="00C02B08" w:rsidRPr="0089171B">
        <w:t xml:space="preserve">simulated variables; 30 corDis, 30 unCorDis, 100 corNonDis and 100 unCorNonDis (more </w:t>
      </w:r>
      <w:r w:rsidR="00C02B08" w:rsidRPr="0089171B">
        <w:lastRenderedPageBreak/>
        <w:t xml:space="preserve">nondiscriminatory variables were generated since all tested methods </w:t>
      </w:r>
      <w:r w:rsidR="00063EB5" w:rsidRPr="0089171B">
        <w:t>were</w:t>
      </w:r>
      <w:r w:rsidR="00C02B08" w:rsidRPr="0089171B">
        <w:t xml:space="preserve"> supervised classification algorithms that </w:t>
      </w:r>
      <w:r w:rsidR="00063EB5" w:rsidRPr="0089171B">
        <w:t xml:space="preserve">also </w:t>
      </w:r>
      <w:r w:rsidR="00C02B08" w:rsidRPr="0089171B">
        <w:t>perform variable selection).</w:t>
      </w:r>
      <w:r w:rsidR="00AD130F" w:rsidRPr="0089171B">
        <w:t xml:space="preserve"> </w:t>
      </w:r>
      <w:r w:rsidR="00396797" w:rsidRPr="0089171B">
        <w:t xml:space="preserve">Three datasets were generated comprising of 200 samples (100 in each group) and 260 variables in each dataset, and three integrative classifiers were applied: DIABLO, a concatenation-based sPLSDA classifier and an ensemble of sPLSDA classifiers. </w:t>
      </w:r>
      <w:r w:rsidR="004A6CC1" w:rsidRPr="0089171B">
        <w:rPr>
          <w:lang w:val="en-CA"/>
        </w:rPr>
        <w:t xml:space="preserve">DIABLO was applied, either with the full or null design (DIABLO_full and DIABLO_null). The full design, connects all datasets in the design matrix (describes the relationship between datasets), whereas the null design does not connect any datasets in the design matrix (similar to the ensemble classifier) (see Methods for complete details). </w:t>
      </w:r>
      <w:r w:rsidR="00F65D93" w:rsidRPr="0089171B">
        <w:rPr>
          <w:lang w:val="en-CA"/>
        </w:rPr>
        <w:t xml:space="preserve">One component was retained </w:t>
      </w:r>
      <w:r w:rsidR="00396797" w:rsidRPr="0089171B">
        <w:rPr>
          <w:lang w:val="en-CA"/>
        </w:rPr>
        <w:t>for the</w:t>
      </w:r>
      <w:r w:rsidR="00F65D93" w:rsidRPr="0089171B">
        <w:rPr>
          <w:lang w:val="en-CA"/>
        </w:rPr>
        <w:t xml:space="preserve"> DIABLO model</w:t>
      </w:r>
      <w:r w:rsidR="00396797" w:rsidRPr="0089171B">
        <w:rPr>
          <w:lang w:val="en-CA"/>
        </w:rPr>
        <w:t>s</w:t>
      </w:r>
      <w:r w:rsidR="00F65D93" w:rsidRPr="0089171B">
        <w:rPr>
          <w:lang w:val="en-CA"/>
        </w:rPr>
        <w:t xml:space="preserve">, selecting 30 variables from each dataset for a total of 90 variables. </w:t>
      </w:r>
      <w:r w:rsidR="00396797" w:rsidRPr="0089171B">
        <w:rPr>
          <w:lang w:val="en-CA"/>
        </w:rPr>
        <w:t>For the concatenation scheme,</w:t>
      </w:r>
      <w:r w:rsidR="00F65D93" w:rsidRPr="0089171B">
        <w:rPr>
          <w:lang w:val="en-CA"/>
        </w:rPr>
        <w:t xml:space="preserve"> </w:t>
      </w:r>
      <w:r w:rsidR="00396797" w:rsidRPr="0089171B">
        <w:rPr>
          <w:lang w:val="en-CA"/>
        </w:rPr>
        <w:t>a</w:t>
      </w:r>
      <w:r w:rsidR="00F65D93" w:rsidRPr="0089171B">
        <w:rPr>
          <w:lang w:val="en-CA"/>
        </w:rPr>
        <w:t xml:space="preserve">ll datasets were concatenated into one matrix containing 200 samples by </w:t>
      </w:r>
      <w:r w:rsidR="00396797" w:rsidRPr="0089171B">
        <w:rPr>
          <w:lang w:val="en-CA"/>
        </w:rPr>
        <w:t>780 (</w:t>
      </w:r>
      <w:r w:rsidR="00F65D93" w:rsidRPr="0089171B">
        <w:rPr>
          <w:lang w:val="en-CA"/>
        </w:rPr>
        <w:t>260</w:t>
      </w:r>
      <w:r w:rsidR="00396797" w:rsidRPr="0089171B">
        <w:rPr>
          <w:lang w:val="en-CA"/>
        </w:rPr>
        <w:t>x3)</w:t>
      </w:r>
      <w:r w:rsidR="00F65D93" w:rsidRPr="0089171B">
        <w:rPr>
          <w:lang w:val="en-CA"/>
        </w:rPr>
        <w:t xml:space="preserve"> variables and sPLSDA was applied, retaining 1 component and </w:t>
      </w:r>
      <w:r w:rsidR="00396797" w:rsidRPr="0089171B">
        <w:rPr>
          <w:lang w:val="en-CA"/>
        </w:rPr>
        <w:t xml:space="preserve">selecting </w:t>
      </w:r>
      <w:r w:rsidR="00F65D93" w:rsidRPr="0089171B">
        <w:rPr>
          <w:lang w:val="en-CA"/>
        </w:rPr>
        <w:t>90 variables. For the ensemble-based scheme, a sPLSDA classifier was applied to each dataset separately retaining one component and 30 variables per dataset. The consensus predictions were determined using a majority vote scheme. A 10-fold cross-validation (averaged over 50 simulations) was used to evaluate the performance of each method/scheme</w:t>
      </w:r>
      <w:r w:rsidR="0048670F" w:rsidRPr="0089171B">
        <w:rPr>
          <w:lang w:val="en-CA"/>
        </w:rPr>
        <w:t xml:space="preserve"> for a grid of noise and fold-change values (increasing values </w:t>
      </w:r>
      <w:r w:rsidR="00674736" w:rsidRPr="0089171B">
        <w:rPr>
          <w:lang w:val="en-CA"/>
        </w:rPr>
        <w:t>mean increasing discrimination between phenotypic groups)</w:t>
      </w:r>
      <w:r w:rsidR="00F65D93" w:rsidRPr="0089171B">
        <w:rPr>
          <w:lang w:val="en-CA"/>
        </w:rPr>
        <w:t xml:space="preserve">. The average </w:t>
      </w:r>
      <w:r w:rsidR="00F45F9D" w:rsidRPr="0089171B">
        <w:rPr>
          <w:lang w:val="en-CA"/>
        </w:rPr>
        <w:t>number</w:t>
      </w:r>
      <w:r w:rsidR="00F65D93" w:rsidRPr="0089171B">
        <w:rPr>
          <w:lang w:val="en-CA"/>
        </w:rPr>
        <w:t xml:space="preserve"> of each type of variable selected in each model was recorded</w:t>
      </w:r>
      <w:r w:rsidR="007A03D8" w:rsidRPr="0089171B">
        <w:rPr>
          <w:lang w:val="en-CA"/>
        </w:rPr>
        <w:t xml:space="preserve"> (see Additional file 1 for complete details regarding the simulation study)</w:t>
      </w:r>
      <w:r w:rsidR="00F65D93" w:rsidRPr="0089171B">
        <w:rPr>
          <w:lang w:val="en-CA"/>
        </w:rPr>
        <w:t>.</w:t>
      </w:r>
    </w:p>
    <w:p w14:paraId="7C580E9B" w14:textId="6FD1CE5D" w:rsidR="009E26DF" w:rsidRPr="0089171B" w:rsidRDefault="007528F4" w:rsidP="009E26DF">
      <w:pPr>
        <w:spacing w:line="480" w:lineRule="auto"/>
        <w:ind w:firstLine="720"/>
        <w:rPr>
          <w:lang w:val="en-CA"/>
        </w:rPr>
      </w:pPr>
      <w:r w:rsidRPr="0089171B">
        <w:rPr>
          <w:lang w:val="en-CA"/>
        </w:rPr>
        <w:t xml:space="preserve">The concatenation, ensemble and DIABLO_null classifiers performed similarly across the various noise and fold-change thresholds. </w:t>
      </w:r>
      <w:r w:rsidR="009E26DF" w:rsidRPr="0089171B">
        <w:rPr>
          <w:lang w:val="en-CA"/>
        </w:rPr>
        <w:t xml:space="preserve">The </w:t>
      </w:r>
      <w:r w:rsidRPr="0089171B">
        <w:rPr>
          <w:lang w:val="en-CA"/>
        </w:rPr>
        <w:t xml:space="preserve">DIABLO_full </w:t>
      </w:r>
      <w:r w:rsidR="009E26DF" w:rsidRPr="0089171B">
        <w:rPr>
          <w:lang w:val="en-CA"/>
        </w:rPr>
        <w:t xml:space="preserve">classifier </w:t>
      </w:r>
      <w:r w:rsidRPr="0089171B">
        <w:rPr>
          <w:lang w:val="en-CA"/>
        </w:rPr>
        <w:t>consistent</w:t>
      </w:r>
      <w:r w:rsidR="00C458A4" w:rsidRPr="0089171B">
        <w:rPr>
          <w:lang w:val="en-CA"/>
        </w:rPr>
        <w:t>ly had</w:t>
      </w:r>
      <w:r w:rsidRPr="0089171B">
        <w:rPr>
          <w:lang w:val="en-CA"/>
        </w:rPr>
        <w:t xml:space="preserve"> a greater error rate compared to the</w:t>
      </w:r>
      <w:r w:rsidR="009E26DF" w:rsidRPr="0089171B">
        <w:rPr>
          <w:lang w:val="en-CA"/>
        </w:rPr>
        <w:t xml:space="preserve"> other </w:t>
      </w:r>
      <w:r w:rsidR="00FD7769" w:rsidRPr="0089171B">
        <w:rPr>
          <w:lang w:val="en-CA"/>
        </w:rPr>
        <w:t>approaches</w:t>
      </w:r>
      <w:r w:rsidR="009E26DF" w:rsidRPr="0089171B">
        <w:rPr>
          <w:lang w:val="en-CA"/>
        </w:rPr>
        <w:t xml:space="preserve">. Further the DIABLO_full classifier consistently selected mostly corDis variables as compared to the other integrative classifiers </w:t>
      </w:r>
      <w:r w:rsidR="009E26DF" w:rsidRPr="0089171B">
        <w:rPr>
          <w:lang w:val="en-CA"/>
        </w:rPr>
        <w:lastRenderedPageBreak/>
        <w:t>(</w:t>
      </w:r>
      <w:r w:rsidR="009E26DF" w:rsidRPr="0089171B">
        <w:rPr>
          <w:b/>
          <w:lang w:val="en-CA"/>
        </w:rPr>
        <w:t>Figure 1C</w:t>
      </w:r>
      <w:r w:rsidR="009E26DF" w:rsidRPr="0089171B">
        <w:rPr>
          <w:lang w:val="en-CA"/>
        </w:rPr>
        <w:t>). The simulation analysis indic</w:t>
      </w:r>
      <w:r w:rsidR="00FD7769" w:rsidRPr="0089171B">
        <w:rPr>
          <w:lang w:val="en-CA"/>
        </w:rPr>
        <w:t>ated</w:t>
      </w:r>
      <w:r w:rsidR="009E26DF" w:rsidRPr="0089171B">
        <w:rPr>
          <w:lang w:val="en-CA"/>
        </w:rPr>
        <w:t xml:space="preserve"> </w:t>
      </w:r>
      <w:r w:rsidR="00FD7769" w:rsidRPr="0089171B">
        <w:rPr>
          <w:lang w:val="en-CA"/>
        </w:rPr>
        <w:t>a trade-off in the DIABLO models with respect to discrimination and correlation. The DIABLO model</w:t>
      </w:r>
      <w:r w:rsidR="009E26DF" w:rsidRPr="0089171B">
        <w:rPr>
          <w:lang w:val="en-CA"/>
        </w:rPr>
        <w:t xml:space="preserve"> </w:t>
      </w:r>
      <w:r w:rsidR="00FD7769" w:rsidRPr="0089171B">
        <w:rPr>
          <w:lang w:val="en-CA"/>
        </w:rPr>
        <w:t>could</w:t>
      </w:r>
      <w:r w:rsidR="009E26DF" w:rsidRPr="0089171B">
        <w:rPr>
          <w:lang w:val="en-CA"/>
        </w:rPr>
        <w:t xml:space="preserve"> be shifted towards a discriminant mode</w:t>
      </w:r>
      <w:r w:rsidR="00FD7769" w:rsidRPr="0089171B">
        <w:rPr>
          <w:lang w:val="en-CA"/>
        </w:rPr>
        <w:t>l which selects more discriminatory</w:t>
      </w:r>
      <w:r w:rsidR="009E26DF" w:rsidRPr="0089171B">
        <w:rPr>
          <w:lang w:val="en-CA"/>
        </w:rPr>
        <w:t xml:space="preserve"> variables (</w:t>
      </w:r>
      <w:r w:rsidR="00FD7769" w:rsidRPr="0089171B">
        <w:rPr>
          <w:lang w:val="en-CA"/>
        </w:rPr>
        <w:t xml:space="preserve">reduced correlation between blocks, </w:t>
      </w:r>
      <w:r w:rsidR="009E26DF" w:rsidRPr="0089171B">
        <w:rPr>
          <w:lang w:val="en-CA"/>
        </w:rPr>
        <w:t xml:space="preserve">null </w:t>
      </w:r>
      <w:r w:rsidR="00FD7769" w:rsidRPr="0089171B">
        <w:rPr>
          <w:lang w:val="en-CA"/>
        </w:rPr>
        <w:t>design) or towards a correlated</w:t>
      </w:r>
      <w:r w:rsidR="009E26DF" w:rsidRPr="0089171B">
        <w:rPr>
          <w:lang w:val="en-CA"/>
        </w:rPr>
        <w:t xml:space="preserve"> model which selects greater number of correlated variables (full design) at the cost of a </w:t>
      </w:r>
      <w:r w:rsidR="00FD7769" w:rsidRPr="0089171B">
        <w:rPr>
          <w:lang w:val="en-CA"/>
        </w:rPr>
        <w:t>higher</w:t>
      </w:r>
      <w:r w:rsidR="009E26DF" w:rsidRPr="0089171B">
        <w:rPr>
          <w:lang w:val="en-CA"/>
        </w:rPr>
        <w:t xml:space="preserve"> error rate. However, since DIABLO aims to explain the correlation structure between biological layers, the variables selected via the </w:t>
      </w:r>
      <w:r w:rsidR="00002BBB" w:rsidRPr="0089171B">
        <w:rPr>
          <w:lang w:val="en-CA"/>
        </w:rPr>
        <w:t>DIABLO_full model</w:t>
      </w:r>
      <w:r w:rsidR="009E26DF" w:rsidRPr="0089171B">
        <w:rPr>
          <w:lang w:val="en-CA"/>
        </w:rPr>
        <w:t xml:space="preserve"> may provide a balance between important biological insights and prediction accuracy.</w:t>
      </w:r>
    </w:p>
    <w:p w14:paraId="0C75A376" w14:textId="77777777" w:rsidR="004A6CC1" w:rsidRPr="0089171B" w:rsidRDefault="004A6CC1" w:rsidP="00F21B8F">
      <w:pPr>
        <w:spacing w:line="480" w:lineRule="auto"/>
        <w:rPr>
          <w:lang w:val="en-CA"/>
        </w:rPr>
      </w:pPr>
    </w:p>
    <w:p w14:paraId="044A7538" w14:textId="71BEEDEF" w:rsidR="00DA55F9" w:rsidRPr="0089171B" w:rsidRDefault="009B5B78" w:rsidP="00F21B8F">
      <w:pPr>
        <w:spacing w:line="480" w:lineRule="auto"/>
        <w:rPr>
          <w:b/>
        </w:rPr>
      </w:pPr>
      <w:r w:rsidRPr="0089171B">
        <w:rPr>
          <w:b/>
        </w:rPr>
        <w:t>DIABLO provides superior biological enrichment by identifying differential molecular networks</w:t>
      </w:r>
      <w:r w:rsidR="0012139C" w:rsidRPr="0089171B">
        <w:rPr>
          <w:b/>
        </w:rPr>
        <w:t xml:space="preserve"> </w:t>
      </w:r>
    </w:p>
    <w:p w14:paraId="1D50D496" w14:textId="1EF43060" w:rsidR="00B3486B" w:rsidRPr="0089171B" w:rsidRDefault="00824C25" w:rsidP="00D46FD9">
      <w:pPr>
        <w:spacing w:line="480" w:lineRule="auto"/>
        <w:rPr>
          <w:lang w:val="en-CA"/>
        </w:rPr>
      </w:pPr>
      <w:r w:rsidRPr="0089171B">
        <w:rPr>
          <w:lang w:val="en-CA"/>
        </w:rPr>
        <w:t>The ability of the DIABLO model (DIABLO_full)</w:t>
      </w:r>
      <w:r w:rsidR="00B3486B" w:rsidRPr="0089171B">
        <w:rPr>
          <w:lang w:val="en-CA"/>
        </w:rPr>
        <w:t xml:space="preserve"> to explain the correlation structure between </w:t>
      </w:r>
      <w:r w:rsidRPr="0089171B">
        <w:rPr>
          <w:lang w:val="en-CA"/>
        </w:rPr>
        <w:t>dataset</w:t>
      </w:r>
      <w:r w:rsidR="00B3486B" w:rsidRPr="0089171B">
        <w:rPr>
          <w:lang w:val="en-CA"/>
        </w:rPr>
        <w:t xml:space="preserve">s (albeit with a compromise in the classifier performance), may </w:t>
      </w:r>
      <w:r w:rsidRPr="0089171B">
        <w:rPr>
          <w:lang w:val="en-CA"/>
        </w:rPr>
        <w:t>improve the biological plausibility of multi-omic biomarker signatures. I</w:t>
      </w:r>
      <w:r w:rsidR="00B3486B" w:rsidRPr="0089171B">
        <w:rPr>
          <w:lang w:val="en-CA"/>
        </w:rPr>
        <w:t>n order to explore</w:t>
      </w:r>
      <w:r w:rsidRPr="0089171B">
        <w:rPr>
          <w:lang w:val="en-CA"/>
        </w:rPr>
        <w:t xml:space="preserve"> this idea further, we applied various supervised and unsupervised approaches </w:t>
      </w:r>
      <w:r w:rsidR="00B3486B" w:rsidRPr="0089171B">
        <w:rPr>
          <w:lang w:val="en-CA"/>
        </w:rPr>
        <w:t>to real world datasets and evaluated their biological enrichment and connectivity betwe</w:t>
      </w:r>
      <w:r w:rsidR="005F0261" w:rsidRPr="0089171B">
        <w:rPr>
          <w:lang w:val="en-CA"/>
        </w:rPr>
        <w:t xml:space="preserve">en variables of different omic </w:t>
      </w:r>
      <w:r w:rsidR="009B540B" w:rsidRPr="0089171B">
        <w:rPr>
          <w:lang w:val="en-CA"/>
        </w:rPr>
        <w:t>data-types</w:t>
      </w:r>
      <w:r w:rsidRPr="0089171B">
        <w:rPr>
          <w:lang w:val="en-CA"/>
        </w:rPr>
        <w:t xml:space="preserve"> (Table 1)</w:t>
      </w:r>
      <w:r w:rsidR="00B3486B" w:rsidRPr="0089171B">
        <w:rPr>
          <w:lang w:val="en-CA"/>
        </w:rPr>
        <w:t>.</w:t>
      </w:r>
    </w:p>
    <w:p w14:paraId="3C169486" w14:textId="77777777" w:rsidR="00B3486B" w:rsidRPr="0089171B" w:rsidRDefault="00B3486B" w:rsidP="00072969"/>
    <w:p w14:paraId="7B76D3EF" w14:textId="4FF0507E" w:rsidR="00BF31FD" w:rsidRPr="0089171B" w:rsidRDefault="00BF31FD" w:rsidP="00072969">
      <w:pPr>
        <w:rPr>
          <w:b/>
        </w:rPr>
      </w:pPr>
      <w:r w:rsidRPr="0089171B">
        <w:rPr>
          <w:b/>
        </w:rPr>
        <w:t>Table 1. Overview of real world datasets used for benchmarking integrative methods and used in case studies</w:t>
      </w:r>
      <w:r w:rsidR="00D46FD9" w:rsidRPr="0089171B">
        <w:rPr>
          <w:b/>
        </w:rPr>
        <w:t>.</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9A305A" w:rsidRPr="0089171B" w14:paraId="6EC65EEC" w14:textId="77777777" w:rsidTr="004D4364">
        <w:tc>
          <w:tcPr>
            <w:tcW w:w="1737" w:type="dxa"/>
            <w:tcBorders>
              <w:top w:val="single" w:sz="36" w:space="0" w:color="auto"/>
              <w:bottom w:val="single" w:sz="36" w:space="0" w:color="auto"/>
            </w:tcBorders>
          </w:tcPr>
          <w:p w14:paraId="1F6FFEFD" w14:textId="14714213" w:rsidR="00AE0D94" w:rsidRPr="0089171B" w:rsidRDefault="00BF31FD" w:rsidP="00856CAF">
            <w:pPr>
              <w:jc w:val="center"/>
              <w:rPr>
                <w:b/>
              </w:rPr>
            </w:pPr>
            <w:r w:rsidRPr="0089171B">
              <w:rPr>
                <w:b/>
              </w:rPr>
              <w:t>Analysis</w:t>
            </w:r>
          </w:p>
        </w:tc>
        <w:tc>
          <w:tcPr>
            <w:tcW w:w="1520" w:type="dxa"/>
            <w:tcBorders>
              <w:top w:val="single" w:sz="36" w:space="0" w:color="auto"/>
              <w:bottom w:val="single" w:sz="36" w:space="0" w:color="auto"/>
            </w:tcBorders>
          </w:tcPr>
          <w:p w14:paraId="26960268" w14:textId="50E3C8D6" w:rsidR="00AE0D94" w:rsidRPr="0089171B" w:rsidRDefault="00BF31FD" w:rsidP="00856CAF">
            <w:pPr>
              <w:jc w:val="center"/>
              <w:rPr>
                <w:b/>
              </w:rPr>
            </w:pPr>
            <w:r w:rsidRPr="0089171B">
              <w:rPr>
                <w:b/>
              </w:rPr>
              <w:t>Dataset</w:t>
            </w:r>
          </w:p>
        </w:tc>
        <w:tc>
          <w:tcPr>
            <w:tcW w:w="1070" w:type="dxa"/>
            <w:tcBorders>
              <w:top w:val="single" w:sz="36" w:space="0" w:color="auto"/>
              <w:bottom w:val="single" w:sz="36" w:space="0" w:color="auto"/>
            </w:tcBorders>
          </w:tcPr>
          <w:p w14:paraId="63E72918" w14:textId="755470D1" w:rsidR="00AE0D94" w:rsidRPr="0089171B" w:rsidRDefault="00BF31FD" w:rsidP="00856CAF">
            <w:pPr>
              <w:jc w:val="center"/>
              <w:rPr>
                <w:b/>
              </w:rPr>
            </w:pPr>
            <w:r w:rsidRPr="0089171B">
              <w:rPr>
                <w:b/>
              </w:rPr>
              <w:t xml:space="preserve">Number of </w:t>
            </w:r>
            <w:r w:rsidR="009A305A" w:rsidRPr="0089171B">
              <w:rPr>
                <w:b/>
              </w:rPr>
              <w:t>samples</w:t>
            </w:r>
          </w:p>
        </w:tc>
        <w:tc>
          <w:tcPr>
            <w:tcW w:w="2326" w:type="dxa"/>
            <w:gridSpan w:val="3"/>
            <w:tcBorders>
              <w:top w:val="single" w:sz="36" w:space="0" w:color="auto"/>
              <w:bottom w:val="single" w:sz="36" w:space="0" w:color="auto"/>
            </w:tcBorders>
          </w:tcPr>
          <w:p w14:paraId="36206B57" w14:textId="5D3276B8" w:rsidR="00AE0D94" w:rsidRPr="0089171B" w:rsidRDefault="00BF31FD" w:rsidP="00856CAF">
            <w:pPr>
              <w:jc w:val="center"/>
              <w:rPr>
                <w:b/>
              </w:rPr>
            </w:pPr>
            <w:r w:rsidRPr="0089171B">
              <w:rPr>
                <w:b/>
              </w:rPr>
              <w:t>Sample size in each subtype</w:t>
            </w:r>
          </w:p>
        </w:tc>
        <w:tc>
          <w:tcPr>
            <w:tcW w:w="1436" w:type="dxa"/>
            <w:tcBorders>
              <w:top w:val="single" w:sz="36" w:space="0" w:color="auto"/>
              <w:bottom w:val="single" w:sz="36" w:space="0" w:color="auto"/>
            </w:tcBorders>
          </w:tcPr>
          <w:p w14:paraId="14C2B87B" w14:textId="751CC2B5" w:rsidR="00AE0D94" w:rsidRPr="0089171B" w:rsidRDefault="00BF31FD" w:rsidP="00856CAF">
            <w:pPr>
              <w:jc w:val="center"/>
              <w:rPr>
                <w:b/>
              </w:rPr>
            </w:pPr>
            <w:r w:rsidRPr="0089171B">
              <w:rPr>
                <w:b/>
              </w:rPr>
              <w:t>Omics</w:t>
            </w:r>
          </w:p>
        </w:tc>
        <w:tc>
          <w:tcPr>
            <w:tcW w:w="1487" w:type="dxa"/>
            <w:tcBorders>
              <w:top w:val="single" w:sz="36" w:space="0" w:color="auto"/>
              <w:bottom w:val="single" w:sz="36" w:space="0" w:color="auto"/>
            </w:tcBorders>
          </w:tcPr>
          <w:p w14:paraId="0D2C124A" w14:textId="462E25F3" w:rsidR="00AE0D94" w:rsidRPr="0089171B" w:rsidRDefault="007D01C7" w:rsidP="00856CAF">
            <w:pPr>
              <w:jc w:val="center"/>
              <w:rPr>
                <w:b/>
              </w:rPr>
            </w:pPr>
            <w:r w:rsidRPr="0089171B">
              <w:rPr>
                <w:b/>
              </w:rPr>
              <w:t>Number</w:t>
            </w:r>
            <w:r w:rsidR="00BF31FD" w:rsidRPr="0089171B">
              <w:rPr>
                <w:b/>
              </w:rPr>
              <w:t xml:space="preserve"> of variables</w:t>
            </w:r>
          </w:p>
        </w:tc>
      </w:tr>
      <w:tr w:rsidR="001F5B8F" w:rsidRPr="0089171B" w14:paraId="2E45FE05" w14:textId="77777777" w:rsidTr="004D4364">
        <w:trPr>
          <w:trHeight w:val="287"/>
        </w:trPr>
        <w:tc>
          <w:tcPr>
            <w:tcW w:w="1737" w:type="dxa"/>
            <w:vMerge w:val="restart"/>
            <w:tcBorders>
              <w:top w:val="single" w:sz="36" w:space="0" w:color="auto"/>
            </w:tcBorders>
          </w:tcPr>
          <w:p w14:paraId="596ADD9E" w14:textId="598EE317" w:rsidR="001F5B8F" w:rsidRPr="0089171B" w:rsidRDefault="001F5B8F" w:rsidP="00BF31FD">
            <w:pPr>
              <w:rPr>
                <w:b/>
              </w:rPr>
            </w:pPr>
            <w:r w:rsidRPr="0089171B">
              <w:rPr>
                <w:b/>
              </w:rPr>
              <w:t>Benchmarking</w:t>
            </w:r>
            <w:r w:rsidR="00A349D3" w:rsidRPr="0089171B">
              <w:rPr>
                <w:b/>
              </w:rPr>
              <w:t xml:space="preserve"> </w:t>
            </w:r>
            <w:r w:rsidR="00824C25" w:rsidRPr="0089171B">
              <w:rPr>
                <w:b/>
              </w:rPr>
              <w:t>cancer</w:t>
            </w:r>
            <w:r w:rsidR="00A349D3" w:rsidRPr="0089171B">
              <w:rPr>
                <w:b/>
              </w:rPr>
              <w:t xml:space="preserve"> datasets</w:t>
            </w:r>
          </w:p>
          <w:p w14:paraId="4B346CDC" w14:textId="21CEF7D2" w:rsidR="001F5B8F" w:rsidRPr="0089171B" w:rsidRDefault="001F5B8F" w:rsidP="00BF31FD">
            <w:pPr>
              <w:rPr>
                <w:b/>
              </w:rPr>
            </w:pPr>
            <w:r w:rsidRPr="0089171B">
              <w:rPr>
                <w:b/>
              </w:rPr>
              <w:t>(Wang et al</w:t>
            </w:r>
            <w:r w:rsidR="00102F92" w:rsidRPr="0089171B">
              <w:rPr>
                <w:b/>
              </w:rPr>
              <w:t>.</w:t>
            </w:r>
            <w:r w:rsidR="00D379F6" w:rsidRPr="0089171B">
              <w:rPr>
                <w:b/>
              </w:rPr>
              <w:t xml:space="preserve"> </w:t>
            </w:r>
            <w:r w:rsidR="00D379F6" w:rsidRPr="0089171B">
              <w:rPr>
                <w:b/>
              </w:rPr>
              <w:fldChar w:fldCharType="begin"/>
            </w:r>
            <w:r w:rsidR="003E2447" w:rsidRPr="0089171B">
              <w:rPr>
                <w:b/>
              </w:rPr>
              <w:instrText xml:space="preserve"> ADDIN ZOTERO_ITEM CSL_CITATION {"citationID":"aq1e6oive8","properties":{"formattedCitation":"[3]","plainCitation":"[3]"},"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379F6" w:rsidRPr="0089171B">
              <w:rPr>
                <w:b/>
              </w:rPr>
              <w:fldChar w:fldCharType="separate"/>
            </w:r>
            <w:r w:rsidR="003E2447" w:rsidRPr="0089171B">
              <w:rPr>
                <w:b/>
                <w:noProof/>
              </w:rPr>
              <w:t>[3]</w:t>
            </w:r>
            <w:r w:rsidR="00D379F6" w:rsidRPr="0089171B">
              <w:rPr>
                <w:b/>
              </w:rPr>
              <w:fldChar w:fldCharType="end"/>
            </w:r>
            <w:r w:rsidRPr="0089171B">
              <w:rPr>
                <w:b/>
              </w:rPr>
              <w:t>)</w:t>
            </w:r>
          </w:p>
        </w:tc>
        <w:tc>
          <w:tcPr>
            <w:tcW w:w="1520" w:type="dxa"/>
            <w:vMerge w:val="restart"/>
            <w:tcBorders>
              <w:top w:val="single" w:sz="36" w:space="0" w:color="auto"/>
            </w:tcBorders>
          </w:tcPr>
          <w:p w14:paraId="78901796" w14:textId="6DAD545C" w:rsidR="001F5B8F" w:rsidRPr="0089171B" w:rsidRDefault="001F5B8F" w:rsidP="00BF31FD">
            <w:r w:rsidRPr="0089171B">
              <w:t>Colon cancer</w:t>
            </w:r>
          </w:p>
          <w:p w14:paraId="354107C5" w14:textId="0FB51D62" w:rsidR="001F5B8F" w:rsidRPr="0089171B" w:rsidRDefault="001F5B8F" w:rsidP="00BF31FD"/>
        </w:tc>
        <w:tc>
          <w:tcPr>
            <w:tcW w:w="1070" w:type="dxa"/>
            <w:vMerge w:val="restart"/>
            <w:tcBorders>
              <w:top w:val="single" w:sz="36" w:space="0" w:color="auto"/>
            </w:tcBorders>
          </w:tcPr>
          <w:p w14:paraId="1AD3CDDC" w14:textId="424DCBFC" w:rsidR="001F5B8F" w:rsidRPr="0089171B" w:rsidRDefault="001F5B8F" w:rsidP="005D0D9A">
            <w:pPr>
              <w:jc w:val="center"/>
            </w:pPr>
            <w:r w:rsidRPr="0089171B">
              <w:t>92</w:t>
            </w:r>
          </w:p>
        </w:tc>
        <w:tc>
          <w:tcPr>
            <w:tcW w:w="2326" w:type="dxa"/>
            <w:gridSpan w:val="3"/>
            <w:vMerge w:val="restart"/>
            <w:tcBorders>
              <w:top w:val="single" w:sz="36" w:space="0" w:color="auto"/>
            </w:tcBorders>
          </w:tcPr>
          <w:p w14:paraId="35AD7C66" w14:textId="77777777" w:rsidR="001F5B8F" w:rsidRPr="0089171B" w:rsidRDefault="001F5B8F" w:rsidP="005D0D9A">
            <w:pPr>
              <w:jc w:val="center"/>
            </w:pPr>
            <w:r w:rsidRPr="0089171B">
              <w:t>High (33)</w:t>
            </w:r>
          </w:p>
          <w:p w14:paraId="4A8D3ABA" w14:textId="27FB87FB" w:rsidR="001F5B8F" w:rsidRPr="0089171B" w:rsidRDefault="001F5B8F" w:rsidP="005D0D9A">
            <w:pPr>
              <w:jc w:val="center"/>
            </w:pPr>
            <w:r w:rsidRPr="0089171B">
              <w:t>Low (59)</w:t>
            </w:r>
          </w:p>
        </w:tc>
        <w:tc>
          <w:tcPr>
            <w:tcW w:w="1436" w:type="dxa"/>
            <w:tcBorders>
              <w:top w:val="single" w:sz="36" w:space="0" w:color="auto"/>
            </w:tcBorders>
          </w:tcPr>
          <w:p w14:paraId="2712C830" w14:textId="790F28FF" w:rsidR="001F5B8F" w:rsidRPr="0089171B" w:rsidRDefault="001F5B8F" w:rsidP="005D0D9A">
            <w:pPr>
              <w:jc w:val="center"/>
            </w:pPr>
            <w:r w:rsidRPr="0089171B">
              <w:t>mRNA</w:t>
            </w:r>
          </w:p>
        </w:tc>
        <w:tc>
          <w:tcPr>
            <w:tcW w:w="1487" w:type="dxa"/>
            <w:tcBorders>
              <w:top w:val="single" w:sz="36" w:space="0" w:color="auto"/>
            </w:tcBorders>
          </w:tcPr>
          <w:p w14:paraId="1696B261" w14:textId="339702F3" w:rsidR="001F5B8F" w:rsidRPr="0089171B" w:rsidRDefault="005D0D9A" w:rsidP="005D0D9A">
            <w:pPr>
              <w:jc w:val="center"/>
            </w:pPr>
            <w:r w:rsidRPr="0089171B">
              <w:t>17,814</w:t>
            </w:r>
          </w:p>
        </w:tc>
      </w:tr>
      <w:tr w:rsidR="001F5B8F" w:rsidRPr="0089171B" w14:paraId="548FD213" w14:textId="77777777" w:rsidTr="004D4364">
        <w:trPr>
          <w:trHeight w:val="287"/>
        </w:trPr>
        <w:tc>
          <w:tcPr>
            <w:tcW w:w="1737" w:type="dxa"/>
            <w:vMerge/>
          </w:tcPr>
          <w:p w14:paraId="5D7062A4" w14:textId="77777777" w:rsidR="001F5B8F" w:rsidRPr="0089171B" w:rsidRDefault="001F5B8F" w:rsidP="00BF31FD">
            <w:pPr>
              <w:rPr>
                <w:b/>
              </w:rPr>
            </w:pPr>
          </w:p>
        </w:tc>
        <w:tc>
          <w:tcPr>
            <w:tcW w:w="1520" w:type="dxa"/>
            <w:vMerge/>
          </w:tcPr>
          <w:p w14:paraId="3B851907" w14:textId="77777777" w:rsidR="001F5B8F" w:rsidRPr="0089171B" w:rsidRDefault="001F5B8F" w:rsidP="00BF31FD"/>
        </w:tc>
        <w:tc>
          <w:tcPr>
            <w:tcW w:w="1070" w:type="dxa"/>
            <w:vMerge/>
          </w:tcPr>
          <w:p w14:paraId="7C1DE726" w14:textId="77777777" w:rsidR="001F5B8F" w:rsidRPr="0089171B" w:rsidRDefault="001F5B8F" w:rsidP="005D0D9A">
            <w:pPr>
              <w:jc w:val="center"/>
            </w:pPr>
          </w:p>
        </w:tc>
        <w:tc>
          <w:tcPr>
            <w:tcW w:w="2326" w:type="dxa"/>
            <w:gridSpan w:val="3"/>
            <w:vMerge/>
          </w:tcPr>
          <w:p w14:paraId="22399332" w14:textId="77777777" w:rsidR="001F5B8F" w:rsidRPr="0089171B" w:rsidRDefault="001F5B8F" w:rsidP="005D0D9A">
            <w:pPr>
              <w:jc w:val="center"/>
            </w:pPr>
          </w:p>
        </w:tc>
        <w:tc>
          <w:tcPr>
            <w:tcW w:w="1436" w:type="dxa"/>
          </w:tcPr>
          <w:p w14:paraId="15D09858" w14:textId="452632A5" w:rsidR="001F5B8F" w:rsidRPr="0089171B" w:rsidRDefault="001F5B8F" w:rsidP="005D0D9A">
            <w:pPr>
              <w:jc w:val="center"/>
            </w:pPr>
            <w:r w:rsidRPr="0089171B">
              <w:t>miRNA</w:t>
            </w:r>
          </w:p>
        </w:tc>
        <w:tc>
          <w:tcPr>
            <w:tcW w:w="1487" w:type="dxa"/>
          </w:tcPr>
          <w:p w14:paraId="7E711DC4" w14:textId="11B169AB" w:rsidR="001F5B8F" w:rsidRPr="0089171B" w:rsidRDefault="005D0D9A" w:rsidP="005D0D9A">
            <w:pPr>
              <w:jc w:val="center"/>
            </w:pPr>
            <w:r w:rsidRPr="0089171B">
              <w:t>312</w:t>
            </w:r>
          </w:p>
        </w:tc>
      </w:tr>
      <w:tr w:rsidR="001F5B8F" w:rsidRPr="0089171B" w14:paraId="05D89EF1" w14:textId="77777777" w:rsidTr="004D4364">
        <w:trPr>
          <w:trHeight w:val="287"/>
        </w:trPr>
        <w:tc>
          <w:tcPr>
            <w:tcW w:w="1737" w:type="dxa"/>
            <w:vMerge/>
          </w:tcPr>
          <w:p w14:paraId="2C7B1612" w14:textId="77777777" w:rsidR="001F5B8F" w:rsidRPr="0089171B" w:rsidRDefault="001F5B8F" w:rsidP="00BF31FD">
            <w:pPr>
              <w:rPr>
                <w:b/>
              </w:rPr>
            </w:pPr>
          </w:p>
        </w:tc>
        <w:tc>
          <w:tcPr>
            <w:tcW w:w="1520" w:type="dxa"/>
            <w:vMerge/>
          </w:tcPr>
          <w:p w14:paraId="090A6AFD" w14:textId="77777777" w:rsidR="001F5B8F" w:rsidRPr="0089171B" w:rsidRDefault="001F5B8F" w:rsidP="00BF31FD"/>
        </w:tc>
        <w:tc>
          <w:tcPr>
            <w:tcW w:w="1070" w:type="dxa"/>
            <w:vMerge/>
          </w:tcPr>
          <w:p w14:paraId="6FB71318" w14:textId="77777777" w:rsidR="001F5B8F" w:rsidRPr="0089171B" w:rsidRDefault="001F5B8F" w:rsidP="005D0D9A">
            <w:pPr>
              <w:jc w:val="center"/>
            </w:pPr>
          </w:p>
        </w:tc>
        <w:tc>
          <w:tcPr>
            <w:tcW w:w="2326" w:type="dxa"/>
            <w:gridSpan w:val="3"/>
            <w:vMerge/>
          </w:tcPr>
          <w:p w14:paraId="5D647FD8" w14:textId="77777777" w:rsidR="001F5B8F" w:rsidRPr="0089171B" w:rsidRDefault="001F5B8F" w:rsidP="005D0D9A">
            <w:pPr>
              <w:jc w:val="center"/>
            </w:pPr>
          </w:p>
        </w:tc>
        <w:tc>
          <w:tcPr>
            <w:tcW w:w="1436" w:type="dxa"/>
          </w:tcPr>
          <w:p w14:paraId="738972AF" w14:textId="6F02FCC1" w:rsidR="001F5B8F" w:rsidRPr="0089171B" w:rsidRDefault="001F5B8F" w:rsidP="005D0D9A">
            <w:pPr>
              <w:jc w:val="center"/>
            </w:pPr>
            <w:r w:rsidRPr="0089171B">
              <w:t>CpGs</w:t>
            </w:r>
          </w:p>
        </w:tc>
        <w:tc>
          <w:tcPr>
            <w:tcW w:w="1487" w:type="dxa"/>
          </w:tcPr>
          <w:p w14:paraId="7B018F05" w14:textId="2C6C6FB9" w:rsidR="001F5B8F" w:rsidRPr="0089171B" w:rsidRDefault="00CC4441" w:rsidP="005D0D9A">
            <w:pPr>
              <w:jc w:val="center"/>
            </w:pPr>
            <w:r w:rsidRPr="0089171B">
              <w:t>23,088</w:t>
            </w:r>
          </w:p>
        </w:tc>
      </w:tr>
      <w:tr w:rsidR="001F5B8F" w:rsidRPr="0089171B" w14:paraId="15BBB673" w14:textId="77777777" w:rsidTr="004D4364">
        <w:trPr>
          <w:trHeight w:val="146"/>
        </w:trPr>
        <w:tc>
          <w:tcPr>
            <w:tcW w:w="1737" w:type="dxa"/>
            <w:vMerge/>
          </w:tcPr>
          <w:p w14:paraId="4E2EC3EE" w14:textId="0B90E555" w:rsidR="001F5B8F" w:rsidRPr="0089171B" w:rsidRDefault="001F5B8F" w:rsidP="00BF31FD">
            <w:pPr>
              <w:rPr>
                <w:b/>
              </w:rPr>
            </w:pPr>
          </w:p>
        </w:tc>
        <w:tc>
          <w:tcPr>
            <w:tcW w:w="1520" w:type="dxa"/>
            <w:vMerge w:val="restart"/>
          </w:tcPr>
          <w:p w14:paraId="731F718D" w14:textId="32350062" w:rsidR="001F5B8F" w:rsidRPr="0089171B" w:rsidRDefault="001F5B8F" w:rsidP="00BF31FD">
            <w:r w:rsidRPr="0089171B">
              <w:t>Kidney cancer</w:t>
            </w:r>
          </w:p>
        </w:tc>
        <w:tc>
          <w:tcPr>
            <w:tcW w:w="1070" w:type="dxa"/>
            <w:vMerge w:val="restart"/>
          </w:tcPr>
          <w:p w14:paraId="1854243D" w14:textId="2A7A64A7" w:rsidR="001F5B8F" w:rsidRPr="0089171B" w:rsidRDefault="001F5B8F" w:rsidP="005D0D9A">
            <w:pPr>
              <w:jc w:val="center"/>
            </w:pPr>
            <w:r w:rsidRPr="0089171B">
              <w:t>122</w:t>
            </w:r>
          </w:p>
        </w:tc>
        <w:tc>
          <w:tcPr>
            <w:tcW w:w="2326" w:type="dxa"/>
            <w:gridSpan w:val="3"/>
            <w:vMerge w:val="restart"/>
          </w:tcPr>
          <w:p w14:paraId="63BCE737" w14:textId="4D0ACC7E" w:rsidR="001F5B8F" w:rsidRPr="0089171B" w:rsidRDefault="001F5B8F" w:rsidP="005D0D9A">
            <w:pPr>
              <w:jc w:val="center"/>
            </w:pPr>
            <w:r w:rsidRPr="0089171B">
              <w:t>High (61)</w:t>
            </w:r>
          </w:p>
          <w:p w14:paraId="6EFEEEEE" w14:textId="16F72673" w:rsidR="001F5B8F" w:rsidRPr="0089171B" w:rsidRDefault="001F5B8F" w:rsidP="005D0D9A">
            <w:pPr>
              <w:jc w:val="center"/>
            </w:pPr>
            <w:r w:rsidRPr="0089171B">
              <w:t>Low (61)</w:t>
            </w:r>
          </w:p>
        </w:tc>
        <w:tc>
          <w:tcPr>
            <w:tcW w:w="1436" w:type="dxa"/>
          </w:tcPr>
          <w:p w14:paraId="45211832" w14:textId="41A5484B" w:rsidR="001F5B8F" w:rsidRPr="0089171B" w:rsidRDefault="001F5B8F" w:rsidP="005D0D9A">
            <w:pPr>
              <w:jc w:val="center"/>
            </w:pPr>
            <w:r w:rsidRPr="0089171B">
              <w:t>mRNA</w:t>
            </w:r>
          </w:p>
        </w:tc>
        <w:tc>
          <w:tcPr>
            <w:tcW w:w="1487" w:type="dxa"/>
          </w:tcPr>
          <w:p w14:paraId="21AA1A32" w14:textId="1FF18061" w:rsidR="001F5B8F" w:rsidRPr="0089171B" w:rsidRDefault="005D0D9A" w:rsidP="005D0D9A">
            <w:pPr>
              <w:jc w:val="center"/>
            </w:pPr>
            <w:r w:rsidRPr="0089171B">
              <w:t>17,665</w:t>
            </w:r>
          </w:p>
        </w:tc>
      </w:tr>
      <w:tr w:rsidR="001F5B8F" w:rsidRPr="0089171B" w14:paraId="5B01BF82" w14:textId="77777777" w:rsidTr="004D4364">
        <w:trPr>
          <w:trHeight w:val="146"/>
        </w:trPr>
        <w:tc>
          <w:tcPr>
            <w:tcW w:w="1737" w:type="dxa"/>
            <w:vMerge/>
          </w:tcPr>
          <w:p w14:paraId="292166F0" w14:textId="77777777" w:rsidR="001F5B8F" w:rsidRPr="0089171B" w:rsidRDefault="001F5B8F" w:rsidP="00BF31FD">
            <w:pPr>
              <w:rPr>
                <w:b/>
              </w:rPr>
            </w:pPr>
          </w:p>
        </w:tc>
        <w:tc>
          <w:tcPr>
            <w:tcW w:w="1520" w:type="dxa"/>
            <w:vMerge/>
          </w:tcPr>
          <w:p w14:paraId="0176C734" w14:textId="77777777" w:rsidR="001F5B8F" w:rsidRPr="0089171B" w:rsidRDefault="001F5B8F" w:rsidP="00BF31FD"/>
        </w:tc>
        <w:tc>
          <w:tcPr>
            <w:tcW w:w="1070" w:type="dxa"/>
            <w:vMerge/>
          </w:tcPr>
          <w:p w14:paraId="44C4CA57" w14:textId="77777777" w:rsidR="001F5B8F" w:rsidRPr="0089171B" w:rsidRDefault="001F5B8F" w:rsidP="005D0D9A">
            <w:pPr>
              <w:jc w:val="center"/>
            </w:pPr>
          </w:p>
        </w:tc>
        <w:tc>
          <w:tcPr>
            <w:tcW w:w="2326" w:type="dxa"/>
            <w:gridSpan w:val="3"/>
            <w:vMerge/>
          </w:tcPr>
          <w:p w14:paraId="4C934B24" w14:textId="77777777" w:rsidR="001F5B8F" w:rsidRPr="0089171B" w:rsidRDefault="001F5B8F" w:rsidP="005D0D9A">
            <w:pPr>
              <w:jc w:val="center"/>
            </w:pPr>
          </w:p>
        </w:tc>
        <w:tc>
          <w:tcPr>
            <w:tcW w:w="1436" w:type="dxa"/>
          </w:tcPr>
          <w:p w14:paraId="49B679B9" w14:textId="7CD33C02" w:rsidR="001F5B8F" w:rsidRPr="0089171B" w:rsidRDefault="001F5B8F" w:rsidP="005D0D9A">
            <w:pPr>
              <w:jc w:val="center"/>
            </w:pPr>
            <w:r w:rsidRPr="0089171B">
              <w:t>miRNA</w:t>
            </w:r>
          </w:p>
        </w:tc>
        <w:tc>
          <w:tcPr>
            <w:tcW w:w="1487" w:type="dxa"/>
          </w:tcPr>
          <w:p w14:paraId="78687948" w14:textId="22A344A7" w:rsidR="001F5B8F" w:rsidRPr="0089171B" w:rsidRDefault="005D0D9A" w:rsidP="005D0D9A">
            <w:pPr>
              <w:jc w:val="center"/>
            </w:pPr>
            <w:r w:rsidRPr="0089171B">
              <w:t>329</w:t>
            </w:r>
          </w:p>
        </w:tc>
      </w:tr>
      <w:tr w:rsidR="001F5B8F" w:rsidRPr="0089171B" w14:paraId="0310A427" w14:textId="77777777" w:rsidTr="004D4364">
        <w:trPr>
          <w:trHeight w:val="146"/>
        </w:trPr>
        <w:tc>
          <w:tcPr>
            <w:tcW w:w="1737" w:type="dxa"/>
            <w:vMerge/>
          </w:tcPr>
          <w:p w14:paraId="6D1CBDE8" w14:textId="77777777" w:rsidR="001F5B8F" w:rsidRPr="0089171B" w:rsidRDefault="001F5B8F" w:rsidP="00BF31FD">
            <w:pPr>
              <w:rPr>
                <w:b/>
              </w:rPr>
            </w:pPr>
          </w:p>
        </w:tc>
        <w:tc>
          <w:tcPr>
            <w:tcW w:w="1520" w:type="dxa"/>
            <w:vMerge/>
          </w:tcPr>
          <w:p w14:paraId="02AE6BC4" w14:textId="77777777" w:rsidR="001F5B8F" w:rsidRPr="0089171B" w:rsidRDefault="001F5B8F" w:rsidP="00BF31FD"/>
        </w:tc>
        <w:tc>
          <w:tcPr>
            <w:tcW w:w="1070" w:type="dxa"/>
            <w:vMerge/>
          </w:tcPr>
          <w:p w14:paraId="7868E2B1" w14:textId="77777777" w:rsidR="001F5B8F" w:rsidRPr="0089171B" w:rsidRDefault="001F5B8F" w:rsidP="005D0D9A">
            <w:pPr>
              <w:jc w:val="center"/>
            </w:pPr>
          </w:p>
        </w:tc>
        <w:tc>
          <w:tcPr>
            <w:tcW w:w="2326" w:type="dxa"/>
            <w:gridSpan w:val="3"/>
            <w:vMerge/>
          </w:tcPr>
          <w:p w14:paraId="6ACD8BBF" w14:textId="77777777" w:rsidR="001F5B8F" w:rsidRPr="0089171B" w:rsidRDefault="001F5B8F" w:rsidP="005D0D9A">
            <w:pPr>
              <w:jc w:val="center"/>
            </w:pPr>
          </w:p>
        </w:tc>
        <w:tc>
          <w:tcPr>
            <w:tcW w:w="1436" w:type="dxa"/>
          </w:tcPr>
          <w:p w14:paraId="6A77216F" w14:textId="4EB225F7" w:rsidR="001F5B8F" w:rsidRPr="0089171B" w:rsidRDefault="001F5B8F" w:rsidP="005D0D9A">
            <w:pPr>
              <w:jc w:val="center"/>
            </w:pPr>
            <w:r w:rsidRPr="0089171B">
              <w:t>CpGs</w:t>
            </w:r>
          </w:p>
        </w:tc>
        <w:tc>
          <w:tcPr>
            <w:tcW w:w="1487" w:type="dxa"/>
          </w:tcPr>
          <w:p w14:paraId="774A93AF" w14:textId="3DE56D76" w:rsidR="001F5B8F" w:rsidRPr="0089171B" w:rsidRDefault="00CC4441" w:rsidP="005D0D9A">
            <w:pPr>
              <w:jc w:val="center"/>
            </w:pPr>
            <w:r w:rsidRPr="0089171B">
              <w:t>24,960</w:t>
            </w:r>
          </w:p>
        </w:tc>
      </w:tr>
      <w:tr w:rsidR="001F5B8F" w:rsidRPr="0089171B" w14:paraId="3832C18F" w14:textId="77777777" w:rsidTr="004D4364">
        <w:trPr>
          <w:trHeight w:val="146"/>
        </w:trPr>
        <w:tc>
          <w:tcPr>
            <w:tcW w:w="1737" w:type="dxa"/>
            <w:vMerge/>
          </w:tcPr>
          <w:p w14:paraId="5D531BCA" w14:textId="77777777" w:rsidR="001F5B8F" w:rsidRPr="0089171B" w:rsidRDefault="001F5B8F" w:rsidP="00BF31FD">
            <w:pPr>
              <w:rPr>
                <w:b/>
              </w:rPr>
            </w:pPr>
          </w:p>
        </w:tc>
        <w:tc>
          <w:tcPr>
            <w:tcW w:w="1520" w:type="dxa"/>
            <w:vMerge w:val="restart"/>
          </w:tcPr>
          <w:p w14:paraId="585DEF32" w14:textId="2084BE49" w:rsidR="001F5B8F" w:rsidRPr="0089171B" w:rsidRDefault="00CC4D8B" w:rsidP="00BF31FD">
            <w:r w:rsidRPr="0089171B">
              <w:t>Glioblastom</w:t>
            </w:r>
            <w:r w:rsidR="001F5B8F" w:rsidRPr="0089171B">
              <w:t>a</w:t>
            </w:r>
          </w:p>
        </w:tc>
        <w:tc>
          <w:tcPr>
            <w:tcW w:w="1070" w:type="dxa"/>
            <w:vMerge w:val="restart"/>
          </w:tcPr>
          <w:p w14:paraId="26AE30B3" w14:textId="0B9102D1" w:rsidR="001F5B8F" w:rsidRPr="0089171B" w:rsidRDefault="001F5B8F" w:rsidP="005D0D9A">
            <w:pPr>
              <w:jc w:val="center"/>
            </w:pPr>
            <w:r w:rsidRPr="0089171B">
              <w:t>213</w:t>
            </w:r>
          </w:p>
        </w:tc>
        <w:tc>
          <w:tcPr>
            <w:tcW w:w="2326" w:type="dxa"/>
            <w:gridSpan w:val="3"/>
            <w:vMerge w:val="restart"/>
          </w:tcPr>
          <w:p w14:paraId="618D8F83" w14:textId="316C1DD6" w:rsidR="001F5B8F" w:rsidRPr="0089171B" w:rsidRDefault="001F5B8F" w:rsidP="005D0D9A">
            <w:pPr>
              <w:jc w:val="center"/>
            </w:pPr>
            <w:r w:rsidRPr="0089171B">
              <w:t>High (105)</w:t>
            </w:r>
          </w:p>
          <w:p w14:paraId="038F0D36" w14:textId="7FBBD4AD" w:rsidR="001F5B8F" w:rsidRPr="0089171B" w:rsidRDefault="001F5B8F" w:rsidP="005D0D9A">
            <w:pPr>
              <w:jc w:val="center"/>
            </w:pPr>
            <w:r w:rsidRPr="0089171B">
              <w:t>Low (108)</w:t>
            </w:r>
          </w:p>
        </w:tc>
        <w:tc>
          <w:tcPr>
            <w:tcW w:w="1436" w:type="dxa"/>
          </w:tcPr>
          <w:p w14:paraId="21FA7D5A" w14:textId="762DC790" w:rsidR="001F5B8F" w:rsidRPr="0089171B" w:rsidRDefault="001F5B8F" w:rsidP="005D0D9A">
            <w:pPr>
              <w:jc w:val="center"/>
            </w:pPr>
            <w:r w:rsidRPr="0089171B">
              <w:t>mRNA</w:t>
            </w:r>
          </w:p>
        </w:tc>
        <w:tc>
          <w:tcPr>
            <w:tcW w:w="1487" w:type="dxa"/>
          </w:tcPr>
          <w:p w14:paraId="21A7AA08" w14:textId="7FD5ECA4" w:rsidR="001F5B8F" w:rsidRPr="0089171B" w:rsidRDefault="005D0D9A" w:rsidP="005D0D9A">
            <w:pPr>
              <w:jc w:val="center"/>
            </w:pPr>
            <w:r w:rsidRPr="0089171B">
              <w:t>12,042</w:t>
            </w:r>
          </w:p>
        </w:tc>
      </w:tr>
      <w:tr w:rsidR="001F5B8F" w:rsidRPr="0089171B" w14:paraId="687C262A" w14:textId="77777777" w:rsidTr="004D4364">
        <w:trPr>
          <w:trHeight w:val="146"/>
        </w:trPr>
        <w:tc>
          <w:tcPr>
            <w:tcW w:w="1737" w:type="dxa"/>
            <w:vMerge/>
          </w:tcPr>
          <w:p w14:paraId="3F4F22A0" w14:textId="77777777" w:rsidR="001F5B8F" w:rsidRPr="0089171B" w:rsidRDefault="001F5B8F" w:rsidP="00BF31FD">
            <w:pPr>
              <w:rPr>
                <w:b/>
              </w:rPr>
            </w:pPr>
          </w:p>
        </w:tc>
        <w:tc>
          <w:tcPr>
            <w:tcW w:w="1520" w:type="dxa"/>
            <w:vMerge/>
          </w:tcPr>
          <w:p w14:paraId="59F038AD" w14:textId="77777777" w:rsidR="001F5B8F" w:rsidRPr="0089171B" w:rsidRDefault="001F5B8F" w:rsidP="00BF31FD"/>
        </w:tc>
        <w:tc>
          <w:tcPr>
            <w:tcW w:w="1070" w:type="dxa"/>
            <w:vMerge/>
          </w:tcPr>
          <w:p w14:paraId="6FBB3BE8" w14:textId="77777777" w:rsidR="001F5B8F" w:rsidRPr="0089171B" w:rsidRDefault="001F5B8F" w:rsidP="005D0D9A">
            <w:pPr>
              <w:jc w:val="center"/>
            </w:pPr>
          </w:p>
        </w:tc>
        <w:tc>
          <w:tcPr>
            <w:tcW w:w="2326" w:type="dxa"/>
            <w:gridSpan w:val="3"/>
            <w:vMerge/>
          </w:tcPr>
          <w:p w14:paraId="7CF6252B" w14:textId="77777777" w:rsidR="001F5B8F" w:rsidRPr="0089171B" w:rsidRDefault="001F5B8F" w:rsidP="005D0D9A">
            <w:pPr>
              <w:jc w:val="center"/>
            </w:pPr>
          </w:p>
        </w:tc>
        <w:tc>
          <w:tcPr>
            <w:tcW w:w="1436" w:type="dxa"/>
          </w:tcPr>
          <w:p w14:paraId="09FCE66C" w14:textId="554DDE3D" w:rsidR="001F5B8F" w:rsidRPr="0089171B" w:rsidRDefault="001F5B8F" w:rsidP="005D0D9A">
            <w:pPr>
              <w:jc w:val="center"/>
            </w:pPr>
            <w:r w:rsidRPr="0089171B">
              <w:t>miRNA</w:t>
            </w:r>
          </w:p>
        </w:tc>
        <w:tc>
          <w:tcPr>
            <w:tcW w:w="1487" w:type="dxa"/>
          </w:tcPr>
          <w:p w14:paraId="46208431" w14:textId="5B7CACAA" w:rsidR="001F5B8F" w:rsidRPr="0089171B" w:rsidRDefault="005D0D9A" w:rsidP="005D0D9A">
            <w:pPr>
              <w:jc w:val="center"/>
            </w:pPr>
            <w:r w:rsidRPr="0089171B">
              <w:t>534</w:t>
            </w:r>
          </w:p>
        </w:tc>
      </w:tr>
      <w:tr w:rsidR="001F5B8F" w:rsidRPr="0089171B" w14:paraId="5F2D7A44" w14:textId="77777777" w:rsidTr="004D4364">
        <w:trPr>
          <w:trHeight w:val="146"/>
        </w:trPr>
        <w:tc>
          <w:tcPr>
            <w:tcW w:w="1737" w:type="dxa"/>
            <w:vMerge/>
          </w:tcPr>
          <w:p w14:paraId="7DD0F557" w14:textId="77777777" w:rsidR="001F5B8F" w:rsidRPr="0089171B" w:rsidRDefault="001F5B8F" w:rsidP="00BF31FD">
            <w:pPr>
              <w:rPr>
                <w:b/>
              </w:rPr>
            </w:pPr>
          </w:p>
        </w:tc>
        <w:tc>
          <w:tcPr>
            <w:tcW w:w="1520" w:type="dxa"/>
            <w:vMerge/>
          </w:tcPr>
          <w:p w14:paraId="546113E0" w14:textId="77777777" w:rsidR="001F5B8F" w:rsidRPr="0089171B" w:rsidRDefault="001F5B8F" w:rsidP="00BF31FD"/>
        </w:tc>
        <w:tc>
          <w:tcPr>
            <w:tcW w:w="1070" w:type="dxa"/>
            <w:vMerge/>
          </w:tcPr>
          <w:p w14:paraId="2B444939" w14:textId="77777777" w:rsidR="001F5B8F" w:rsidRPr="0089171B" w:rsidRDefault="001F5B8F" w:rsidP="005D0D9A">
            <w:pPr>
              <w:jc w:val="center"/>
            </w:pPr>
          </w:p>
        </w:tc>
        <w:tc>
          <w:tcPr>
            <w:tcW w:w="2326" w:type="dxa"/>
            <w:gridSpan w:val="3"/>
            <w:vMerge/>
          </w:tcPr>
          <w:p w14:paraId="75B9E92B" w14:textId="77777777" w:rsidR="001F5B8F" w:rsidRPr="0089171B" w:rsidRDefault="001F5B8F" w:rsidP="005D0D9A">
            <w:pPr>
              <w:jc w:val="center"/>
            </w:pPr>
          </w:p>
        </w:tc>
        <w:tc>
          <w:tcPr>
            <w:tcW w:w="1436" w:type="dxa"/>
          </w:tcPr>
          <w:p w14:paraId="7833122D" w14:textId="2753BEFA" w:rsidR="001F5B8F" w:rsidRPr="0089171B" w:rsidRDefault="001F5B8F" w:rsidP="005D0D9A">
            <w:pPr>
              <w:jc w:val="center"/>
            </w:pPr>
            <w:r w:rsidRPr="0089171B">
              <w:t>CpGs</w:t>
            </w:r>
          </w:p>
        </w:tc>
        <w:tc>
          <w:tcPr>
            <w:tcW w:w="1487" w:type="dxa"/>
          </w:tcPr>
          <w:p w14:paraId="5A4D366B" w14:textId="12F89DD9" w:rsidR="001F5B8F" w:rsidRPr="0089171B" w:rsidRDefault="00CC4441" w:rsidP="005D0D9A">
            <w:pPr>
              <w:jc w:val="center"/>
            </w:pPr>
            <w:r w:rsidRPr="0089171B">
              <w:t>1,305</w:t>
            </w:r>
          </w:p>
        </w:tc>
      </w:tr>
      <w:tr w:rsidR="001F5B8F" w:rsidRPr="0089171B" w14:paraId="7FA131AE" w14:textId="77777777" w:rsidTr="004D4364">
        <w:trPr>
          <w:trHeight w:val="146"/>
        </w:trPr>
        <w:tc>
          <w:tcPr>
            <w:tcW w:w="1737" w:type="dxa"/>
            <w:vMerge/>
          </w:tcPr>
          <w:p w14:paraId="0E385DD3" w14:textId="77777777" w:rsidR="001F5B8F" w:rsidRPr="0089171B" w:rsidRDefault="001F5B8F" w:rsidP="00BF31FD">
            <w:pPr>
              <w:rPr>
                <w:b/>
              </w:rPr>
            </w:pPr>
          </w:p>
        </w:tc>
        <w:tc>
          <w:tcPr>
            <w:tcW w:w="1520" w:type="dxa"/>
            <w:vMerge w:val="restart"/>
          </w:tcPr>
          <w:p w14:paraId="23741716" w14:textId="1DD32857" w:rsidR="001F5B8F" w:rsidRPr="0089171B" w:rsidRDefault="001F5B8F" w:rsidP="00BF31FD">
            <w:r w:rsidRPr="0089171B">
              <w:t>Lung cancer</w:t>
            </w:r>
          </w:p>
        </w:tc>
        <w:tc>
          <w:tcPr>
            <w:tcW w:w="1070" w:type="dxa"/>
            <w:vMerge w:val="restart"/>
          </w:tcPr>
          <w:p w14:paraId="37A659A5" w14:textId="1E2E8F71" w:rsidR="001F5B8F" w:rsidRPr="0089171B" w:rsidRDefault="001F5B8F" w:rsidP="005D0D9A">
            <w:pPr>
              <w:jc w:val="center"/>
            </w:pPr>
            <w:r w:rsidRPr="0089171B">
              <w:t>106</w:t>
            </w:r>
          </w:p>
        </w:tc>
        <w:tc>
          <w:tcPr>
            <w:tcW w:w="2326" w:type="dxa"/>
            <w:gridSpan w:val="3"/>
            <w:vMerge w:val="restart"/>
          </w:tcPr>
          <w:p w14:paraId="614B19E6" w14:textId="2BDFB446" w:rsidR="001F5B8F" w:rsidRPr="0089171B" w:rsidRDefault="001F5B8F" w:rsidP="005D0D9A">
            <w:pPr>
              <w:jc w:val="center"/>
            </w:pPr>
            <w:r w:rsidRPr="0089171B">
              <w:t>High (53)</w:t>
            </w:r>
          </w:p>
          <w:p w14:paraId="03C9E0B1" w14:textId="501EAACF" w:rsidR="001F5B8F" w:rsidRPr="0089171B" w:rsidRDefault="001F5B8F" w:rsidP="005D0D9A">
            <w:pPr>
              <w:jc w:val="center"/>
            </w:pPr>
            <w:r w:rsidRPr="0089171B">
              <w:t>Low (53)</w:t>
            </w:r>
          </w:p>
        </w:tc>
        <w:tc>
          <w:tcPr>
            <w:tcW w:w="1436" w:type="dxa"/>
          </w:tcPr>
          <w:p w14:paraId="72BDA04B" w14:textId="661F0940" w:rsidR="001F5B8F" w:rsidRPr="0089171B" w:rsidRDefault="001F5B8F" w:rsidP="005D0D9A">
            <w:pPr>
              <w:jc w:val="center"/>
            </w:pPr>
            <w:r w:rsidRPr="0089171B">
              <w:t>mRNA</w:t>
            </w:r>
          </w:p>
        </w:tc>
        <w:tc>
          <w:tcPr>
            <w:tcW w:w="1487" w:type="dxa"/>
          </w:tcPr>
          <w:p w14:paraId="6FBB4DB6" w14:textId="0BA043F9" w:rsidR="001F5B8F" w:rsidRPr="0089171B" w:rsidRDefault="005D0D9A" w:rsidP="005D0D9A">
            <w:pPr>
              <w:jc w:val="center"/>
            </w:pPr>
            <w:r w:rsidRPr="0089171B">
              <w:t>12,042</w:t>
            </w:r>
          </w:p>
        </w:tc>
      </w:tr>
      <w:tr w:rsidR="001F5B8F" w:rsidRPr="0089171B" w14:paraId="486E84B3" w14:textId="77777777" w:rsidTr="004D4364">
        <w:trPr>
          <w:trHeight w:val="146"/>
        </w:trPr>
        <w:tc>
          <w:tcPr>
            <w:tcW w:w="1737" w:type="dxa"/>
            <w:vMerge/>
          </w:tcPr>
          <w:p w14:paraId="6FC020DC" w14:textId="77777777" w:rsidR="001F5B8F" w:rsidRPr="0089171B" w:rsidRDefault="001F5B8F" w:rsidP="00BF31FD">
            <w:pPr>
              <w:rPr>
                <w:b/>
              </w:rPr>
            </w:pPr>
          </w:p>
        </w:tc>
        <w:tc>
          <w:tcPr>
            <w:tcW w:w="1520" w:type="dxa"/>
            <w:vMerge/>
          </w:tcPr>
          <w:p w14:paraId="38B99DF8" w14:textId="77777777" w:rsidR="001F5B8F" w:rsidRPr="0089171B" w:rsidRDefault="001F5B8F" w:rsidP="00BF31FD"/>
        </w:tc>
        <w:tc>
          <w:tcPr>
            <w:tcW w:w="1070" w:type="dxa"/>
            <w:vMerge/>
          </w:tcPr>
          <w:p w14:paraId="43EE0B49" w14:textId="77777777" w:rsidR="001F5B8F" w:rsidRPr="0089171B" w:rsidRDefault="001F5B8F" w:rsidP="005D0D9A">
            <w:pPr>
              <w:jc w:val="center"/>
            </w:pPr>
          </w:p>
        </w:tc>
        <w:tc>
          <w:tcPr>
            <w:tcW w:w="2326" w:type="dxa"/>
            <w:gridSpan w:val="3"/>
            <w:vMerge/>
          </w:tcPr>
          <w:p w14:paraId="1E33C158" w14:textId="77777777" w:rsidR="001F5B8F" w:rsidRPr="0089171B" w:rsidRDefault="001F5B8F" w:rsidP="005D0D9A">
            <w:pPr>
              <w:jc w:val="center"/>
            </w:pPr>
          </w:p>
        </w:tc>
        <w:tc>
          <w:tcPr>
            <w:tcW w:w="1436" w:type="dxa"/>
          </w:tcPr>
          <w:p w14:paraId="428D0DEF" w14:textId="4FB2D003" w:rsidR="001F5B8F" w:rsidRPr="0089171B" w:rsidRDefault="001F5B8F" w:rsidP="005D0D9A">
            <w:pPr>
              <w:jc w:val="center"/>
            </w:pPr>
            <w:r w:rsidRPr="0089171B">
              <w:t>miRNA</w:t>
            </w:r>
          </w:p>
        </w:tc>
        <w:tc>
          <w:tcPr>
            <w:tcW w:w="1487" w:type="dxa"/>
          </w:tcPr>
          <w:p w14:paraId="385C4FCF" w14:textId="19E74F2B" w:rsidR="001F5B8F" w:rsidRPr="0089171B" w:rsidRDefault="005D0D9A" w:rsidP="005D0D9A">
            <w:pPr>
              <w:jc w:val="center"/>
            </w:pPr>
            <w:r w:rsidRPr="0089171B">
              <w:t>353</w:t>
            </w:r>
          </w:p>
        </w:tc>
      </w:tr>
      <w:tr w:rsidR="001F5B8F" w:rsidRPr="0089171B" w14:paraId="582D01EA" w14:textId="77777777" w:rsidTr="004D4364">
        <w:trPr>
          <w:trHeight w:val="146"/>
        </w:trPr>
        <w:tc>
          <w:tcPr>
            <w:tcW w:w="1737" w:type="dxa"/>
            <w:vMerge/>
            <w:tcBorders>
              <w:bottom w:val="single" w:sz="36" w:space="0" w:color="auto"/>
            </w:tcBorders>
          </w:tcPr>
          <w:p w14:paraId="52E5B253" w14:textId="77777777" w:rsidR="001F5B8F" w:rsidRPr="0089171B" w:rsidRDefault="001F5B8F" w:rsidP="00BF31FD">
            <w:pPr>
              <w:rPr>
                <w:b/>
              </w:rPr>
            </w:pPr>
          </w:p>
        </w:tc>
        <w:tc>
          <w:tcPr>
            <w:tcW w:w="1520" w:type="dxa"/>
            <w:vMerge/>
            <w:tcBorders>
              <w:bottom w:val="single" w:sz="36" w:space="0" w:color="auto"/>
            </w:tcBorders>
          </w:tcPr>
          <w:p w14:paraId="50F6F830" w14:textId="77777777" w:rsidR="001F5B8F" w:rsidRPr="0089171B" w:rsidRDefault="001F5B8F" w:rsidP="00BF31FD"/>
        </w:tc>
        <w:tc>
          <w:tcPr>
            <w:tcW w:w="1070" w:type="dxa"/>
            <w:vMerge/>
            <w:tcBorders>
              <w:bottom w:val="single" w:sz="36" w:space="0" w:color="auto"/>
            </w:tcBorders>
          </w:tcPr>
          <w:p w14:paraId="2D9C21B4" w14:textId="77777777" w:rsidR="001F5B8F" w:rsidRPr="0089171B" w:rsidRDefault="001F5B8F" w:rsidP="005D0D9A">
            <w:pPr>
              <w:jc w:val="center"/>
            </w:pPr>
          </w:p>
        </w:tc>
        <w:tc>
          <w:tcPr>
            <w:tcW w:w="2326" w:type="dxa"/>
            <w:gridSpan w:val="3"/>
            <w:vMerge/>
            <w:tcBorders>
              <w:bottom w:val="single" w:sz="36" w:space="0" w:color="auto"/>
            </w:tcBorders>
          </w:tcPr>
          <w:p w14:paraId="59C5CF2E" w14:textId="77777777" w:rsidR="001F5B8F" w:rsidRPr="0089171B" w:rsidRDefault="001F5B8F" w:rsidP="005D0D9A">
            <w:pPr>
              <w:jc w:val="center"/>
            </w:pPr>
          </w:p>
        </w:tc>
        <w:tc>
          <w:tcPr>
            <w:tcW w:w="1436" w:type="dxa"/>
            <w:tcBorders>
              <w:bottom w:val="single" w:sz="36" w:space="0" w:color="auto"/>
            </w:tcBorders>
          </w:tcPr>
          <w:p w14:paraId="14A9FAEB" w14:textId="19E2F549" w:rsidR="001F5B8F" w:rsidRPr="0089171B" w:rsidRDefault="001F5B8F" w:rsidP="005D0D9A">
            <w:pPr>
              <w:jc w:val="center"/>
            </w:pPr>
            <w:r w:rsidRPr="0089171B">
              <w:t>CpGs</w:t>
            </w:r>
          </w:p>
        </w:tc>
        <w:tc>
          <w:tcPr>
            <w:tcW w:w="1487" w:type="dxa"/>
            <w:tcBorders>
              <w:bottom w:val="single" w:sz="36" w:space="0" w:color="auto"/>
            </w:tcBorders>
          </w:tcPr>
          <w:p w14:paraId="580BCFBA" w14:textId="10A983ED" w:rsidR="001F5B8F" w:rsidRPr="0089171B" w:rsidRDefault="00CC4441" w:rsidP="005D0D9A">
            <w:pPr>
              <w:jc w:val="center"/>
            </w:pPr>
            <w:r w:rsidRPr="0089171B">
              <w:t>23,074</w:t>
            </w:r>
          </w:p>
        </w:tc>
      </w:tr>
      <w:tr w:rsidR="00DC7399" w:rsidRPr="0089171B" w14:paraId="34512A15" w14:textId="77777777" w:rsidTr="004D4364">
        <w:trPr>
          <w:trHeight w:val="343"/>
        </w:trPr>
        <w:tc>
          <w:tcPr>
            <w:tcW w:w="1737" w:type="dxa"/>
            <w:vMerge w:val="restart"/>
            <w:tcBorders>
              <w:top w:val="single" w:sz="36" w:space="0" w:color="auto"/>
            </w:tcBorders>
          </w:tcPr>
          <w:p w14:paraId="265FB49E" w14:textId="77777777" w:rsidR="00DC7399" w:rsidRPr="0089171B" w:rsidRDefault="00DC7399" w:rsidP="00BF31FD">
            <w:pPr>
              <w:rPr>
                <w:b/>
              </w:rPr>
            </w:pPr>
            <w:r w:rsidRPr="0089171B">
              <w:rPr>
                <w:b/>
              </w:rPr>
              <w:t>Case study 1</w:t>
            </w:r>
          </w:p>
          <w:p w14:paraId="65FBD612" w14:textId="06F22E6F" w:rsidR="00DC7399" w:rsidRPr="0089171B" w:rsidRDefault="00DC7399" w:rsidP="00BF31FD">
            <w:pPr>
              <w:rPr>
                <w:b/>
              </w:rPr>
            </w:pPr>
            <w:r w:rsidRPr="0089171B">
              <w:rPr>
                <w:b/>
              </w:rPr>
              <w:t xml:space="preserve">(TCGA) </w:t>
            </w:r>
            <w:r w:rsidRPr="0089171B">
              <w:rPr>
                <w:b/>
              </w:rPr>
              <w:fldChar w:fldCharType="begin"/>
            </w:r>
            <w:r w:rsidR="00B91D7E" w:rsidRPr="0089171B">
              <w:rPr>
                <w:b/>
              </w:rPr>
              <w:instrText xml:space="preserve"> ADDIN ZOTERO_ITEM CSL_CITATION {"citationID":"a2046upvcjq","properties":{"formattedCitation":"[14]","plainCitation":"[14]"},"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r w:rsidRPr="0089171B">
              <w:rPr>
                <w:b/>
              </w:rPr>
              <w:fldChar w:fldCharType="separate"/>
            </w:r>
            <w:r w:rsidR="00B91D7E" w:rsidRPr="0089171B">
              <w:rPr>
                <w:b/>
                <w:noProof/>
              </w:rPr>
              <w:t>[14]</w:t>
            </w:r>
            <w:r w:rsidRPr="0089171B">
              <w:rPr>
                <w:b/>
              </w:rPr>
              <w:fldChar w:fldCharType="end"/>
            </w:r>
          </w:p>
        </w:tc>
        <w:tc>
          <w:tcPr>
            <w:tcW w:w="1520" w:type="dxa"/>
            <w:vMerge w:val="restart"/>
            <w:tcBorders>
              <w:top w:val="single" w:sz="36" w:space="0" w:color="auto"/>
            </w:tcBorders>
          </w:tcPr>
          <w:p w14:paraId="0950661B" w14:textId="2DEBC687" w:rsidR="00DC7399" w:rsidRPr="0089171B" w:rsidRDefault="00DC7399" w:rsidP="00BF31FD">
            <w:r w:rsidRPr="0089171B">
              <w:t>Breast cancer</w:t>
            </w:r>
          </w:p>
        </w:tc>
        <w:tc>
          <w:tcPr>
            <w:tcW w:w="1070" w:type="dxa"/>
            <w:vMerge w:val="restart"/>
            <w:tcBorders>
              <w:top w:val="single" w:sz="36" w:space="0" w:color="auto"/>
            </w:tcBorders>
          </w:tcPr>
          <w:p w14:paraId="6C69CD0F" w14:textId="5BB8DC6C" w:rsidR="00DC7399" w:rsidRPr="0089171B" w:rsidRDefault="00011254" w:rsidP="005D0D9A">
            <w:pPr>
              <w:jc w:val="center"/>
            </w:pPr>
            <w:r w:rsidRPr="0089171B">
              <w:t>989</w:t>
            </w:r>
            <w:r w:rsidR="00DC7399" w:rsidRPr="0089171B">
              <w:t xml:space="preserve"> </w:t>
            </w:r>
          </w:p>
        </w:tc>
        <w:tc>
          <w:tcPr>
            <w:tcW w:w="843" w:type="dxa"/>
            <w:tcBorders>
              <w:top w:val="single" w:sz="36" w:space="0" w:color="auto"/>
            </w:tcBorders>
          </w:tcPr>
          <w:p w14:paraId="01B85D7A" w14:textId="7681898A" w:rsidR="00DC7399" w:rsidRPr="0089171B" w:rsidRDefault="00DC7399" w:rsidP="00DC7399">
            <w:pPr>
              <w:jc w:val="center"/>
            </w:pPr>
          </w:p>
        </w:tc>
        <w:tc>
          <w:tcPr>
            <w:tcW w:w="736" w:type="dxa"/>
            <w:tcBorders>
              <w:top w:val="single" w:sz="36" w:space="0" w:color="auto"/>
            </w:tcBorders>
          </w:tcPr>
          <w:p w14:paraId="4E5A4E0C" w14:textId="3D20AF48" w:rsidR="00DC7399" w:rsidRPr="0089171B" w:rsidRDefault="00DC7399" w:rsidP="005D0D9A">
            <w:pPr>
              <w:jc w:val="center"/>
            </w:pPr>
            <w:r w:rsidRPr="0089171B">
              <w:t>Train</w:t>
            </w:r>
          </w:p>
        </w:tc>
        <w:tc>
          <w:tcPr>
            <w:tcW w:w="747" w:type="dxa"/>
            <w:tcBorders>
              <w:top w:val="single" w:sz="36" w:space="0" w:color="auto"/>
            </w:tcBorders>
          </w:tcPr>
          <w:p w14:paraId="31EC9B95" w14:textId="2F959A25" w:rsidR="00DC7399" w:rsidRPr="0089171B" w:rsidRDefault="00DC7399" w:rsidP="005D0D9A">
            <w:pPr>
              <w:jc w:val="center"/>
            </w:pPr>
            <w:r w:rsidRPr="0089171B">
              <w:t>Test</w:t>
            </w:r>
          </w:p>
        </w:tc>
        <w:tc>
          <w:tcPr>
            <w:tcW w:w="1436" w:type="dxa"/>
            <w:tcBorders>
              <w:top w:val="single" w:sz="36" w:space="0" w:color="auto"/>
            </w:tcBorders>
          </w:tcPr>
          <w:p w14:paraId="5D196297" w14:textId="25E9753E" w:rsidR="00DC7399" w:rsidRPr="0089171B" w:rsidRDefault="00DC7399" w:rsidP="005D0D9A">
            <w:pPr>
              <w:jc w:val="center"/>
            </w:pPr>
            <w:r w:rsidRPr="0089171B">
              <w:t>mRNA</w:t>
            </w:r>
          </w:p>
        </w:tc>
        <w:tc>
          <w:tcPr>
            <w:tcW w:w="1487" w:type="dxa"/>
            <w:tcBorders>
              <w:top w:val="single" w:sz="36" w:space="0" w:color="auto"/>
            </w:tcBorders>
          </w:tcPr>
          <w:p w14:paraId="57A43FEB" w14:textId="728BA6ED" w:rsidR="00DC7399" w:rsidRPr="0089171B" w:rsidRDefault="00DC7399" w:rsidP="005D0D9A">
            <w:pPr>
              <w:jc w:val="center"/>
            </w:pPr>
            <w:r w:rsidRPr="0089171B">
              <w:t>Train:16,851</w:t>
            </w:r>
          </w:p>
          <w:p w14:paraId="31E8354A" w14:textId="253E011F" w:rsidR="00DC7399" w:rsidRPr="0089171B" w:rsidRDefault="00DC7399" w:rsidP="00824C25">
            <w:pPr>
              <w:jc w:val="center"/>
            </w:pPr>
            <w:r w:rsidRPr="0089171B">
              <w:t>Test:</w:t>
            </w:r>
            <w:r w:rsidR="0085272A" w:rsidRPr="0089171B">
              <w:t xml:space="preserve"> 16,851</w:t>
            </w:r>
          </w:p>
        </w:tc>
      </w:tr>
      <w:tr w:rsidR="00DC7399" w:rsidRPr="0089171B" w14:paraId="7CB42166" w14:textId="77777777" w:rsidTr="004D4364">
        <w:trPr>
          <w:trHeight w:val="270"/>
        </w:trPr>
        <w:tc>
          <w:tcPr>
            <w:tcW w:w="1737" w:type="dxa"/>
            <w:vMerge/>
          </w:tcPr>
          <w:p w14:paraId="36FD1C4D" w14:textId="44F11BE4" w:rsidR="00DC7399" w:rsidRPr="0089171B" w:rsidRDefault="00DC7399" w:rsidP="00BF31FD">
            <w:pPr>
              <w:rPr>
                <w:b/>
              </w:rPr>
            </w:pPr>
          </w:p>
        </w:tc>
        <w:tc>
          <w:tcPr>
            <w:tcW w:w="1520" w:type="dxa"/>
            <w:vMerge/>
          </w:tcPr>
          <w:p w14:paraId="27338CBE" w14:textId="77777777" w:rsidR="00DC7399" w:rsidRPr="0089171B" w:rsidRDefault="00DC7399" w:rsidP="00BF31FD"/>
        </w:tc>
        <w:tc>
          <w:tcPr>
            <w:tcW w:w="1070" w:type="dxa"/>
            <w:vMerge/>
          </w:tcPr>
          <w:p w14:paraId="7FAB1588" w14:textId="77777777" w:rsidR="00DC7399" w:rsidRPr="0089171B" w:rsidRDefault="00DC7399" w:rsidP="005D0D9A">
            <w:pPr>
              <w:jc w:val="center"/>
            </w:pPr>
          </w:p>
        </w:tc>
        <w:tc>
          <w:tcPr>
            <w:tcW w:w="843" w:type="dxa"/>
          </w:tcPr>
          <w:p w14:paraId="710BBDC7" w14:textId="13AC0C94" w:rsidR="00DC7399" w:rsidRPr="0089171B" w:rsidRDefault="00DC7399" w:rsidP="005D0D9A">
            <w:pPr>
              <w:jc w:val="center"/>
            </w:pPr>
            <w:r w:rsidRPr="0089171B">
              <w:t>Basal</w:t>
            </w:r>
          </w:p>
        </w:tc>
        <w:tc>
          <w:tcPr>
            <w:tcW w:w="736" w:type="dxa"/>
          </w:tcPr>
          <w:p w14:paraId="6A7C738D" w14:textId="2FAA5750" w:rsidR="00DC7399" w:rsidRPr="0089171B" w:rsidRDefault="00DC7399" w:rsidP="005D0D9A">
            <w:pPr>
              <w:jc w:val="center"/>
            </w:pPr>
            <w:r w:rsidRPr="0089171B">
              <w:t>76</w:t>
            </w:r>
          </w:p>
        </w:tc>
        <w:tc>
          <w:tcPr>
            <w:tcW w:w="747" w:type="dxa"/>
          </w:tcPr>
          <w:p w14:paraId="616611AB" w14:textId="0D1B6824" w:rsidR="00DC7399" w:rsidRPr="0089171B" w:rsidRDefault="0096281E" w:rsidP="005D0D9A">
            <w:pPr>
              <w:jc w:val="center"/>
            </w:pPr>
            <w:r w:rsidRPr="0089171B">
              <w:t>102</w:t>
            </w:r>
          </w:p>
        </w:tc>
        <w:tc>
          <w:tcPr>
            <w:tcW w:w="1436" w:type="dxa"/>
          </w:tcPr>
          <w:p w14:paraId="23C0B25A" w14:textId="4CC7BD2C" w:rsidR="00DC7399" w:rsidRPr="0089171B" w:rsidRDefault="00DC7399" w:rsidP="005D0D9A">
            <w:pPr>
              <w:jc w:val="center"/>
            </w:pPr>
            <w:r w:rsidRPr="0089171B">
              <w:t>miRNA</w:t>
            </w:r>
          </w:p>
        </w:tc>
        <w:tc>
          <w:tcPr>
            <w:tcW w:w="1487" w:type="dxa"/>
          </w:tcPr>
          <w:p w14:paraId="622156E6" w14:textId="5A7283F7" w:rsidR="00DC7399" w:rsidRPr="0089171B" w:rsidRDefault="00DC7399" w:rsidP="00824C25">
            <w:pPr>
              <w:jc w:val="center"/>
            </w:pPr>
            <w:r w:rsidRPr="0089171B">
              <w:t>Train: 349</w:t>
            </w:r>
          </w:p>
          <w:p w14:paraId="3286E962" w14:textId="14A8143D" w:rsidR="00DC7399" w:rsidRPr="0089171B" w:rsidRDefault="00DC7399" w:rsidP="00824C25">
            <w:pPr>
              <w:jc w:val="center"/>
            </w:pPr>
            <w:r w:rsidRPr="0089171B">
              <w:t>Test:</w:t>
            </w:r>
            <w:r w:rsidR="0085272A" w:rsidRPr="0089171B">
              <w:t xml:space="preserve"> 349</w:t>
            </w:r>
          </w:p>
        </w:tc>
      </w:tr>
      <w:tr w:rsidR="00DC7399" w:rsidRPr="0089171B" w14:paraId="7BE5530D" w14:textId="77777777" w:rsidTr="004D4364">
        <w:trPr>
          <w:trHeight w:val="270"/>
        </w:trPr>
        <w:tc>
          <w:tcPr>
            <w:tcW w:w="1737" w:type="dxa"/>
            <w:vMerge/>
          </w:tcPr>
          <w:p w14:paraId="25724D3A" w14:textId="77777777" w:rsidR="00DC7399" w:rsidRPr="0089171B" w:rsidRDefault="00DC7399" w:rsidP="00BF31FD">
            <w:pPr>
              <w:rPr>
                <w:b/>
              </w:rPr>
            </w:pPr>
          </w:p>
        </w:tc>
        <w:tc>
          <w:tcPr>
            <w:tcW w:w="1520" w:type="dxa"/>
            <w:vMerge/>
          </w:tcPr>
          <w:p w14:paraId="2D09779F" w14:textId="77777777" w:rsidR="00DC7399" w:rsidRPr="0089171B" w:rsidRDefault="00DC7399" w:rsidP="00BF31FD"/>
        </w:tc>
        <w:tc>
          <w:tcPr>
            <w:tcW w:w="1070" w:type="dxa"/>
            <w:vMerge/>
          </w:tcPr>
          <w:p w14:paraId="5F3EE886" w14:textId="77777777" w:rsidR="00DC7399" w:rsidRPr="0089171B" w:rsidRDefault="00DC7399" w:rsidP="005D0D9A">
            <w:pPr>
              <w:jc w:val="center"/>
            </w:pPr>
          </w:p>
        </w:tc>
        <w:tc>
          <w:tcPr>
            <w:tcW w:w="843" w:type="dxa"/>
            <w:tcBorders>
              <w:bottom w:val="single" w:sz="4" w:space="0" w:color="auto"/>
            </w:tcBorders>
          </w:tcPr>
          <w:p w14:paraId="4BCDFF5B" w14:textId="44809344" w:rsidR="00DC7399" w:rsidRPr="0089171B" w:rsidRDefault="00DC7399" w:rsidP="005D0D9A">
            <w:pPr>
              <w:jc w:val="center"/>
            </w:pPr>
            <w:r w:rsidRPr="0089171B">
              <w:t>Her2</w:t>
            </w:r>
          </w:p>
        </w:tc>
        <w:tc>
          <w:tcPr>
            <w:tcW w:w="736" w:type="dxa"/>
            <w:tcBorders>
              <w:bottom w:val="single" w:sz="4" w:space="0" w:color="auto"/>
            </w:tcBorders>
          </w:tcPr>
          <w:p w14:paraId="38CA114A" w14:textId="270F32D9" w:rsidR="00DC7399" w:rsidRPr="0089171B" w:rsidRDefault="00DC7399" w:rsidP="005D0D9A">
            <w:pPr>
              <w:jc w:val="center"/>
            </w:pPr>
            <w:r w:rsidRPr="0089171B">
              <w:t>38</w:t>
            </w:r>
          </w:p>
        </w:tc>
        <w:tc>
          <w:tcPr>
            <w:tcW w:w="747" w:type="dxa"/>
          </w:tcPr>
          <w:p w14:paraId="0B6B4DC0" w14:textId="0A537B9C" w:rsidR="00DC7399" w:rsidRPr="0089171B" w:rsidRDefault="0096281E" w:rsidP="005D0D9A">
            <w:pPr>
              <w:jc w:val="center"/>
            </w:pPr>
            <w:r w:rsidRPr="0089171B">
              <w:t>40</w:t>
            </w:r>
          </w:p>
        </w:tc>
        <w:tc>
          <w:tcPr>
            <w:tcW w:w="1436" w:type="dxa"/>
          </w:tcPr>
          <w:p w14:paraId="2E9275E6" w14:textId="30050FCF" w:rsidR="00DC7399" w:rsidRPr="0089171B" w:rsidRDefault="00DC7399" w:rsidP="005D0D9A">
            <w:pPr>
              <w:jc w:val="center"/>
            </w:pPr>
            <w:r w:rsidRPr="0089171B">
              <w:t>CpGs</w:t>
            </w:r>
          </w:p>
        </w:tc>
        <w:tc>
          <w:tcPr>
            <w:tcW w:w="1487" w:type="dxa"/>
          </w:tcPr>
          <w:p w14:paraId="49B7508C" w14:textId="54128946" w:rsidR="00DC7399" w:rsidRPr="0089171B" w:rsidRDefault="00DC7399" w:rsidP="00824C25">
            <w:pPr>
              <w:jc w:val="center"/>
            </w:pPr>
            <w:r w:rsidRPr="0089171B">
              <w:t>Train: 9</w:t>
            </w:r>
            <w:r w:rsidR="0085272A" w:rsidRPr="0089171B">
              <w:t>,</w:t>
            </w:r>
            <w:r w:rsidRPr="0089171B">
              <w:t>482</w:t>
            </w:r>
          </w:p>
          <w:p w14:paraId="43C1C668" w14:textId="711BBB1F" w:rsidR="00DC7399" w:rsidRPr="0089171B" w:rsidRDefault="00DC7399" w:rsidP="0085272A">
            <w:pPr>
              <w:jc w:val="center"/>
            </w:pPr>
            <w:r w:rsidRPr="0089171B">
              <w:t xml:space="preserve">Test: </w:t>
            </w:r>
            <w:r w:rsidR="0085272A" w:rsidRPr="0089171B">
              <w:t>9,482</w:t>
            </w:r>
          </w:p>
        </w:tc>
      </w:tr>
      <w:tr w:rsidR="00DC7399" w:rsidRPr="0089171B" w14:paraId="02E8F134" w14:textId="77777777" w:rsidTr="004D4364">
        <w:trPr>
          <w:trHeight w:val="235"/>
        </w:trPr>
        <w:tc>
          <w:tcPr>
            <w:tcW w:w="1737" w:type="dxa"/>
            <w:vMerge/>
          </w:tcPr>
          <w:p w14:paraId="27B020AC" w14:textId="77777777" w:rsidR="00DC7399" w:rsidRPr="0089171B" w:rsidRDefault="00DC7399" w:rsidP="00BF31FD">
            <w:pPr>
              <w:rPr>
                <w:b/>
              </w:rPr>
            </w:pPr>
          </w:p>
        </w:tc>
        <w:tc>
          <w:tcPr>
            <w:tcW w:w="1520" w:type="dxa"/>
            <w:vMerge/>
          </w:tcPr>
          <w:p w14:paraId="2AE21F35" w14:textId="77777777" w:rsidR="00DC7399" w:rsidRPr="0089171B" w:rsidRDefault="00DC7399" w:rsidP="00BF31FD"/>
        </w:tc>
        <w:tc>
          <w:tcPr>
            <w:tcW w:w="1070" w:type="dxa"/>
            <w:vMerge/>
            <w:tcBorders>
              <w:right w:val="single" w:sz="4" w:space="0" w:color="auto"/>
            </w:tcBorders>
          </w:tcPr>
          <w:p w14:paraId="3FD3FAFD" w14:textId="77777777" w:rsidR="00DC7399" w:rsidRPr="0089171B" w:rsidRDefault="00DC7399" w:rsidP="005D0D9A">
            <w:pPr>
              <w:jc w:val="center"/>
            </w:pPr>
          </w:p>
        </w:tc>
        <w:tc>
          <w:tcPr>
            <w:tcW w:w="843" w:type="dxa"/>
            <w:tcBorders>
              <w:top w:val="single" w:sz="4" w:space="0" w:color="auto"/>
              <w:left w:val="single" w:sz="4" w:space="0" w:color="auto"/>
              <w:bottom w:val="single" w:sz="4" w:space="0" w:color="auto"/>
              <w:right w:val="single" w:sz="4" w:space="0" w:color="auto"/>
            </w:tcBorders>
          </w:tcPr>
          <w:p w14:paraId="08132B5E" w14:textId="77777777" w:rsidR="00DC7399" w:rsidRPr="0089171B" w:rsidRDefault="00DC7399" w:rsidP="00DC7399">
            <w:pPr>
              <w:jc w:val="center"/>
            </w:pPr>
            <w:r w:rsidRPr="0089171B">
              <w:t>LumA</w:t>
            </w:r>
          </w:p>
          <w:p w14:paraId="661A9F5B" w14:textId="40EA64F5" w:rsidR="00DC7399" w:rsidRPr="0089171B" w:rsidRDefault="00DC7399" w:rsidP="005D0D9A">
            <w:pPr>
              <w:jc w:val="center"/>
            </w:pPr>
          </w:p>
        </w:tc>
        <w:tc>
          <w:tcPr>
            <w:tcW w:w="736" w:type="dxa"/>
            <w:tcBorders>
              <w:top w:val="single" w:sz="4" w:space="0" w:color="auto"/>
              <w:left w:val="single" w:sz="4" w:space="0" w:color="auto"/>
            </w:tcBorders>
          </w:tcPr>
          <w:p w14:paraId="266065AA" w14:textId="20335415" w:rsidR="00DC7399" w:rsidRPr="0089171B" w:rsidRDefault="00DC7399" w:rsidP="005D0D9A">
            <w:pPr>
              <w:jc w:val="center"/>
            </w:pPr>
            <w:r w:rsidRPr="0089171B">
              <w:t>188</w:t>
            </w:r>
          </w:p>
        </w:tc>
        <w:tc>
          <w:tcPr>
            <w:tcW w:w="747" w:type="dxa"/>
          </w:tcPr>
          <w:p w14:paraId="4250815E" w14:textId="757B57A9" w:rsidR="00DC7399" w:rsidRPr="0089171B" w:rsidRDefault="0096281E" w:rsidP="005D0D9A">
            <w:pPr>
              <w:jc w:val="center"/>
            </w:pPr>
            <w:r w:rsidRPr="0089171B">
              <w:t>346</w:t>
            </w:r>
          </w:p>
        </w:tc>
        <w:tc>
          <w:tcPr>
            <w:tcW w:w="1436" w:type="dxa"/>
            <w:vMerge w:val="restart"/>
          </w:tcPr>
          <w:p w14:paraId="257FDB9A" w14:textId="6E7442EF" w:rsidR="00DC7399" w:rsidRPr="0089171B" w:rsidRDefault="00DC7399" w:rsidP="005D0D9A">
            <w:pPr>
              <w:jc w:val="center"/>
            </w:pPr>
            <w:r w:rsidRPr="0089171B">
              <w:t>Proteins</w:t>
            </w:r>
          </w:p>
        </w:tc>
        <w:tc>
          <w:tcPr>
            <w:tcW w:w="1487" w:type="dxa"/>
            <w:vMerge w:val="restart"/>
          </w:tcPr>
          <w:p w14:paraId="6188EA5B" w14:textId="141018D8" w:rsidR="00DC7399" w:rsidRPr="0089171B" w:rsidRDefault="00DC7399" w:rsidP="00824C25">
            <w:pPr>
              <w:jc w:val="center"/>
            </w:pPr>
            <w:r w:rsidRPr="0089171B">
              <w:t>Train:</w:t>
            </w:r>
            <w:r w:rsidR="0085272A" w:rsidRPr="0089171B">
              <w:t xml:space="preserve"> </w:t>
            </w:r>
            <w:r w:rsidR="00AC056B" w:rsidRPr="0089171B">
              <w:t>115</w:t>
            </w:r>
          </w:p>
          <w:p w14:paraId="35185E5D" w14:textId="0B91FE6F" w:rsidR="00DC7399" w:rsidRPr="0089171B" w:rsidRDefault="00DC7399" w:rsidP="00824C25">
            <w:pPr>
              <w:jc w:val="center"/>
            </w:pPr>
            <w:r w:rsidRPr="0089171B">
              <w:t>Test:</w:t>
            </w:r>
            <w:r w:rsidR="0085272A" w:rsidRPr="0089171B">
              <w:t xml:space="preserve"> 0</w:t>
            </w:r>
          </w:p>
        </w:tc>
      </w:tr>
      <w:tr w:rsidR="00DC7399" w:rsidRPr="0089171B" w14:paraId="6E24191F" w14:textId="77777777" w:rsidTr="004D4364">
        <w:trPr>
          <w:trHeight w:val="234"/>
        </w:trPr>
        <w:tc>
          <w:tcPr>
            <w:tcW w:w="1737" w:type="dxa"/>
            <w:vMerge/>
            <w:tcBorders>
              <w:bottom w:val="single" w:sz="36" w:space="0" w:color="auto"/>
            </w:tcBorders>
          </w:tcPr>
          <w:p w14:paraId="2D15637E" w14:textId="77777777" w:rsidR="00DC7399" w:rsidRPr="0089171B" w:rsidRDefault="00DC7399" w:rsidP="00BF31FD">
            <w:pPr>
              <w:rPr>
                <w:b/>
              </w:rPr>
            </w:pPr>
          </w:p>
        </w:tc>
        <w:tc>
          <w:tcPr>
            <w:tcW w:w="1520" w:type="dxa"/>
            <w:vMerge/>
            <w:tcBorders>
              <w:bottom w:val="single" w:sz="36" w:space="0" w:color="auto"/>
            </w:tcBorders>
          </w:tcPr>
          <w:p w14:paraId="28969A6A" w14:textId="77777777" w:rsidR="00DC7399" w:rsidRPr="0089171B" w:rsidRDefault="00DC7399" w:rsidP="00BF31FD"/>
        </w:tc>
        <w:tc>
          <w:tcPr>
            <w:tcW w:w="1070" w:type="dxa"/>
            <w:vMerge/>
            <w:tcBorders>
              <w:bottom w:val="single" w:sz="36" w:space="0" w:color="auto"/>
              <w:right w:val="single" w:sz="4" w:space="0" w:color="auto"/>
            </w:tcBorders>
          </w:tcPr>
          <w:p w14:paraId="34AE8C7B" w14:textId="77777777" w:rsidR="00DC7399" w:rsidRPr="0089171B" w:rsidRDefault="00DC7399" w:rsidP="005D0D9A">
            <w:pPr>
              <w:jc w:val="center"/>
            </w:pPr>
          </w:p>
        </w:tc>
        <w:tc>
          <w:tcPr>
            <w:tcW w:w="843" w:type="dxa"/>
            <w:tcBorders>
              <w:top w:val="single" w:sz="4" w:space="0" w:color="auto"/>
              <w:left w:val="single" w:sz="4" w:space="0" w:color="auto"/>
              <w:bottom w:val="single" w:sz="24" w:space="0" w:color="auto"/>
              <w:right w:val="single" w:sz="4" w:space="0" w:color="auto"/>
            </w:tcBorders>
          </w:tcPr>
          <w:p w14:paraId="27501876" w14:textId="7B2FD0C2" w:rsidR="00DC7399" w:rsidRPr="0089171B" w:rsidRDefault="00DC7399" w:rsidP="005D0D9A">
            <w:pPr>
              <w:jc w:val="center"/>
            </w:pPr>
            <w:r w:rsidRPr="0089171B">
              <w:t>LumB</w:t>
            </w:r>
          </w:p>
        </w:tc>
        <w:tc>
          <w:tcPr>
            <w:tcW w:w="736" w:type="dxa"/>
            <w:tcBorders>
              <w:left w:val="single" w:sz="4" w:space="0" w:color="auto"/>
              <w:bottom w:val="single" w:sz="36" w:space="0" w:color="auto"/>
            </w:tcBorders>
          </w:tcPr>
          <w:p w14:paraId="46C72F2C" w14:textId="660424B8" w:rsidR="00DC7399" w:rsidRPr="0089171B" w:rsidRDefault="00DC7399" w:rsidP="005D0D9A">
            <w:pPr>
              <w:jc w:val="center"/>
            </w:pPr>
            <w:r w:rsidRPr="0089171B">
              <w:t>77</w:t>
            </w:r>
          </w:p>
        </w:tc>
        <w:tc>
          <w:tcPr>
            <w:tcW w:w="747" w:type="dxa"/>
            <w:tcBorders>
              <w:bottom w:val="single" w:sz="36" w:space="0" w:color="auto"/>
            </w:tcBorders>
          </w:tcPr>
          <w:p w14:paraId="62698FB0" w14:textId="41ED985C" w:rsidR="00DC7399" w:rsidRPr="0089171B" w:rsidRDefault="0096281E" w:rsidP="005D0D9A">
            <w:pPr>
              <w:jc w:val="center"/>
            </w:pPr>
            <w:r w:rsidRPr="0089171B">
              <w:t>122</w:t>
            </w:r>
          </w:p>
        </w:tc>
        <w:tc>
          <w:tcPr>
            <w:tcW w:w="1436" w:type="dxa"/>
            <w:vMerge/>
            <w:tcBorders>
              <w:bottom w:val="single" w:sz="36" w:space="0" w:color="auto"/>
            </w:tcBorders>
          </w:tcPr>
          <w:p w14:paraId="06BA3193" w14:textId="77777777" w:rsidR="00DC7399" w:rsidRPr="0089171B" w:rsidRDefault="00DC7399" w:rsidP="005D0D9A">
            <w:pPr>
              <w:jc w:val="center"/>
            </w:pPr>
          </w:p>
        </w:tc>
        <w:tc>
          <w:tcPr>
            <w:tcW w:w="1487" w:type="dxa"/>
            <w:vMerge/>
            <w:tcBorders>
              <w:bottom w:val="single" w:sz="36" w:space="0" w:color="auto"/>
            </w:tcBorders>
          </w:tcPr>
          <w:p w14:paraId="300C97B0" w14:textId="77777777" w:rsidR="00DC7399" w:rsidRPr="0089171B" w:rsidRDefault="00DC7399" w:rsidP="00824C25">
            <w:pPr>
              <w:jc w:val="center"/>
            </w:pPr>
          </w:p>
        </w:tc>
      </w:tr>
      <w:tr w:rsidR="001F5B8F" w:rsidRPr="0089171B" w14:paraId="4832726D" w14:textId="77777777" w:rsidTr="004D4364">
        <w:trPr>
          <w:trHeight w:val="214"/>
        </w:trPr>
        <w:tc>
          <w:tcPr>
            <w:tcW w:w="1737" w:type="dxa"/>
            <w:vMerge w:val="restart"/>
            <w:tcBorders>
              <w:top w:val="single" w:sz="36" w:space="0" w:color="auto"/>
            </w:tcBorders>
          </w:tcPr>
          <w:p w14:paraId="429934B5" w14:textId="77777777" w:rsidR="001F5B8F" w:rsidRPr="0089171B" w:rsidRDefault="001F5B8F" w:rsidP="00BF31FD">
            <w:pPr>
              <w:rPr>
                <w:b/>
              </w:rPr>
            </w:pPr>
            <w:r w:rsidRPr="0089171B">
              <w:rPr>
                <w:b/>
              </w:rPr>
              <w:t>Case study 2</w:t>
            </w:r>
          </w:p>
          <w:p w14:paraId="28C82512" w14:textId="32C0E85E" w:rsidR="001F5B8F" w:rsidRPr="0089171B" w:rsidRDefault="001F5B8F" w:rsidP="00BF31FD">
            <w:pPr>
              <w:rPr>
                <w:b/>
              </w:rPr>
            </w:pPr>
            <w:r w:rsidRPr="0089171B">
              <w:rPr>
                <w:b/>
              </w:rPr>
              <w:t>(Singh et al</w:t>
            </w:r>
            <w:r w:rsidR="00D379F6" w:rsidRPr="0089171B">
              <w:rPr>
                <w:b/>
              </w:rPr>
              <w:t xml:space="preserve">. </w:t>
            </w:r>
            <w:r w:rsidR="00D379F6" w:rsidRPr="0089171B">
              <w:rPr>
                <w:b/>
              </w:rPr>
              <w:fldChar w:fldCharType="begin"/>
            </w:r>
            <w:r w:rsidR="00B91D7E" w:rsidRPr="0089171B">
              <w:rPr>
                <w:b/>
              </w:rPr>
              <w:instrText xml:space="preserve"> ADDIN ZOTERO_ITEM CSL_CITATION {"citationID":"aihqcnhqgl","properties":{"formattedCitation":"[15,16]","plainCitation":"[15,16]"},"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D379F6" w:rsidRPr="0089171B">
              <w:rPr>
                <w:b/>
              </w:rPr>
              <w:fldChar w:fldCharType="separate"/>
            </w:r>
            <w:r w:rsidR="00B91D7E" w:rsidRPr="0089171B">
              <w:rPr>
                <w:b/>
                <w:noProof/>
              </w:rPr>
              <w:t>[15,16]</w:t>
            </w:r>
            <w:r w:rsidR="00D379F6" w:rsidRPr="0089171B">
              <w:rPr>
                <w:b/>
              </w:rPr>
              <w:fldChar w:fldCharType="end"/>
            </w:r>
            <w:r w:rsidRPr="0089171B">
              <w:rPr>
                <w:b/>
              </w:rPr>
              <w:t>)</w:t>
            </w:r>
          </w:p>
        </w:tc>
        <w:tc>
          <w:tcPr>
            <w:tcW w:w="1520" w:type="dxa"/>
            <w:vMerge w:val="restart"/>
            <w:tcBorders>
              <w:top w:val="single" w:sz="36" w:space="0" w:color="auto"/>
            </w:tcBorders>
          </w:tcPr>
          <w:p w14:paraId="2142FB48" w14:textId="79A641D4" w:rsidR="001F5B8F" w:rsidRPr="0089171B" w:rsidRDefault="001F5B8F" w:rsidP="00BF31FD">
            <w:r w:rsidRPr="0089171B">
              <w:t>Asthma</w:t>
            </w:r>
          </w:p>
        </w:tc>
        <w:tc>
          <w:tcPr>
            <w:tcW w:w="1070" w:type="dxa"/>
            <w:vMerge w:val="restart"/>
            <w:tcBorders>
              <w:top w:val="single" w:sz="36" w:space="0" w:color="auto"/>
            </w:tcBorders>
          </w:tcPr>
          <w:p w14:paraId="21AEC789" w14:textId="2FD3EDA8" w:rsidR="001F5B8F" w:rsidRPr="0089171B" w:rsidRDefault="001F5B8F" w:rsidP="005D0D9A">
            <w:pPr>
              <w:jc w:val="center"/>
            </w:pPr>
            <w:r w:rsidRPr="0089171B">
              <w:t>28</w:t>
            </w:r>
          </w:p>
        </w:tc>
        <w:tc>
          <w:tcPr>
            <w:tcW w:w="2326" w:type="dxa"/>
            <w:gridSpan w:val="3"/>
            <w:vMerge w:val="restart"/>
            <w:tcBorders>
              <w:top w:val="single" w:sz="36" w:space="0" w:color="auto"/>
            </w:tcBorders>
          </w:tcPr>
          <w:p w14:paraId="7EDDE641" w14:textId="2669E56C" w:rsidR="001F5B8F" w:rsidRPr="0089171B" w:rsidRDefault="001F5B8F" w:rsidP="005D0D9A">
            <w:pPr>
              <w:jc w:val="center"/>
            </w:pPr>
            <w:r w:rsidRPr="0089171B">
              <w:t>Pre (14)</w:t>
            </w:r>
          </w:p>
          <w:p w14:paraId="49298618" w14:textId="60ACDC44" w:rsidR="001F5B8F" w:rsidRPr="0089171B" w:rsidRDefault="001F5B8F" w:rsidP="005D0D9A">
            <w:pPr>
              <w:jc w:val="center"/>
            </w:pPr>
            <w:r w:rsidRPr="0089171B">
              <w:t>Post (14)</w:t>
            </w:r>
          </w:p>
        </w:tc>
        <w:tc>
          <w:tcPr>
            <w:tcW w:w="1436" w:type="dxa"/>
            <w:tcBorders>
              <w:top w:val="single" w:sz="36" w:space="0" w:color="auto"/>
            </w:tcBorders>
          </w:tcPr>
          <w:p w14:paraId="590A30D1" w14:textId="0843927C" w:rsidR="001F5B8F" w:rsidRPr="0089171B" w:rsidRDefault="001F5B8F" w:rsidP="005D0D9A">
            <w:pPr>
              <w:jc w:val="center"/>
            </w:pPr>
            <w:r w:rsidRPr="0089171B">
              <w:t>Cell-types, ,</w:t>
            </w:r>
          </w:p>
        </w:tc>
        <w:tc>
          <w:tcPr>
            <w:tcW w:w="1487" w:type="dxa"/>
            <w:tcBorders>
              <w:top w:val="single" w:sz="36" w:space="0" w:color="auto"/>
            </w:tcBorders>
          </w:tcPr>
          <w:p w14:paraId="76FFA38E" w14:textId="2E7F408A" w:rsidR="001F5B8F" w:rsidRPr="0089171B" w:rsidRDefault="00856CAF" w:rsidP="005D0D9A">
            <w:pPr>
              <w:jc w:val="center"/>
            </w:pPr>
            <w:r w:rsidRPr="0089171B">
              <w:t>9</w:t>
            </w:r>
          </w:p>
        </w:tc>
      </w:tr>
      <w:tr w:rsidR="001F5B8F" w:rsidRPr="0089171B" w14:paraId="0D14CBFC" w14:textId="77777777" w:rsidTr="004D4364">
        <w:trPr>
          <w:trHeight w:val="214"/>
        </w:trPr>
        <w:tc>
          <w:tcPr>
            <w:tcW w:w="1737" w:type="dxa"/>
            <w:vMerge/>
          </w:tcPr>
          <w:p w14:paraId="2C002AF2" w14:textId="77777777" w:rsidR="001F5B8F" w:rsidRPr="0089171B" w:rsidRDefault="001F5B8F" w:rsidP="00BF31FD"/>
        </w:tc>
        <w:tc>
          <w:tcPr>
            <w:tcW w:w="1520" w:type="dxa"/>
            <w:vMerge/>
          </w:tcPr>
          <w:p w14:paraId="1D7C54F8" w14:textId="77777777" w:rsidR="001F5B8F" w:rsidRPr="0089171B" w:rsidRDefault="001F5B8F" w:rsidP="00BF31FD"/>
        </w:tc>
        <w:tc>
          <w:tcPr>
            <w:tcW w:w="1070" w:type="dxa"/>
            <w:vMerge/>
          </w:tcPr>
          <w:p w14:paraId="45D45EE9" w14:textId="77777777" w:rsidR="001F5B8F" w:rsidRPr="0089171B" w:rsidRDefault="001F5B8F" w:rsidP="00BF31FD"/>
        </w:tc>
        <w:tc>
          <w:tcPr>
            <w:tcW w:w="2326" w:type="dxa"/>
            <w:gridSpan w:val="3"/>
            <w:vMerge/>
          </w:tcPr>
          <w:p w14:paraId="7F49E44C" w14:textId="77777777" w:rsidR="001F5B8F" w:rsidRPr="0089171B" w:rsidRDefault="001F5B8F" w:rsidP="00BF31FD"/>
        </w:tc>
        <w:tc>
          <w:tcPr>
            <w:tcW w:w="1436" w:type="dxa"/>
          </w:tcPr>
          <w:p w14:paraId="50C8436D" w14:textId="688A1561" w:rsidR="001F5B8F" w:rsidRPr="0089171B" w:rsidRDefault="001F5B8F" w:rsidP="005D0D9A">
            <w:pPr>
              <w:jc w:val="center"/>
            </w:pPr>
            <w:r w:rsidRPr="0089171B">
              <w:t>mRNA-modules</w:t>
            </w:r>
          </w:p>
        </w:tc>
        <w:tc>
          <w:tcPr>
            <w:tcW w:w="1487" w:type="dxa"/>
          </w:tcPr>
          <w:p w14:paraId="2DCF8457" w14:textId="69F2F14D" w:rsidR="001F5B8F" w:rsidRPr="0089171B" w:rsidRDefault="00856CAF" w:rsidP="005D0D9A">
            <w:pPr>
              <w:jc w:val="center"/>
            </w:pPr>
            <w:r w:rsidRPr="0089171B">
              <w:t>229</w:t>
            </w:r>
          </w:p>
        </w:tc>
      </w:tr>
      <w:tr w:rsidR="001F5B8F" w:rsidRPr="0089171B" w14:paraId="79C3AE85" w14:textId="77777777" w:rsidTr="004D4364">
        <w:trPr>
          <w:trHeight w:val="214"/>
        </w:trPr>
        <w:tc>
          <w:tcPr>
            <w:tcW w:w="1737" w:type="dxa"/>
            <w:vMerge/>
          </w:tcPr>
          <w:p w14:paraId="71E235DF" w14:textId="77777777" w:rsidR="001F5B8F" w:rsidRPr="0089171B" w:rsidRDefault="001F5B8F" w:rsidP="00BF31FD"/>
        </w:tc>
        <w:tc>
          <w:tcPr>
            <w:tcW w:w="1520" w:type="dxa"/>
            <w:vMerge/>
          </w:tcPr>
          <w:p w14:paraId="0E39961D" w14:textId="77777777" w:rsidR="001F5B8F" w:rsidRPr="0089171B" w:rsidRDefault="001F5B8F" w:rsidP="00BF31FD"/>
        </w:tc>
        <w:tc>
          <w:tcPr>
            <w:tcW w:w="1070" w:type="dxa"/>
            <w:vMerge/>
          </w:tcPr>
          <w:p w14:paraId="524091CD" w14:textId="77777777" w:rsidR="001F5B8F" w:rsidRPr="0089171B" w:rsidRDefault="001F5B8F" w:rsidP="00BF31FD"/>
        </w:tc>
        <w:tc>
          <w:tcPr>
            <w:tcW w:w="2326" w:type="dxa"/>
            <w:gridSpan w:val="3"/>
            <w:vMerge/>
          </w:tcPr>
          <w:p w14:paraId="12265951" w14:textId="77777777" w:rsidR="001F5B8F" w:rsidRPr="0089171B" w:rsidRDefault="001F5B8F" w:rsidP="00BF31FD"/>
        </w:tc>
        <w:tc>
          <w:tcPr>
            <w:tcW w:w="1436" w:type="dxa"/>
          </w:tcPr>
          <w:p w14:paraId="643D24DB" w14:textId="164A5EA6" w:rsidR="001F5B8F" w:rsidRPr="0089171B" w:rsidRDefault="001F5B8F" w:rsidP="005D0D9A">
            <w:pPr>
              <w:jc w:val="center"/>
            </w:pPr>
            <w:r w:rsidRPr="0089171B">
              <w:t>metabolite-modules</w:t>
            </w:r>
          </w:p>
        </w:tc>
        <w:tc>
          <w:tcPr>
            <w:tcW w:w="1487" w:type="dxa"/>
          </w:tcPr>
          <w:p w14:paraId="18BBDAC0" w14:textId="655F57C2" w:rsidR="001F5B8F" w:rsidRPr="0089171B" w:rsidRDefault="00856CAF" w:rsidP="005D0D9A">
            <w:pPr>
              <w:jc w:val="center"/>
            </w:pPr>
            <w:r w:rsidRPr="0089171B">
              <w:t>60</w:t>
            </w:r>
          </w:p>
        </w:tc>
      </w:tr>
    </w:tbl>
    <w:p w14:paraId="79DB45CF" w14:textId="21D7594E" w:rsidR="001456A3" w:rsidRPr="0089171B" w:rsidRDefault="001456A3" w:rsidP="00F21B8F">
      <w:pPr>
        <w:spacing w:line="480" w:lineRule="auto"/>
        <w:rPr>
          <w:b/>
        </w:rPr>
      </w:pPr>
    </w:p>
    <w:p w14:paraId="6857AED4" w14:textId="73C2BBA3" w:rsidR="00D31D42" w:rsidRPr="0089171B" w:rsidRDefault="00F6039A" w:rsidP="004C0766">
      <w:pPr>
        <w:spacing w:line="480" w:lineRule="auto"/>
        <w:ind w:firstLine="720"/>
      </w:pPr>
      <w:r w:rsidRPr="0089171B">
        <w:t>C</w:t>
      </w:r>
      <w:r w:rsidR="00D31D42" w:rsidRPr="0089171B">
        <w:t>ancer datasets</w:t>
      </w:r>
      <w:r w:rsidRPr="0089171B">
        <w:t xml:space="preserve"> with multiple omic datasets </w:t>
      </w:r>
      <w:r w:rsidR="00D31D42" w:rsidRPr="0089171B">
        <w:t>were used to derive multi-omic biomarker panels using various integrative approaches</w:t>
      </w:r>
      <w:r w:rsidRPr="0089171B">
        <w:t xml:space="preserve"> (which can perform variable selection)</w:t>
      </w:r>
      <w:r w:rsidR="00D31D42" w:rsidRPr="0089171B">
        <w:t xml:space="preserve"> and compared with DIABLO models</w:t>
      </w:r>
      <w:r w:rsidRPr="0089171B">
        <w:t xml:space="preserve"> (Table 1)</w:t>
      </w:r>
      <w:r w:rsidR="00D31D42" w:rsidRPr="0089171B">
        <w:t xml:space="preserve">. Supervised analyses consisted of the concatenation and ensemble schemes using the sPLSDA classifier </w:t>
      </w:r>
      <w:r w:rsidR="00D31D42" w:rsidRPr="0089171B">
        <w:fldChar w:fldCharType="begin"/>
      </w:r>
      <w:r w:rsidR="00B91D7E" w:rsidRPr="0089171B">
        <w:instrText xml:space="preserve"> ADDIN ZOTERO_ITEM CSL_CITATION {"citationID":"a2js96fpvjl","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rsidRPr="0089171B">
        <w:fldChar w:fldCharType="separate"/>
      </w:r>
      <w:r w:rsidR="00B91D7E" w:rsidRPr="0089171B">
        <w:rPr>
          <w:noProof/>
        </w:rPr>
        <w:t>[9]</w:t>
      </w:r>
      <w:r w:rsidR="00D31D42" w:rsidRPr="0089171B">
        <w:fldChar w:fldCharType="end"/>
      </w:r>
      <w:r w:rsidR="00D31D42" w:rsidRPr="0089171B">
        <w:t xml:space="preserve">, and DIABLO with the null (DIABLO_null) and full design (DIABLO_full). Unsupervised approaches included sparse generalized canonical correlation analysis </w:t>
      </w:r>
      <w:r w:rsidR="00D31D42" w:rsidRPr="0089171B">
        <w:fldChar w:fldCharType="begin"/>
      </w:r>
      <w:r w:rsidR="00B91D7E" w:rsidRPr="0089171B">
        <w:instrText xml:space="preserve"> ADDIN ZOTERO_ITEM CSL_CITATION {"citationID":"a2amgpra3h9","properties":{"formattedCitation":"[10]","plainCitation":"[1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rsidRPr="0089171B">
        <w:fldChar w:fldCharType="separate"/>
      </w:r>
      <w:r w:rsidR="00B91D7E" w:rsidRPr="0089171B">
        <w:rPr>
          <w:noProof/>
        </w:rPr>
        <w:t>[10]</w:t>
      </w:r>
      <w:r w:rsidR="00D31D42" w:rsidRPr="0089171B">
        <w:fldChar w:fldCharType="end"/>
      </w:r>
      <w:r w:rsidR="00D31D42" w:rsidRPr="0089171B">
        <w:t xml:space="preserve"> (sGCCA, or unsupervised DIABLO), Multi-Omics Factor Analysis (MOFA), and Joint and Individual Variation Explained (JIVE) </w:t>
      </w:r>
      <w:r w:rsidR="00D31D42" w:rsidRPr="0089171B">
        <w:fldChar w:fldCharType="begin"/>
      </w:r>
      <w:r w:rsidR="00B91D7E" w:rsidRPr="0089171B">
        <w:instrText xml:space="preserve"> ADDIN ZOTERO_ITEM CSL_CITATION {"citationID":"ata9s0utt7","properties":{"formattedCitation":"[17]","plainCitation":"[17]"},"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D31D42" w:rsidRPr="0089171B">
        <w:fldChar w:fldCharType="separate"/>
      </w:r>
      <w:r w:rsidR="00B91D7E" w:rsidRPr="0089171B">
        <w:rPr>
          <w:noProof/>
        </w:rPr>
        <w:t>[17]</w:t>
      </w:r>
      <w:r w:rsidR="00D31D42" w:rsidRPr="0089171B">
        <w:fldChar w:fldCharType="end"/>
      </w:r>
      <w:r w:rsidR="00D31D42" w:rsidRPr="0089171B">
        <w:t xml:space="preserve">. Briefly four cancer datasets (colon, kidney, glioblastoma, and lung) with three omic datasets each (mRNA, miRNA and CpGs) were used to derive 7 multi-omic panels comprising of 180 features (60 features of each omic-type). </w:t>
      </w:r>
      <w:r w:rsidR="00D31D42" w:rsidRPr="0089171B">
        <w:rPr>
          <w:b/>
        </w:rPr>
        <w:t>Figure 3A</w:t>
      </w:r>
      <w:r w:rsidR="00D31D42" w:rsidRPr="0089171B">
        <w:t xml:space="preserve"> depicts the overlaps</w:t>
      </w:r>
      <w:r w:rsidR="004C0766" w:rsidRPr="0089171B">
        <w:t xml:space="preserve"> (blue bars)</w:t>
      </w:r>
      <w:r w:rsidR="00D31D42" w:rsidRPr="0089171B">
        <w:t xml:space="preserve"> between the </w:t>
      </w:r>
      <w:r w:rsidR="004C0766" w:rsidRPr="0089171B">
        <w:t>unsupervised (purple) and supervised (green)</w:t>
      </w:r>
      <w:r w:rsidR="00D31D42" w:rsidRPr="0089171B">
        <w:t xml:space="preserve"> multi-omic panels with the strongest overlap between the supervised methods (Concatenation, Ensemble and DIABLO_null), with the exception of DIABLO_full. </w:t>
      </w:r>
      <w:r w:rsidR="00EE62C3" w:rsidRPr="0089171B">
        <w:t>DIABLO_full</w:t>
      </w:r>
      <w:r w:rsidR="004C0766" w:rsidRPr="0089171B">
        <w:t xml:space="preserve"> </w:t>
      </w:r>
      <w:r w:rsidR="00BD0988" w:rsidRPr="0089171B">
        <w:t xml:space="preserve">showed more similarity to unsupervised </w:t>
      </w:r>
      <w:r w:rsidR="00EE62C3" w:rsidRPr="0089171B">
        <w:t xml:space="preserve">multi-omics </w:t>
      </w:r>
      <w:r w:rsidR="004C0766" w:rsidRPr="0089171B">
        <w:lastRenderedPageBreak/>
        <w:t>methods (</w:t>
      </w:r>
      <w:r w:rsidR="00BB5C2B" w:rsidRPr="0089171B">
        <w:t>dark orange bars</w:t>
      </w:r>
      <w:r w:rsidR="004C0766" w:rsidRPr="0089171B">
        <w:t>)</w:t>
      </w:r>
      <w:r w:rsidR="00D31D42" w:rsidRPr="0089171B">
        <w:t xml:space="preserve">. For the most part, </w:t>
      </w:r>
      <w:r w:rsidR="00B80A61" w:rsidRPr="0089171B">
        <w:t>each</w:t>
      </w:r>
      <w:r w:rsidR="00D31D42" w:rsidRPr="0089171B">
        <w:t xml:space="preserve"> </w:t>
      </w:r>
      <w:r w:rsidR="00B80A61" w:rsidRPr="0089171B">
        <w:t>approach</w:t>
      </w:r>
      <w:r w:rsidR="00D31D42" w:rsidRPr="0089171B">
        <w:t xml:space="preserve"> identified a unique set of features </w:t>
      </w:r>
      <w:r w:rsidR="00B80A61" w:rsidRPr="0089171B">
        <w:t xml:space="preserve">there were </w:t>
      </w:r>
      <w:r w:rsidR="00D31D42" w:rsidRPr="0089171B">
        <w:t xml:space="preserve">distinct from the other </w:t>
      </w:r>
      <w:r w:rsidR="00B80A61" w:rsidRPr="0089171B">
        <w:t>approaches.</w:t>
      </w:r>
    </w:p>
    <w:p w14:paraId="6A62FC1F" w14:textId="2768C4B0" w:rsidR="00D31D42" w:rsidRPr="0089171B" w:rsidRDefault="00D31D42" w:rsidP="00F21B8F">
      <w:pPr>
        <w:spacing w:line="480" w:lineRule="auto"/>
        <w:rPr>
          <w:b/>
          <w:noProof/>
        </w:rPr>
      </w:pPr>
    </w:p>
    <w:p w14:paraId="12932D6A" w14:textId="261EF9F3" w:rsidR="00572071" w:rsidRPr="0089171B" w:rsidRDefault="00197AE2" w:rsidP="006546AB">
      <w:pPr>
        <w:rPr>
          <w:b/>
        </w:rPr>
      </w:pPr>
      <w:r w:rsidRPr="0089171B">
        <w:rPr>
          <w:b/>
          <w:noProof/>
        </w:rPr>
        <w:drawing>
          <wp:inline distT="0" distB="0" distL="0" distR="0" wp14:anchorId="09AE743A" wp14:editId="2DBF7CAE">
            <wp:extent cx="5938520" cy="7016750"/>
            <wp:effectExtent l="0" t="0" r="5080" b="0"/>
            <wp:docPr id="10" name="Picture 10" descr="../analyses/benchmarking/results/Figures/conne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alyses/benchmarking/results/Figures/connectivity.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8520" cy="7016750"/>
                    </a:xfrm>
                    <a:prstGeom prst="rect">
                      <a:avLst/>
                    </a:prstGeom>
                    <a:noFill/>
                    <a:ln>
                      <a:noFill/>
                    </a:ln>
                  </pic:spPr>
                </pic:pic>
              </a:graphicData>
            </a:graphic>
          </wp:inline>
        </w:drawing>
      </w:r>
    </w:p>
    <w:p w14:paraId="092759E8" w14:textId="0ABDE72E" w:rsidR="00EC2F76" w:rsidRPr="0089171B" w:rsidRDefault="00EC2F76" w:rsidP="006546AB">
      <w:r w:rsidRPr="0089171B">
        <w:rPr>
          <w:b/>
        </w:rPr>
        <w:lastRenderedPageBreak/>
        <w:t>Figure 3. Benchmarking integrative methods using cancer datasets</w:t>
      </w:r>
      <w:r w:rsidR="00023477" w:rsidRPr="0089171B">
        <w:rPr>
          <w:b/>
        </w:rPr>
        <w:t>.</w:t>
      </w:r>
      <w:r w:rsidR="00023477" w:rsidRPr="0089171B">
        <w:t xml:space="preserve"> A) Overlap between multi-omic biomarker panels using both supervised (green) and unsupervised approaches (purple).</w:t>
      </w:r>
      <w:r w:rsidR="00DD58D3" w:rsidRPr="0089171B">
        <w:t xml:space="preserve"> A strong overlap was observed between the supervised approaches wi</w:t>
      </w:r>
      <w:r w:rsidR="00BD0988" w:rsidRPr="0089171B">
        <w:t>th the exception of DIABLO_full (blue bars) which showed more similarity to unsupervised methods (dark orange bars).</w:t>
      </w:r>
      <w:r w:rsidR="00023477" w:rsidRPr="0089171B">
        <w:t xml:space="preserve"> </w:t>
      </w:r>
      <w:r w:rsidR="00DD58D3" w:rsidRPr="0089171B">
        <w:t xml:space="preserve">B) Number of edges identified in the multi-omic biomarker panel networks at various </w:t>
      </w:r>
      <w:r w:rsidR="003D2C96" w:rsidRPr="0089171B">
        <w:t>correlation (Pearson) cut-offs. The networks identified using unsupervised approaches are more connected than those identified using supervised approaches. DIABLO_full is a supervised approach but provides the connectivity similar to that of unsupervised approaches. C</w:t>
      </w:r>
      <w:r w:rsidR="004C2BF4" w:rsidRPr="0089171B">
        <w:t>1</w:t>
      </w:r>
      <w:r w:rsidR="003D2C96" w:rsidRPr="0089171B">
        <w:t>) Modularity of multi-omic biomarker panel networks. The unsupervised approaches as well as DIABLO_full identify networks which consist of a few groups of highly connected features, whereas the networks identified using supervised approaches have many groups of features due to sparsely connected features.</w:t>
      </w:r>
    </w:p>
    <w:p w14:paraId="40520CAF" w14:textId="77777777" w:rsidR="00EC2F76" w:rsidRPr="0089171B" w:rsidRDefault="00EC2F76" w:rsidP="00F21B8F">
      <w:pPr>
        <w:spacing w:line="480" w:lineRule="auto"/>
        <w:rPr>
          <w:b/>
        </w:rPr>
      </w:pPr>
    </w:p>
    <w:p w14:paraId="595F48BC" w14:textId="3B561817" w:rsidR="00EC2F76" w:rsidRPr="0089171B" w:rsidRDefault="00EC2F76" w:rsidP="00EC2F76">
      <w:pPr>
        <w:spacing w:line="480" w:lineRule="auto"/>
        <w:ind w:firstLine="720"/>
      </w:pPr>
      <w:r w:rsidRPr="0089171B">
        <w:t>The connectivity of each multi-omic panel was determined by generating a network at various correlation coefficient (Pearson) cut-offs (</w:t>
      </w:r>
      <w:r w:rsidRPr="0089171B">
        <w:rPr>
          <w:b/>
        </w:rPr>
        <w:t>Figure 3B</w:t>
      </w:r>
      <w:r w:rsidRPr="0089171B">
        <w:t>). Regardless of the cut-off used the networks identified using the unsupervised approaches has greater number of edges (connected nodes) as compared to the supervised approaches, with the exception of DIABLO_full. Although a supervised method, DIABLO_full displayed similar properties with respect to the number of connections as the unsupervised approaches across all cancer datasets. Similarly, DIABLO_full was consistent with the networks based on the unsupervised approaches with respect to various other network attributes (</w:t>
      </w:r>
      <w:r w:rsidR="00C14577" w:rsidRPr="0089171B">
        <w:rPr>
          <w:b/>
        </w:rPr>
        <w:t xml:space="preserve">Supplementary </w:t>
      </w:r>
      <w:r w:rsidRPr="0089171B">
        <w:rPr>
          <w:b/>
        </w:rPr>
        <w:t xml:space="preserve">Figure </w:t>
      </w:r>
      <w:r w:rsidR="00C14577" w:rsidRPr="0089171B">
        <w:rPr>
          <w:b/>
        </w:rPr>
        <w:t>3</w:t>
      </w:r>
      <w:r w:rsidRPr="0089171B">
        <w:t>) such as graph density, number of communities</w:t>
      </w:r>
      <w:r w:rsidR="00BC76F9" w:rsidRPr="0089171B">
        <w:t xml:space="preserve"> (clusters of omic variables)</w:t>
      </w:r>
      <w:r w:rsidRPr="0089171B">
        <w:t xml:space="preserve"> a</w:t>
      </w:r>
      <w:r w:rsidR="00BC76F9" w:rsidRPr="0089171B">
        <w:t>nd triads</w:t>
      </w:r>
      <w:r w:rsidRPr="0089171B">
        <w:t xml:space="preserve">. </w:t>
      </w:r>
      <w:r w:rsidR="00BC76F9" w:rsidRPr="0089171B">
        <w:t xml:space="preserve">Unsupervised methods and DIABLO_full had higher graph density, lower number of communities and greater numbers of triads as compared to the supervised approaches. </w:t>
      </w:r>
      <w:r w:rsidRPr="0089171B">
        <w:rPr>
          <w:b/>
        </w:rPr>
        <w:t>Figure 3</w:t>
      </w:r>
      <w:r w:rsidR="00BC76F9" w:rsidRPr="0089171B">
        <w:rPr>
          <w:b/>
        </w:rPr>
        <w:t>C1</w:t>
      </w:r>
      <w:r w:rsidR="00BC76F9" w:rsidRPr="0089171B">
        <w:t xml:space="preserve"> depicts the networks of all </w:t>
      </w:r>
      <w:r w:rsidRPr="0089171B">
        <w:t>multi-omic panels for the colon</w:t>
      </w:r>
      <w:r w:rsidR="00BC76F9" w:rsidRPr="0089171B">
        <w:t xml:space="preserve"> cancer</w:t>
      </w:r>
      <w:r w:rsidRPr="0089171B">
        <w:t xml:space="preserve"> dataset, </w:t>
      </w:r>
      <w:r w:rsidR="00BC76F9" w:rsidRPr="0089171B">
        <w:t>which show</w:t>
      </w:r>
      <w:r w:rsidRPr="0089171B">
        <w:t xml:space="preserve"> </w:t>
      </w:r>
      <w:r w:rsidR="00BC76F9" w:rsidRPr="0089171B">
        <w:t>highly connected clusters of different omic variables</w:t>
      </w:r>
      <w:r w:rsidRPr="0089171B">
        <w:t xml:space="preserve"> for the unsupervised approaches and DIABLO_full as compared to the supervised approaches. The corresponding component plots of the multi-omic panels showed a clear separation between the high and low survival groups for the supervised approaches as compared </w:t>
      </w:r>
      <w:r w:rsidRPr="0089171B">
        <w:lastRenderedPageBreak/>
        <w:t>to the un</w:t>
      </w:r>
      <w:r w:rsidR="004C2BF4" w:rsidRPr="0089171B">
        <w:t>supervised approaches (</w:t>
      </w:r>
      <w:r w:rsidR="004C2BF4" w:rsidRPr="0089171B">
        <w:rPr>
          <w:b/>
        </w:rPr>
        <w:t>Figure 3C2</w:t>
      </w:r>
      <w:r w:rsidR="00BC76F9" w:rsidRPr="0089171B">
        <w:t xml:space="preserve">, see </w:t>
      </w:r>
      <w:r w:rsidR="00C14577" w:rsidRPr="0089171B">
        <w:rPr>
          <w:b/>
        </w:rPr>
        <w:t>Supplementary Figures 4 and 5</w:t>
      </w:r>
      <w:r w:rsidR="00BC76F9" w:rsidRPr="0089171B">
        <w:t xml:space="preserve"> for networks and component plots for all other cancer datasets</w:t>
      </w:r>
      <w:r w:rsidRPr="0089171B">
        <w:t>).</w:t>
      </w:r>
    </w:p>
    <w:p w14:paraId="3E3FF256" w14:textId="77777777" w:rsidR="00EC2F76" w:rsidRPr="0089171B" w:rsidRDefault="00EC2F76" w:rsidP="00F21B8F">
      <w:pPr>
        <w:spacing w:line="480" w:lineRule="auto"/>
        <w:rPr>
          <w:b/>
        </w:rPr>
      </w:pPr>
    </w:p>
    <w:p w14:paraId="0C2802CC" w14:textId="74C59944" w:rsidR="00F72F55" w:rsidRPr="0089171B" w:rsidRDefault="00C4642D" w:rsidP="00F70316">
      <w:pPr>
        <w:rPr>
          <w:b/>
        </w:rPr>
      </w:pPr>
      <w:r w:rsidRPr="0089171B">
        <w:rPr>
          <w:b/>
        </w:rPr>
        <w:t xml:space="preserve">Table 2. Number of significant </w:t>
      </w:r>
      <w:r w:rsidR="0048323F" w:rsidRPr="0089171B">
        <w:rPr>
          <w:b/>
        </w:rPr>
        <w:t>gene sets</w:t>
      </w:r>
      <w:r w:rsidR="00052A61" w:rsidRPr="0089171B">
        <w:rPr>
          <w:b/>
        </w:rPr>
        <w:t xml:space="preserve"> at an FDR=5%</w:t>
      </w:r>
      <w:r w:rsidR="0048323F" w:rsidRPr="0089171B">
        <w:rPr>
          <w:b/>
        </w:rPr>
        <w:t xml:space="preserve"> for each integrative method and benchmarking cancer dataset</w:t>
      </w:r>
      <w:r w:rsidR="00F70316" w:rsidRPr="0089171B">
        <w:rPr>
          <w:b/>
        </w:rPr>
        <w:t>.</w:t>
      </w:r>
    </w:p>
    <w:tbl>
      <w:tblPr>
        <w:tblW w:w="96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2180"/>
        <w:gridCol w:w="850"/>
        <w:gridCol w:w="567"/>
        <w:gridCol w:w="581"/>
        <w:gridCol w:w="567"/>
        <w:gridCol w:w="581"/>
        <w:gridCol w:w="606"/>
        <w:gridCol w:w="510"/>
        <w:gridCol w:w="708"/>
        <w:gridCol w:w="460"/>
        <w:gridCol w:w="1204"/>
      </w:tblGrid>
      <w:tr w:rsidR="00F72F55" w:rsidRPr="0089171B" w14:paraId="6CAC2552" w14:textId="77777777" w:rsidTr="008E0259">
        <w:trPr>
          <w:trHeight w:val="320"/>
        </w:trPr>
        <w:tc>
          <w:tcPr>
            <w:tcW w:w="956" w:type="dxa"/>
            <w:tcBorders>
              <w:top w:val="single" w:sz="24" w:space="0" w:color="auto"/>
              <w:bottom w:val="single" w:sz="24" w:space="0" w:color="auto"/>
            </w:tcBorders>
            <w:shd w:val="clear" w:color="auto" w:fill="auto"/>
            <w:noWrap/>
            <w:vAlign w:val="bottom"/>
            <w:hideMark/>
          </w:tcPr>
          <w:p w14:paraId="1E78804F" w14:textId="77777777" w:rsidR="00F72F55" w:rsidRPr="0089171B" w:rsidRDefault="00F72F55">
            <w:pPr>
              <w:rPr>
                <w:rFonts w:eastAsia="Times New Roman"/>
                <w:b/>
                <w:color w:val="000000"/>
              </w:rPr>
            </w:pPr>
            <w:r w:rsidRPr="0089171B">
              <w:rPr>
                <w:rFonts w:eastAsia="Times New Roman"/>
                <w:b/>
                <w:color w:val="000000"/>
              </w:rPr>
              <w:t>disease</w:t>
            </w:r>
          </w:p>
        </w:tc>
        <w:tc>
          <w:tcPr>
            <w:tcW w:w="2180" w:type="dxa"/>
            <w:tcBorders>
              <w:top w:val="single" w:sz="24" w:space="0" w:color="auto"/>
              <w:bottom w:val="single" w:sz="24" w:space="0" w:color="auto"/>
            </w:tcBorders>
            <w:shd w:val="clear" w:color="auto" w:fill="auto"/>
            <w:noWrap/>
            <w:vAlign w:val="bottom"/>
            <w:hideMark/>
          </w:tcPr>
          <w:p w14:paraId="0FDF21B5" w14:textId="77777777" w:rsidR="00F72F55" w:rsidRPr="0089171B" w:rsidRDefault="00F72F55">
            <w:pPr>
              <w:rPr>
                <w:rFonts w:eastAsia="Times New Roman"/>
                <w:b/>
                <w:color w:val="000000"/>
              </w:rPr>
            </w:pPr>
            <w:r w:rsidRPr="0089171B">
              <w:rPr>
                <w:rFonts w:eastAsia="Times New Roman"/>
                <w:b/>
                <w:color w:val="000000"/>
              </w:rPr>
              <w:t>method</w:t>
            </w:r>
          </w:p>
        </w:tc>
        <w:tc>
          <w:tcPr>
            <w:tcW w:w="850" w:type="dxa"/>
            <w:tcBorders>
              <w:top w:val="single" w:sz="24" w:space="0" w:color="auto"/>
              <w:bottom w:val="single" w:sz="24" w:space="0" w:color="auto"/>
            </w:tcBorders>
            <w:shd w:val="clear" w:color="auto" w:fill="auto"/>
            <w:noWrap/>
            <w:vAlign w:val="bottom"/>
            <w:hideMark/>
          </w:tcPr>
          <w:p w14:paraId="7E1CC968" w14:textId="77777777" w:rsidR="00F72F55" w:rsidRPr="0089171B" w:rsidRDefault="00F72F55">
            <w:pPr>
              <w:rPr>
                <w:rFonts w:eastAsia="Times New Roman"/>
                <w:b/>
                <w:color w:val="000000"/>
              </w:rPr>
            </w:pPr>
            <w:r w:rsidRPr="0089171B">
              <w:rPr>
                <w:rFonts w:eastAsia="Times New Roman"/>
                <w:b/>
                <w:color w:val="000000"/>
              </w:rPr>
              <w:t>BTM</w:t>
            </w:r>
          </w:p>
        </w:tc>
        <w:tc>
          <w:tcPr>
            <w:tcW w:w="567" w:type="dxa"/>
            <w:tcBorders>
              <w:top w:val="single" w:sz="24" w:space="0" w:color="auto"/>
              <w:bottom w:val="single" w:sz="24" w:space="0" w:color="auto"/>
            </w:tcBorders>
            <w:shd w:val="clear" w:color="auto" w:fill="auto"/>
            <w:noWrap/>
            <w:vAlign w:val="bottom"/>
            <w:hideMark/>
          </w:tcPr>
          <w:p w14:paraId="3167A4E0" w14:textId="77777777" w:rsidR="00F72F55" w:rsidRPr="0089171B" w:rsidRDefault="00F72F55">
            <w:pPr>
              <w:rPr>
                <w:rFonts w:eastAsia="Times New Roman"/>
                <w:b/>
                <w:color w:val="000000"/>
              </w:rPr>
            </w:pPr>
            <w:r w:rsidRPr="0089171B">
              <w:rPr>
                <w:rFonts w:eastAsia="Times New Roman"/>
                <w:b/>
                <w:color w:val="000000"/>
              </w:rPr>
              <w:t>C1</w:t>
            </w:r>
          </w:p>
        </w:tc>
        <w:tc>
          <w:tcPr>
            <w:tcW w:w="581" w:type="dxa"/>
            <w:tcBorders>
              <w:top w:val="single" w:sz="24" w:space="0" w:color="auto"/>
              <w:bottom w:val="single" w:sz="24" w:space="0" w:color="auto"/>
            </w:tcBorders>
            <w:shd w:val="clear" w:color="auto" w:fill="auto"/>
            <w:noWrap/>
            <w:vAlign w:val="bottom"/>
            <w:hideMark/>
          </w:tcPr>
          <w:p w14:paraId="702CF638" w14:textId="77777777" w:rsidR="00F72F55" w:rsidRPr="0089171B" w:rsidRDefault="00F72F55">
            <w:pPr>
              <w:rPr>
                <w:rFonts w:eastAsia="Times New Roman"/>
                <w:b/>
                <w:color w:val="000000"/>
              </w:rPr>
            </w:pPr>
            <w:r w:rsidRPr="0089171B">
              <w:rPr>
                <w:rFonts w:eastAsia="Times New Roman"/>
                <w:b/>
                <w:color w:val="000000"/>
              </w:rPr>
              <w:t>C2</w:t>
            </w:r>
          </w:p>
        </w:tc>
        <w:tc>
          <w:tcPr>
            <w:tcW w:w="567" w:type="dxa"/>
            <w:tcBorders>
              <w:top w:val="single" w:sz="24" w:space="0" w:color="auto"/>
              <w:bottom w:val="single" w:sz="24" w:space="0" w:color="auto"/>
            </w:tcBorders>
            <w:shd w:val="clear" w:color="auto" w:fill="auto"/>
            <w:noWrap/>
            <w:vAlign w:val="bottom"/>
            <w:hideMark/>
          </w:tcPr>
          <w:p w14:paraId="07EEC22D" w14:textId="77777777" w:rsidR="00F72F55" w:rsidRPr="0089171B" w:rsidRDefault="00F72F55">
            <w:pPr>
              <w:rPr>
                <w:rFonts w:eastAsia="Times New Roman"/>
                <w:b/>
                <w:color w:val="000000"/>
              </w:rPr>
            </w:pPr>
            <w:r w:rsidRPr="0089171B">
              <w:rPr>
                <w:rFonts w:eastAsia="Times New Roman"/>
                <w:b/>
                <w:color w:val="000000"/>
              </w:rPr>
              <w:t>C3</w:t>
            </w:r>
          </w:p>
        </w:tc>
        <w:tc>
          <w:tcPr>
            <w:tcW w:w="581" w:type="dxa"/>
            <w:tcBorders>
              <w:top w:val="single" w:sz="24" w:space="0" w:color="auto"/>
              <w:bottom w:val="single" w:sz="24" w:space="0" w:color="auto"/>
            </w:tcBorders>
            <w:shd w:val="clear" w:color="auto" w:fill="auto"/>
            <w:noWrap/>
            <w:vAlign w:val="bottom"/>
            <w:hideMark/>
          </w:tcPr>
          <w:p w14:paraId="6D9BE753" w14:textId="77777777" w:rsidR="00F72F55" w:rsidRPr="0089171B" w:rsidRDefault="00F72F55">
            <w:pPr>
              <w:rPr>
                <w:rFonts w:eastAsia="Times New Roman"/>
                <w:b/>
                <w:color w:val="000000"/>
              </w:rPr>
            </w:pPr>
            <w:r w:rsidRPr="0089171B">
              <w:rPr>
                <w:rFonts w:eastAsia="Times New Roman"/>
                <w:b/>
                <w:color w:val="000000"/>
              </w:rPr>
              <w:t>C4</w:t>
            </w:r>
          </w:p>
        </w:tc>
        <w:tc>
          <w:tcPr>
            <w:tcW w:w="606" w:type="dxa"/>
            <w:tcBorders>
              <w:top w:val="single" w:sz="24" w:space="0" w:color="auto"/>
              <w:bottom w:val="single" w:sz="24" w:space="0" w:color="auto"/>
            </w:tcBorders>
            <w:shd w:val="clear" w:color="auto" w:fill="auto"/>
            <w:noWrap/>
            <w:vAlign w:val="bottom"/>
            <w:hideMark/>
          </w:tcPr>
          <w:p w14:paraId="11065716" w14:textId="77777777" w:rsidR="00F72F55" w:rsidRPr="0089171B" w:rsidRDefault="00F72F55">
            <w:pPr>
              <w:rPr>
                <w:rFonts w:eastAsia="Times New Roman"/>
                <w:b/>
                <w:color w:val="000000"/>
              </w:rPr>
            </w:pPr>
            <w:r w:rsidRPr="0089171B">
              <w:rPr>
                <w:rFonts w:eastAsia="Times New Roman"/>
                <w:b/>
                <w:color w:val="000000"/>
              </w:rPr>
              <w:t>C5</w:t>
            </w:r>
          </w:p>
        </w:tc>
        <w:tc>
          <w:tcPr>
            <w:tcW w:w="466" w:type="dxa"/>
            <w:tcBorders>
              <w:top w:val="single" w:sz="24" w:space="0" w:color="auto"/>
              <w:bottom w:val="single" w:sz="24" w:space="0" w:color="auto"/>
            </w:tcBorders>
            <w:shd w:val="clear" w:color="auto" w:fill="auto"/>
            <w:noWrap/>
            <w:vAlign w:val="bottom"/>
            <w:hideMark/>
          </w:tcPr>
          <w:p w14:paraId="3B47AB41" w14:textId="77777777" w:rsidR="00F72F55" w:rsidRPr="0089171B" w:rsidRDefault="00F72F55">
            <w:pPr>
              <w:rPr>
                <w:rFonts w:eastAsia="Times New Roman"/>
                <w:b/>
                <w:color w:val="000000"/>
              </w:rPr>
            </w:pPr>
            <w:r w:rsidRPr="0089171B">
              <w:rPr>
                <w:rFonts w:eastAsia="Times New Roman"/>
                <w:b/>
                <w:color w:val="000000"/>
              </w:rPr>
              <w:t>C6</w:t>
            </w:r>
          </w:p>
        </w:tc>
        <w:tc>
          <w:tcPr>
            <w:tcW w:w="708" w:type="dxa"/>
            <w:tcBorders>
              <w:top w:val="single" w:sz="24" w:space="0" w:color="auto"/>
              <w:bottom w:val="single" w:sz="24" w:space="0" w:color="auto"/>
            </w:tcBorders>
            <w:shd w:val="clear" w:color="auto" w:fill="auto"/>
            <w:noWrap/>
            <w:vAlign w:val="bottom"/>
            <w:hideMark/>
          </w:tcPr>
          <w:p w14:paraId="4781A24C" w14:textId="77777777" w:rsidR="00F72F55" w:rsidRPr="0089171B" w:rsidRDefault="00F72F55">
            <w:pPr>
              <w:rPr>
                <w:rFonts w:eastAsia="Times New Roman"/>
                <w:b/>
                <w:color w:val="000000"/>
              </w:rPr>
            </w:pPr>
            <w:r w:rsidRPr="0089171B">
              <w:rPr>
                <w:rFonts w:eastAsia="Times New Roman"/>
                <w:b/>
                <w:color w:val="000000"/>
              </w:rPr>
              <w:t>C7</w:t>
            </w:r>
          </w:p>
        </w:tc>
        <w:tc>
          <w:tcPr>
            <w:tcW w:w="460" w:type="dxa"/>
            <w:tcBorders>
              <w:top w:val="single" w:sz="24" w:space="0" w:color="auto"/>
              <w:bottom w:val="single" w:sz="24" w:space="0" w:color="auto"/>
            </w:tcBorders>
            <w:shd w:val="clear" w:color="auto" w:fill="auto"/>
            <w:noWrap/>
            <w:vAlign w:val="bottom"/>
            <w:hideMark/>
          </w:tcPr>
          <w:p w14:paraId="533C149A" w14:textId="77777777" w:rsidR="00F72F55" w:rsidRPr="0089171B" w:rsidRDefault="00F72F55">
            <w:pPr>
              <w:rPr>
                <w:rFonts w:eastAsia="Times New Roman"/>
                <w:b/>
                <w:color w:val="000000"/>
              </w:rPr>
            </w:pPr>
            <w:r w:rsidRPr="0089171B">
              <w:rPr>
                <w:rFonts w:eastAsia="Times New Roman"/>
                <w:b/>
                <w:color w:val="000000"/>
              </w:rPr>
              <w:t>H</w:t>
            </w:r>
          </w:p>
        </w:tc>
        <w:tc>
          <w:tcPr>
            <w:tcW w:w="1134" w:type="dxa"/>
            <w:tcBorders>
              <w:top w:val="single" w:sz="24" w:space="0" w:color="auto"/>
              <w:bottom w:val="single" w:sz="24" w:space="0" w:color="auto"/>
            </w:tcBorders>
            <w:shd w:val="clear" w:color="auto" w:fill="auto"/>
            <w:noWrap/>
            <w:vAlign w:val="bottom"/>
            <w:hideMark/>
          </w:tcPr>
          <w:p w14:paraId="42EF2D5D" w14:textId="77777777" w:rsidR="00F72F55" w:rsidRPr="0089171B" w:rsidRDefault="00F72F55">
            <w:pPr>
              <w:rPr>
                <w:rFonts w:eastAsia="Times New Roman"/>
                <w:b/>
                <w:color w:val="000000"/>
              </w:rPr>
            </w:pPr>
            <w:r w:rsidRPr="0089171B">
              <w:rPr>
                <w:rFonts w:eastAsia="Times New Roman"/>
                <w:b/>
                <w:color w:val="000000"/>
              </w:rPr>
              <w:t>TISSUES</w:t>
            </w:r>
          </w:p>
        </w:tc>
      </w:tr>
      <w:tr w:rsidR="008E0259" w:rsidRPr="0089171B" w14:paraId="22B13A54" w14:textId="77777777" w:rsidTr="008E0259">
        <w:trPr>
          <w:trHeight w:val="320"/>
        </w:trPr>
        <w:tc>
          <w:tcPr>
            <w:tcW w:w="956" w:type="dxa"/>
            <w:vMerge w:val="restart"/>
            <w:tcBorders>
              <w:top w:val="single" w:sz="24" w:space="0" w:color="auto"/>
            </w:tcBorders>
            <w:shd w:val="clear" w:color="auto" w:fill="auto"/>
            <w:noWrap/>
            <w:vAlign w:val="bottom"/>
            <w:hideMark/>
          </w:tcPr>
          <w:p w14:paraId="092778BB" w14:textId="6768F7D6" w:rsidR="008E0259" w:rsidRPr="0089171B" w:rsidRDefault="008E0259" w:rsidP="00F72F55">
            <w:pPr>
              <w:rPr>
                <w:rFonts w:eastAsia="Times New Roman"/>
                <w:b/>
                <w:color w:val="000000"/>
              </w:rPr>
            </w:pPr>
            <w:r w:rsidRPr="0089171B">
              <w:rPr>
                <w:rFonts w:eastAsia="Times New Roman"/>
                <w:b/>
                <w:color w:val="000000"/>
              </w:rPr>
              <w:t>Colon</w:t>
            </w:r>
          </w:p>
          <w:p w14:paraId="0A754BD7" w14:textId="77777777" w:rsidR="008E0259" w:rsidRPr="0089171B" w:rsidRDefault="008E0259" w:rsidP="00F72F55">
            <w:pPr>
              <w:rPr>
                <w:rFonts w:eastAsia="Times New Roman"/>
                <w:b/>
                <w:color w:val="000000"/>
              </w:rPr>
            </w:pPr>
          </w:p>
          <w:p w14:paraId="64EA8C7A" w14:textId="77777777" w:rsidR="008E0259" w:rsidRPr="0089171B" w:rsidRDefault="008E0259" w:rsidP="00F72F55">
            <w:pPr>
              <w:rPr>
                <w:rFonts w:eastAsia="Times New Roman"/>
                <w:b/>
                <w:color w:val="000000"/>
              </w:rPr>
            </w:pPr>
          </w:p>
          <w:p w14:paraId="4FB85617" w14:textId="77777777" w:rsidR="008E0259" w:rsidRPr="0089171B" w:rsidRDefault="008E0259" w:rsidP="00F72F55">
            <w:pPr>
              <w:rPr>
                <w:rFonts w:eastAsia="Times New Roman"/>
                <w:b/>
                <w:color w:val="000000"/>
              </w:rPr>
            </w:pPr>
          </w:p>
          <w:p w14:paraId="2320A125" w14:textId="7963E0B5"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35D2C0B7" w14:textId="4F27C453" w:rsidR="008E0259" w:rsidRPr="0089171B" w:rsidRDefault="008E0259" w:rsidP="00ED7B2F">
            <w:pPr>
              <w:rPr>
                <w:rFonts w:eastAsia="Times New Roman"/>
                <w:color w:val="000000"/>
              </w:rPr>
            </w:pPr>
            <w:r w:rsidRPr="0089171B">
              <w:rPr>
                <w:rFonts w:eastAsia="Times New Roman"/>
                <w:color w:val="000000"/>
              </w:rPr>
              <w:t xml:space="preserve">Concatenation </w:t>
            </w:r>
          </w:p>
        </w:tc>
        <w:tc>
          <w:tcPr>
            <w:tcW w:w="850" w:type="dxa"/>
            <w:tcBorders>
              <w:top w:val="single" w:sz="24" w:space="0" w:color="auto"/>
              <w:bottom w:val="single" w:sz="4" w:space="0" w:color="auto"/>
            </w:tcBorders>
            <w:shd w:val="clear" w:color="auto" w:fill="auto"/>
            <w:noWrap/>
            <w:vAlign w:val="bottom"/>
            <w:hideMark/>
          </w:tcPr>
          <w:p w14:paraId="7137EFC3" w14:textId="29F49410"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bottom w:val="single" w:sz="4" w:space="0" w:color="auto"/>
            </w:tcBorders>
            <w:shd w:val="clear" w:color="auto" w:fill="auto"/>
            <w:noWrap/>
            <w:vAlign w:val="bottom"/>
            <w:hideMark/>
          </w:tcPr>
          <w:p w14:paraId="09F61064" w14:textId="1FEBBFA3" w:rsidR="008E0259" w:rsidRPr="0089171B" w:rsidRDefault="008E0259">
            <w:pPr>
              <w:jc w:val="right"/>
              <w:rPr>
                <w:rFonts w:eastAsia="Times New Roman"/>
                <w:color w:val="000000"/>
              </w:rPr>
            </w:pPr>
            <w:r w:rsidRPr="0089171B">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3FDF8C3E" w14:textId="1A824C51" w:rsidR="008E0259" w:rsidRPr="0089171B" w:rsidRDefault="008E0259">
            <w:pPr>
              <w:jc w:val="right"/>
              <w:rPr>
                <w:rFonts w:eastAsia="Times New Roman"/>
                <w:color w:val="000000"/>
              </w:rPr>
            </w:pPr>
            <w:r w:rsidRPr="0089171B">
              <w:rPr>
                <w:rFonts w:eastAsia="Times New Roman"/>
                <w:color w:val="000000"/>
              </w:rPr>
              <w:t>12</w:t>
            </w:r>
          </w:p>
        </w:tc>
        <w:tc>
          <w:tcPr>
            <w:tcW w:w="567" w:type="dxa"/>
            <w:tcBorders>
              <w:top w:val="single" w:sz="24" w:space="0" w:color="auto"/>
            </w:tcBorders>
            <w:shd w:val="clear" w:color="auto" w:fill="auto"/>
            <w:noWrap/>
            <w:vAlign w:val="bottom"/>
            <w:hideMark/>
          </w:tcPr>
          <w:p w14:paraId="7E13FE09" w14:textId="5A880C66" w:rsidR="008E0259" w:rsidRPr="0089171B" w:rsidRDefault="008E0259">
            <w:pPr>
              <w:jc w:val="right"/>
              <w:rPr>
                <w:rFonts w:eastAsia="Times New Roman"/>
                <w:color w:val="000000"/>
              </w:rPr>
            </w:pPr>
            <w:r w:rsidRPr="0089171B">
              <w:rPr>
                <w:rFonts w:eastAsia="Times New Roman"/>
                <w:color w:val="000000"/>
              </w:rPr>
              <w:t>11</w:t>
            </w:r>
          </w:p>
        </w:tc>
        <w:tc>
          <w:tcPr>
            <w:tcW w:w="581" w:type="dxa"/>
            <w:tcBorders>
              <w:top w:val="single" w:sz="24" w:space="0" w:color="auto"/>
              <w:bottom w:val="single" w:sz="4" w:space="0" w:color="auto"/>
            </w:tcBorders>
            <w:shd w:val="clear" w:color="auto" w:fill="auto"/>
            <w:noWrap/>
            <w:vAlign w:val="bottom"/>
            <w:hideMark/>
          </w:tcPr>
          <w:p w14:paraId="6005A577" w14:textId="1B4EE6CC" w:rsidR="008E0259" w:rsidRPr="0089171B" w:rsidRDefault="008E0259">
            <w:pPr>
              <w:jc w:val="right"/>
              <w:rPr>
                <w:rFonts w:eastAsia="Times New Roman"/>
                <w:color w:val="000000"/>
              </w:rPr>
            </w:pPr>
            <w:r w:rsidRPr="0089171B">
              <w:rPr>
                <w:rFonts w:eastAsia="Times New Roman"/>
                <w:color w:val="000000"/>
              </w:rPr>
              <w:t>1</w:t>
            </w:r>
          </w:p>
        </w:tc>
        <w:tc>
          <w:tcPr>
            <w:tcW w:w="606" w:type="dxa"/>
            <w:tcBorders>
              <w:top w:val="single" w:sz="24" w:space="0" w:color="auto"/>
              <w:bottom w:val="single" w:sz="4" w:space="0" w:color="auto"/>
            </w:tcBorders>
            <w:shd w:val="clear" w:color="auto" w:fill="auto"/>
            <w:noWrap/>
            <w:vAlign w:val="bottom"/>
            <w:hideMark/>
          </w:tcPr>
          <w:p w14:paraId="53A9AC5B" w14:textId="3266A151" w:rsidR="008E0259" w:rsidRPr="0089171B" w:rsidRDefault="008E0259">
            <w:pPr>
              <w:jc w:val="right"/>
              <w:rPr>
                <w:rFonts w:eastAsia="Times New Roman"/>
                <w:color w:val="000000"/>
              </w:rPr>
            </w:pPr>
            <w:r w:rsidRPr="0089171B">
              <w:rPr>
                <w:rFonts w:eastAsia="Times New Roman"/>
                <w:color w:val="000000"/>
              </w:rPr>
              <w:t>7</w:t>
            </w:r>
          </w:p>
        </w:tc>
        <w:tc>
          <w:tcPr>
            <w:tcW w:w="466" w:type="dxa"/>
            <w:tcBorders>
              <w:top w:val="single" w:sz="24" w:space="0" w:color="auto"/>
            </w:tcBorders>
            <w:shd w:val="clear" w:color="auto" w:fill="auto"/>
            <w:noWrap/>
            <w:vAlign w:val="bottom"/>
            <w:hideMark/>
          </w:tcPr>
          <w:p w14:paraId="2F460F01" w14:textId="201BC984" w:rsidR="008E0259" w:rsidRPr="0089171B" w:rsidRDefault="008E0259">
            <w:pPr>
              <w:jc w:val="right"/>
              <w:rPr>
                <w:rFonts w:eastAsia="Times New Roman"/>
                <w:color w:val="000000"/>
              </w:rPr>
            </w:pPr>
            <w:r w:rsidRPr="0089171B">
              <w:rPr>
                <w:rFonts w:eastAsia="Times New Roman"/>
                <w:color w:val="000000"/>
              </w:rPr>
              <w:t>0</w:t>
            </w:r>
          </w:p>
        </w:tc>
        <w:tc>
          <w:tcPr>
            <w:tcW w:w="708" w:type="dxa"/>
            <w:tcBorders>
              <w:top w:val="single" w:sz="24" w:space="0" w:color="auto"/>
              <w:bottom w:val="single" w:sz="4" w:space="0" w:color="auto"/>
            </w:tcBorders>
            <w:shd w:val="clear" w:color="auto" w:fill="auto"/>
            <w:noWrap/>
            <w:vAlign w:val="bottom"/>
            <w:hideMark/>
          </w:tcPr>
          <w:p w14:paraId="2DBA5B14" w14:textId="782E0FF5" w:rsidR="008E0259" w:rsidRPr="0089171B" w:rsidRDefault="008E0259">
            <w:pPr>
              <w:jc w:val="right"/>
              <w:rPr>
                <w:rFonts w:eastAsia="Times New Roman"/>
                <w:color w:val="000000"/>
              </w:rPr>
            </w:pPr>
            <w:r w:rsidRPr="0089171B">
              <w:rPr>
                <w:rFonts w:eastAsia="Times New Roman"/>
                <w:color w:val="000000"/>
              </w:rPr>
              <w:t>61</w:t>
            </w:r>
          </w:p>
        </w:tc>
        <w:tc>
          <w:tcPr>
            <w:tcW w:w="460" w:type="dxa"/>
            <w:tcBorders>
              <w:top w:val="single" w:sz="24" w:space="0" w:color="auto"/>
              <w:bottom w:val="single" w:sz="4" w:space="0" w:color="auto"/>
            </w:tcBorders>
            <w:shd w:val="clear" w:color="auto" w:fill="auto"/>
            <w:noWrap/>
            <w:vAlign w:val="bottom"/>
            <w:hideMark/>
          </w:tcPr>
          <w:p w14:paraId="6144CD34" w14:textId="6B180A2C"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top w:val="single" w:sz="24" w:space="0" w:color="auto"/>
              <w:bottom w:val="single" w:sz="4" w:space="0" w:color="auto"/>
            </w:tcBorders>
            <w:shd w:val="clear" w:color="auto" w:fill="auto"/>
            <w:noWrap/>
            <w:vAlign w:val="bottom"/>
            <w:hideMark/>
          </w:tcPr>
          <w:p w14:paraId="278133E9" w14:textId="21F35891"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445E5371" w14:textId="77777777" w:rsidTr="008E0259">
        <w:trPr>
          <w:trHeight w:val="320"/>
        </w:trPr>
        <w:tc>
          <w:tcPr>
            <w:tcW w:w="956" w:type="dxa"/>
            <w:vMerge/>
            <w:shd w:val="clear" w:color="auto" w:fill="auto"/>
            <w:noWrap/>
            <w:vAlign w:val="bottom"/>
            <w:hideMark/>
          </w:tcPr>
          <w:p w14:paraId="04176357" w14:textId="583F22D0" w:rsidR="008E0259" w:rsidRPr="0089171B" w:rsidRDefault="008E0259" w:rsidP="009365C6">
            <w:pPr>
              <w:rPr>
                <w:rFonts w:eastAsia="Times New Roman"/>
                <w:b/>
                <w:color w:val="000000"/>
              </w:rPr>
            </w:pPr>
          </w:p>
        </w:tc>
        <w:tc>
          <w:tcPr>
            <w:tcW w:w="2180" w:type="dxa"/>
            <w:shd w:val="clear" w:color="auto" w:fill="E2EFD9" w:themeFill="accent6" w:themeFillTint="33"/>
            <w:noWrap/>
            <w:vAlign w:val="bottom"/>
            <w:hideMark/>
          </w:tcPr>
          <w:p w14:paraId="104AA446" w14:textId="546644E4" w:rsidR="008E0259" w:rsidRPr="0089171B" w:rsidRDefault="008E0259" w:rsidP="00ED7B2F">
            <w:pPr>
              <w:rPr>
                <w:rFonts w:eastAsia="Times New Roman"/>
                <w:b/>
                <w:color w:val="000000"/>
              </w:rPr>
            </w:pPr>
            <w:r w:rsidRPr="0089171B">
              <w:rPr>
                <w:rFonts w:eastAsia="Times New Roman"/>
                <w:b/>
                <w:color w:val="000000"/>
              </w:rPr>
              <w:t xml:space="preserve">DIABLO_full </w:t>
            </w:r>
          </w:p>
        </w:tc>
        <w:tc>
          <w:tcPr>
            <w:tcW w:w="850" w:type="dxa"/>
            <w:shd w:val="clear" w:color="auto" w:fill="E2EFD9" w:themeFill="accent6" w:themeFillTint="33"/>
            <w:noWrap/>
            <w:vAlign w:val="bottom"/>
            <w:hideMark/>
          </w:tcPr>
          <w:p w14:paraId="1A8CD697" w14:textId="0ED62AF8" w:rsidR="008E0259" w:rsidRPr="0089171B" w:rsidRDefault="008E0259">
            <w:pPr>
              <w:jc w:val="right"/>
              <w:rPr>
                <w:rFonts w:eastAsia="Times New Roman"/>
                <w:b/>
                <w:color w:val="000000"/>
              </w:rPr>
            </w:pPr>
            <w:r w:rsidRPr="0089171B">
              <w:rPr>
                <w:rFonts w:eastAsia="Times New Roman"/>
                <w:b/>
                <w:color w:val="000000"/>
              </w:rPr>
              <w:t>23</w:t>
            </w:r>
          </w:p>
        </w:tc>
        <w:tc>
          <w:tcPr>
            <w:tcW w:w="567" w:type="dxa"/>
            <w:shd w:val="clear" w:color="auto" w:fill="FFFFFF" w:themeFill="background1"/>
            <w:noWrap/>
            <w:vAlign w:val="bottom"/>
            <w:hideMark/>
          </w:tcPr>
          <w:p w14:paraId="28112B6F" w14:textId="7A9068B8"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35BC0D3A" w14:textId="6D82DBCB" w:rsidR="008E0259" w:rsidRPr="0089171B" w:rsidRDefault="008E0259">
            <w:pPr>
              <w:jc w:val="right"/>
              <w:rPr>
                <w:rFonts w:eastAsia="Times New Roman"/>
                <w:b/>
                <w:color w:val="000000"/>
              </w:rPr>
            </w:pPr>
            <w:r w:rsidRPr="0089171B">
              <w:rPr>
                <w:rFonts w:eastAsia="Times New Roman"/>
                <w:b/>
                <w:color w:val="000000"/>
              </w:rPr>
              <w:t>113</w:t>
            </w:r>
          </w:p>
        </w:tc>
        <w:tc>
          <w:tcPr>
            <w:tcW w:w="567" w:type="dxa"/>
            <w:shd w:val="clear" w:color="auto" w:fill="auto"/>
            <w:noWrap/>
            <w:vAlign w:val="bottom"/>
            <w:hideMark/>
          </w:tcPr>
          <w:p w14:paraId="0A5443FD" w14:textId="6557CFDA"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5DC0F330" w14:textId="15560935" w:rsidR="008E0259" w:rsidRPr="0089171B" w:rsidRDefault="008E0259">
            <w:pPr>
              <w:jc w:val="right"/>
              <w:rPr>
                <w:rFonts w:eastAsia="Times New Roman"/>
                <w:b/>
                <w:color w:val="000000"/>
              </w:rPr>
            </w:pPr>
            <w:r w:rsidRPr="0089171B">
              <w:rPr>
                <w:rFonts w:eastAsia="Times New Roman"/>
                <w:b/>
                <w:color w:val="000000"/>
              </w:rPr>
              <w:t>46</w:t>
            </w:r>
          </w:p>
        </w:tc>
        <w:tc>
          <w:tcPr>
            <w:tcW w:w="606" w:type="dxa"/>
            <w:shd w:val="clear" w:color="auto" w:fill="E2EFD9" w:themeFill="accent6" w:themeFillTint="33"/>
            <w:noWrap/>
            <w:vAlign w:val="bottom"/>
            <w:hideMark/>
          </w:tcPr>
          <w:p w14:paraId="4E3E4DB5" w14:textId="01B91400" w:rsidR="008E0259" w:rsidRPr="0089171B" w:rsidRDefault="008E0259">
            <w:pPr>
              <w:jc w:val="right"/>
              <w:rPr>
                <w:rFonts w:eastAsia="Times New Roman"/>
                <w:b/>
                <w:color w:val="000000"/>
              </w:rPr>
            </w:pPr>
            <w:r w:rsidRPr="0089171B">
              <w:rPr>
                <w:rFonts w:eastAsia="Times New Roman"/>
                <w:b/>
                <w:color w:val="000000"/>
              </w:rPr>
              <w:t>216</w:t>
            </w:r>
          </w:p>
        </w:tc>
        <w:tc>
          <w:tcPr>
            <w:tcW w:w="466" w:type="dxa"/>
            <w:shd w:val="clear" w:color="auto" w:fill="auto"/>
            <w:noWrap/>
            <w:vAlign w:val="bottom"/>
            <w:hideMark/>
          </w:tcPr>
          <w:p w14:paraId="4737E75B" w14:textId="3CDE43ED"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E2EFD9" w:themeFill="accent6" w:themeFillTint="33"/>
            <w:noWrap/>
            <w:vAlign w:val="bottom"/>
            <w:hideMark/>
          </w:tcPr>
          <w:p w14:paraId="46B3564A" w14:textId="0523340D" w:rsidR="008E0259" w:rsidRPr="0089171B" w:rsidRDefault="008E0259">
            <w:pPr>
              <w:jc w:val="right"/>
              <w:rPr>
                <w:rFonts w:eastAsia="Times New Roman"/>
                <w:b/>
                <w:color w:val="000000"/>
              </w:rPr>
            </w:pPr>
            <w:r w:rsidRPr="0089171B">
              <w:rPr>
                <w:rFonts w:eastAsia="Times New Roman"/>
                <w:b/>
                <w:color w:val="000000"/>
              </w:rPr>
              <w:t>218</w:t>
            </w:r>
          </w:p>
        </w:tc>
        <w:tc>
          <w:tcPr>
            <w:tcW w:w="460" w:type="dxa"/>
            <w:shd w:val="clear" w:color="auto" w:fill="E2EFD9" w:themeFill="accent6" w:themeFillTint="33"/>
            <w:noWrap/>
            <w:vAlign w:val="bottom"/>
            <w:hideMark/>
          </w:tcPr>
          <w:p w14:paraId="6902329E" w14:textId="6B6956D9" w:rsidR="008E0259" w:rsidRPr="0089171B" w:rsidRDefault="008E0259">
            <w:pPr>
              <w:jc w:val="right"/>
              <w:rPr>
                <w:rFonts w:eastAsia="Times New Roman"/>
                <w:b/>
                <w:color w:val="000000"/>
              </w:rPr>
            </w:pPr>
            <w:r w:rsidRPr="0089171B">
              <w:rPr>
                <w:rFonts w:eastAsia="Times New Roman"/>
                <w:b/>
                <w:color w:val="000000"/>
              </w:rPr>
              <w:t>7</w:t>
            </w:r>
          </w:p>
        </w:tc>
        <w:tc>
          <w:tcPr>
            <w:tcW w:w="1134" w:type="dxa"/>
            <w:shd w:val="clear" w:color="auto" w:fill="E2EFD9" w:themeFill="accent6" w:themeFillTint="33"/>
            <w:noWrap/>
            <w:vAlign w:val="bottom"/>
            <w:hideMark/>
          </w:tcPr>
          <w:p w14:paraId="145CBA28" w14:textId="7D5A868A" w:rsidR="008E0259" w:rsidRPr="0089171B" w:rsidRDefault="008E0259">
            <w:pPr>
              <w:jc w:val="right"/>
              <w:rPr>
                <w:rFonts w:eastAsia="Times New Roman"/>
                <w:b/>
                <w:color w:val="000000"/>
              </w:rPr>
            </w:pPr>
            <w:r w:rsidRPr="0089171B">
              <w:rPr>
                <w:rFonts w:eastAsia="Times New Roman"/>
                <w:b/>
                <w:color w:val="000000"/>
              </w:rPr>
              <w:t>16</w:t>
            </w:r>
          </w:p>
        </w:tc>
      </w:tr>
      <w:tr w:rsidR="008E0259" w:rsidRPr="0089171B" w14:paraId="32A7B221" w14:textId="77777777" w:rsidTr="008E0259">
        <w:trPr>
          <w:trHeight w:val="320"/>
        </w:trPr>
        <w:tc>
          <w:tcPr>
            <w:tcW w:w="956" w:type="dxa"/>
            <w:vMerge/>
            <w:shd w:val="clear" w:color="auto" w:fill="auto"/>
            <w:noWrap/>
            <w:vAlign w:val="bottom"/>
            <w:hideMark/>
          </w:tcPr>
          <w:p w14:paraId="71B3F7C1" w14:textId="74C628F4" w:rsidR="008E0259" w:rsidRPr="0089171B" w:rsidRDefault="008E0259" w:rsidP="009365C6">
            <w:pPr>
              <w:rPr>
                <w:rFonts w:eastAsia="Times New Roman"/>
                <w:b/>
                <w:color w:val="000000"/>
              </w:rPr>
            </w:pPr>
          </w:p>
        </w:tc>
        <w:tc>
          <w:tcPr>
            <w:tcW w:w="2180" w:type="dxa"/>
            <w:shd w:val="clear" w:color="auto" w:fill="auto"/>
            <w:noWrap/>
            <w:vAlign w:val="bottom"/>
            <w:hideMark/>
          </w:tcPr>
          <w:p w14:paraId="2034A1EC" w14:textId="5FD5C665" w:rsidR="008E0259" w:rsidRPr="0089171B" w:rsidRDefault="008E0259" w:rsidP="00ED7B2F">
            <w:pPr>
              <w:rPr>
                <w:rFonts w:eastAsia="Times New Roman"/>
                <w:color w:val="000000"/>
              </w:rPr>
            </w:pPr>
            <w:r w:rsidRPr="0089171B">
              <w:rPr>
                <w:rFonts w:eastAsia="Times New Roman"/>
                <w:color w:val="000000"/>
              </w:rPr>
              <w:t xml:space="preserve">DIABLO_null </w:t>
            </w:r>
          </w:p>
        </w:tc>
        <w:tc>
          <w:tcPr>
            <w:tcW w:w="850" w:type="dxa"/>
            <w:shd w:val="clear" w:color="auto" w:fill="auto"/>
            <w:noWrap/>
            <w:vAlign w:val="bottom"/>
            <w:hideMark/>
          </w:tcPr>
          <w:p w14:paraId="1E34A97D" w14:textId="2DA7698B"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6556D036" w14:textId="3DFAFD99"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4E7EA379" w14:textId="7CF679A4" w:rsidR="008E0259" w:rsidRPr="0089171B" w:rsidRDefault="008E0259">
            <w:pPr>
              <w:jc w:val="right"/>
              <w:rPr>
                <w:rFonts w:eastAsia="Times New Roman"/>
                <w:color w:val="000000"/>
              </w:rPr>
            </w:pPr>
            <w:r w:rsidRPr="0089171B">
              <w:rPr>
                <w:rFonts w:eastAsia="Times New Roman"/>
                <w:color w:val="000000"/>
              </w:rPr>
              <w:t>21</w:t>
            </w:r>
          </w:p>
        </w:tc>
        <w:tc>
          <w:tcPr>
            <w:tcW w:w="567" w:type="dxa"/>
            <w:shd w:val="clear" w:color="auto" w:fill="auto"/>
            <w:noWrap/>
            <w:vAlign w:val="bottom"/>
            <w:hideMark/>
          </w:tcPr>
          <w:p w14:paraId="6B523C76" w14:textId="667D5DFC" w:rsidR="008E0259" w:rsidRPr="0089171B" w:rsidRDefault="008E0259">
            <w:pPr>
              <w:jc w:val="right"/>
              <w:rPr>
                <w:rFonts w:eastAsia="Times New Roman"/>
                <w:color w:val="000000"/>
              </w:rPr>
            </w:pPr>
            <w:r w:rsidRPr="0089171B">
              <w:rPr>
                <w:rFonts w:eastAsia="Times New Roman"/>
                <w:color w:val="000000"/>
              </w:rPr>
              <w:t>6</w:t>
            </w:r>
          </w:p>
        </w:tc>
        <w:tc>
          <w:tcPr>
            <w:tcW w:w="581" w:type="dxa"/>
            <w:shd w:val="clear" w:color="auto" w:fill="auto"/>
            <w:noWrap/>
            <w:vAlign w:val="bottom"/>
            <w:hideMark/>
          </w:tcPr>
          <w:p w14:paraId="4CE65D19" w14:textId="6E22193D" w:rsidR="008E0259" w:rsidRPr="0089171B" w:rsidRDefault="008E0259">
            <w:pPr>
              <w:jc w:val="right"/>
              <w:rPr>
                <w:rFonts w:eastAsia="Times New Roman"/>
                <w:color w:val="000000"/>
              </w:rPr>
            </w:pPr>
            <w:r w:rsidRPr="0089171B">
              <w:rPr>
                <w:rFonts w:eastAsia="Times New Roman"/>
                <w:color w:val="000000"/>
              </w:rPr>
              <w:t>1</w:t>
            </w:r>
          </w:p>
        </w:tc>
        <w:tc>
          <w:tcPr>
            <w:tcW w:w="606" w:type="dxa"/>
            <w:shd w:val="clear" w:color="auto" w:fill="auto"/>
            <w:noWrap/>
            <w:vAlign w:val="bottom"/>
            <w:hideMark/>
          </w:tcPr>
          <w:p w14:paraId="3C8E6704" w14:textId="06B5C22D" w:rsidR="008E0259" w:rsidRPr="0089171B" w:rsidRDefault="008E0259">
            <w:pPr>
              <w:jc w:val="right"/>
              <w:rPr>
                <w:rFonts w:eastAsia="Times New Roman"/>
                <w:color w:val="000000"/>
              </w:rPr>
            </w:pPr>
            <w:r w:rsidRPr="0089171B">
              <w:rPr>
                <w:rFonts w:eastAsia="Times New Roman"/>
                <w:color w:val="000000"/>
              </w:rPr>
              <w:t>0</w:t>
            </w:r>
          </w:p>
        </w:tc>
        <w:tc>
          <w:tcPr>
            <w:tcW w:w="466" w:type="dxa"/>
            <w:shd w:val="clear" w:color="auto" w:fill="auto"/>
            <w:noWrap/>
            <w:vAlign w:val="bottom"/>
            <w:hideMark/>
          </w:tcPr>
          <w:p w14:paraId="3E12E39D" w14:textId="06033A10"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75B2CBBC" w14:textId="0D17ADE5" w:rsidR="008E0259" w:rsidRPr="0089171B" w:rsidRDefault="008E0259">
            <w:pPr>
              <w:jc w:val="right"/>
              <w:rPr>
                <w:rFonts w:eastAsia="Times New Roman"/>
                <w:color w:val="000000"/>
              </w:rPr>
            </w:pPr>
            <w:r w:rsidRPr="0089171B">
              <w:rPr>
                <w:rFonts w:eastAsia="Times New Roman"/>
                <w:color w:val="000000"/>
              </w:rPr>
              <w:t>62</w:t>
            </w:r>
          </w:p>
        </w:tc>
        <w:tc>
          <w:tcPr>
            <w:tcW w:w="460" w:type="dxa"/>
            <w:shd w:val="clear" w:color="auto" w:fill="auto"/>
            <w:noWrap/>
            <w:vAlign w:val="bottom"/>
            <w:hideMark/>
          </w:tcPr>
          <w:p w14:paraId="673ED2FF" w14:textId="4C958A1C" w:rsidR="008E0259" w:rsidRPr="0089171B" w:rsidRDefault="008E0259">
            <w:pPr>
              <w:jc w:val="right"/>
              <w:rPr>
                <w:rFonts w:eastAsia="Times New Roman"/>
                <w:color w:val="000000"/>
              </w:rPr>
            </w:pPr>
            <w:r w:rsidRPr="0089171B">
              <w:rPr>
                <w:rFonts w:eastAsia="Times New Roman"/>
                <w:color w:val="000000"/>
              </w:rPr>
              <w:t>2</w:t>
            </w:r>
          </w:p>
        </w:tc>
        <w:tc>
          <w:tcPr>
            <w:tcW w:w="1134" w:type="dxa"/>
            <w:shd w:val="clear" w:color="auto" w:fill="auto"/>
            <w:noWrap/>
            <w:vAlign w:val="bottom"/>
            <w:hideMark/>
          </w:tcPr>
          <w:p w14:paraId="70316975" w14:textId="77129218"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2D926AF1" w14:textId="77777777" w:rsidTr="008E0259">
        <w:trPr>
          <w:trHeight w:val="320"/>
        </w:trPr>
        <w:tc>
          <w:tcPr>
            <w:tcW w:w="956" w:type="dxa"/>
            <w:vMerge/>
            <w:shd w:val="clear" w:color="auto" w:fill="auto"/>
            <w:noWrap/>
            <w:vAlign w:val="bottom"/>
            <w:hideMark/>
          </w:tcPr>
          <w:p w14:paraId="666962F1" w14:textId="0291EEB1" w:rsidR="008E0259" w:rsidRPr="0089171B" w:rsidRDefault="008E0259" w:rsidP="009365C6">
            <w:pPr>
              <w:rPr>
                <w:rFonts w:eastAsia="Times New Roman"/>
                <w:b/>
                <w:color w:val="000000"/>
              </w:rPr>
            </w:pPr>
          </w:p>
        </w:tc>
        <w:tc>
          <w:tcPr>
            <w:tcW w:w="2180" w:type="dxa"/>
            <w:shd w:val="clear" w:color="auto" w:fill="auto"/>
            <w:noWrap/>
            <w:vAlign w:val="bottom"/>
            <w:hideMark/>
          </w:tcPr>
          <w:p w14:paraId="7405B846" w14:textId="7094130B" w:rsidR="008E0259" w:rsidRPr="0089171B" w:rsidRDefault="008E0259" w:rsidP="00ED7B2F">
            <w:pPr>
              <w:rPr>
                <w:rFonts w:eastAsia="Times New Roman"/>
                <w:color w:val="000000"/>
              </w:rPr>
            </w:pPr>
            <w:r w:rsidRPr="0089171B">
              <w:rPr>
                <w:rFonts w:eastAsia="Times New Roman"/>
                <w:color w:val="000000"/>
              </w:rPr>
              <w:t xml:space="preserve">Ensemble </w:t>
            </w:r>
          </w:p>
        </w:tc>
        <w:tc>
          <w:tcPr>
            <w:tcW w:w="850" w:type="dxa"/>
            <w:shd w:val="clear" w:color="auto" w:fill="auto"/>
            <w:noWrap/>
            <w:vAlign w:val="bottom"/>
            <w:hideMark/>
          </w:tcPr>
          <w:p w14:paraId="1A7B57E2" w14:textId="06F2773F"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08E735B9" w14:textId="7D7E4483"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2904ABA9" w14:textId="47212280" w:rsidR="008E0259" w:rsidRPr="0089171B" w:rsidRDefault="008E0259">
            <w:pPr>
              <w:jc w:val="right"/>
              <w:rPr>
                <w:rFonts w:eastAsia="Times New Roman"/>
                <w:color w:val="000000"/>
              </w:rPr>
            </w:pPr>
            <w:r w:rsidRPr="0089171B">
              <w:rPr>
                <w:rFonts w:eastAsia="Times New Roman"/>
                <w:color w:val="000000"/>
              </w:rPr>
              <w:t>3</w:t>
            </w:r>
          </w:p>
        </w:tc>
        <w:tc>
          <w:tcPr>
            <w:tcW w:w="567" w:type="dxa"/>
            <w:tcBorders>
              <w:bottom w:val="single" w:sz="4" w:space="0" w:color="auto"/>
            </w:tcBorders>
            <w:shd w:val="clear" w:color="auto" w:fill="auto"/>
            <w:noWrap/>
            <w:vAlign w:val="bottom"/>
            <w:hideMark/>
          </w:tcPr>
          <w:p w14:paraId="333A47BD" w14:textId="63D0F7DD" w:rsidR="008E0259" w:rsidRPr="0089171B" w:rsidRDefault="008E0259">
            <w:pPr>
              <w:jc w:val="right"/>
              <w:rPr>
                <w:rFonts w:eastAsia="Times New Roman"/>
                <w:color w:val="000000"/>
              </w:rPr>
            </w:pPr>
            <w:r w:rsidRPr="0089171B">
              <w:rPr>
                <w:rFonts w:eastAsia="Times New Roman"/>
                <w:color w:val="000000"/>
              </w:rPr>
              <w:t>2</w:t>
            </w:r>
          </w:p>
        </w:tc>
        <w:tc>
          <w:tcPr>
            <w:tcW w:w="581" w:type="dxa"/>
            <w:shd w:val="clear" w:color="auto" w:fill="auto"/>
            <w:noWrap/>
            <w:vAlign w:val="bottom"/>
            <w:hideMark/>
          </w:tcPr>
          <w:p w14:paraId="5DDEF33A" w14:textId="3CCADB3F" w:rsidR="008E0259" w:rsidRPr="0089171B" w:rsidRDefault="008E0259">
            <w:pPr>
              <w:jc w:val="right"/>
              <w:rPr>
                <w:rFonts w:eastAsia="Times New Roman"/>
                <w:color w:val="000000"/>
              </w:rPr>
            </w:pPr>
            <w:r w:rsidRPr="0089171B">
              <w:rPr>
                <w:rFonts w:eastAsia="Times New Roman"/>
                <w:color w:val="000000"/>
              </w:rPr>
              <w:t>2</w:t>
            </w:r>
          </w:p>
        </w:tc>
        <w:tc>
          <w:tcPr>
            <w:tcW w:w="606" w:type="dxa"/>
            <w:shd w:val="clear" w:color="auto" w:fill="auto"/>
            <w:noWrap/>
            <w:vAlign w:val="bottom"/>
            <w:hideMark/>
          </w:tcPr>
          <w:p w14:paraId="4D25E28B" w14:textId="2224A96C" w:rsidR="008E0259" w:rsidRPr="0089171B" w:rsidRDefault="008E0259">
            <w:pPr>
              <w:jc w:val="right"/>
              <w:rPr>
                <w:rFonts w:eastAsia="Times New Roman"/>
                <w:color w:val="000000"/>
              </w:rPr>
            </w:pPr>
            <w:r w:rsidRPr="0089171B">
              <w:rPr>
                <w:rFonts w:eastAsia="Times New Roman"/>
                <w:color w:val="000000"/>
              </w:rPr>
              <w:t>0</w:t>
            </w:r>
          </w:p>
        </w:tc>
        <w:tc>
          <w:tcPr>
            <w:tcW w:w="466" w:type="dxa"/>
            <w:shd w:val="clear" w:color="auto" w:fill="auto"/>
            <w:noWrap/>
            <w:vAlign w:val="bottom"/>
            <w:hideMark/>
          </w:tcPr>
          <w:p w14:paraId="4170CC9B" w14:textId="35F09515"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1F66358B" w14:textId="706407A5" w:rsidR="008E0259" w:rsidRPr="0089171B" w:rsidRDefault="008E0259">
            <w:pPr>
              <w:jc w:val="right"/>
              <w:rPr>
                <w:rFonts w:eastAsia="Times New Roman"/>
                <w:color w:val="000000"/>
              </w:rPr>
            </w:pPr>
            <w:r w:rsidRPr="0089171B">
              <w:rPr>
                <w:rFonts w:eastAsia="Times New Roman"/>
                <w:color w:val="000000"/>
              </w:rPr>
              <w:t>10</w:t>
            </w:r>
          </w:p>
        </w:tc>
        <w:tc>
          <w:tcPr>
            <w:tcW w:w="460" w:type="dxa"/>
            <w:shd w:val="clear" w:color="auto" w:fill="auto"/>
            <w:noWrap/>
            <w:vAlign w:val="bottom"/>
            <w:hideMark/>
          </w:tcPr>
          <w:p w14:paraId="2F20EA2B" w14:textId="6187B4A7"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1CC430D7" w14:textId="29AF3D1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1E314CE7" w14:textId="77777777" w:rsidTr="008E0259">
        <w:trPr>
          <w:trHeight w:val="320"/>
        </w:trPr>
        <w:tc>
          <w:tcPr>
            <w:tcW w:w="956" w:type="dxa"/>
            <w:vMerge/>
            <w:shd w:val="clear" w:color="auto" w:fill="auto"/>
            <w:noWrap/>
            <w:vAlign w:val="bottom"/>
            <w:hideMark/>
          </w:tcPr>
          <w:p w14:paraId="651D7A49" w14:textId="2A1AF92E" w:rsidR="008E0259" w:rsidRPr="0089171B" w:rsidRDefault="008E0259" w:rsidP="009365C6">
            <w:pPr>
              <w:rPr>
                <w:rFonts w:eastAsia="Times New Roman"/>
                <w:b/>
                <w:color w:val="000000"/>
              </w:rPr>
            </w:pPr>
          </w:p>
        </w:tc>
        <w:tc>
          <w:tcPr>
            <w:tcW w:w="2180" w:type="dxa"/>
            <w:shd w:val="clear" w:color="auto" w:fill="auto"/>
            <w:noWrap/>
            <w:vAlign w:val="bottom"/>
            <w:hideMark/>
          </w:tcPr>
          <w:p w14:paraId="36E94173" w14:textId="46F9E420" w:rsidR="008E0259" w:rsidRPr="0089171B" w:rsidRDefault="008E0259" w:rsidP="00ED7B2F">
            <w:pPr>
              <w:rPr>
                <w:rFonts w:eastAsia="Times New Roman"/>
                <w:color w:val="000000"/>
              </w:rPr>
            </w:pPr>
            <w:r w:rsidRPr="0089171B">
              <w:rPr>
                <w:rFonts w:eastAsia="Times New Roman"/>
                <w:color w:val="000000"/>
              </w:rPr>
              <w:t xml:space="preserve">JIVE </w:t>
            </w:r>
          </w:p>
        </w:tc>
        <w:tc>
          <w:tcPr>
            <w:tcW w:w="850" w:type="dxa"/>
            <w:shd w:val="clear" w:color="auto" w:fill="auto"/>
            <w:noWrap/>
            <w:vAlign w:val="bottom"/>
            <w:hideMark/>
          </w:tcPr>
          <w:p w14:paraId="2D80A714" w14:textId="633EEA4E"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3B967CFD" w14:textId="0DCF3E72"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4" w:space="0" w:color="auto"/>
            </w:tcBorders>
            <w:shd w:val="clear" w:color="auto" w:fill="auto"/>
            <w:noWrap/>
            <w:vAlign w:val="bottom"/>
            <w:hideMark/>
          </w:tcPr>
          <w:p w14:paraId="1745BDC5" w14:textId="7984E5A3" w:rsidR="008E0259" w:rsidRPr="0089171B" w:rsidRDefault="008E0259">
            <w:pPr>
              <w:jc w:val="right"/>
              <w:rPr>
                <w:rFonts w:eastAsia="Times New Roman"/>
                <w:color w:val="000000"/>
              </w:rPr>
            </w:pPr>
            <w:r w:rsidRPr="0089171B">
              <w:rPr>
                <w:rFonts w:eastAsia="Times New Roman"/>
                <w:color w:val="000000"/>
              </w:rPr>
              <w:t>15</w:t>
            </w:r>
          </w:p>
        </w:tc>
        <w:tc>
          <w:tcPr>
            <w:tcW w:w="567" w:type="dxa"/>
            <w:shd w:val="clear" w:color="auto" w:fill="auto"/>
            <w:noWrap/>
            <w:vAlign w:val="bottom"/>
            <w:hideMark/>
          </w:tcPr>
          <w:p w14:paraId="698DE975" w14:textId="66A5881E" w:rsidR="008E0259" w:rsidRPr="0089171B" w:rsidRDefault="008E0259">
            <w:pPr>
              <w:jc w:val="right"/>
              <w:rPr>
                <w:rFonts w:eastAsia="Times New Roman"/>
                <w:b/>
                <w:color w:val="000000"/>
              </w:rPr>
            </w:pPr>
            <w:r w:rsidRPr="0089171B">
              <w:rPr>
                <w:rFonts w:eastAsia="Times New Roman"/>
                <w:color w:val="000000"/>
              </w:rPr>
              <w:t>8</w:t>
            </w:r>
          </w:p>
        </w:tc>
        <w:tc>
          <w:tcPr>
            <w:tcW w:w="581" w:type="dxa"/>
            <w:shd w:val="clear" w:color="auto" w:fill="auto"/>
            <w:noWrap/>
            <w:vAlign w:val="bottom"/>
            <w:hideMark/>
          </w:tcPr>
          <w:p w14:paraId="044224DE" w14:textId="4B3609B1" w:rsidR="008E0259" w:rsidRPr="0089171B" w:rsidRDefault="008E0259">
            <w:pPr>
              <w:jc w:val="right"/>
              <w:rPr>
                <w:rFonts w:eastAsia="Times New Roman"/>
                <w:color w:val="000000"/>
              </w:rPr>
            </w:pPr>
            <w:r w:rsidRPr="0089171B">
              <w:rPr>
                <w:rFonts w:eastAsia="Times New Roman"/>
                <w:color w:val="000000"/>
              </w:rPr>
              <w:t>0</w:t>
            </w:r>
          </w:p>
        </w:tc>
        <w:tc>
          <w:tcPr>
            <w:tcW w:w="606" w:type="dxa"/>
            <w:shd w:val="clear" w:color="auto" w:fill="auto"/>
            <w:noWrap/>
            <w:vAlign w:val="bottom"/>
            <w:hideMark/>
          </w:tcPr>
          <w:p w14:paraId="788D19AF" w14:textId="78E3310F" w:rsidR="008E0259" w:rsidRPr="0089171B" w:rsidRDefault="008E0259">
            <w:pPr>
              <w:jc w:val="right"/>
              <w:rPr>
                <w:rFonts w:eastAsia="Times New Roman"/>
                <w:color w:val="000000"/>
              </w:rPr>
            </w:pPr>
            <w:r w:rsidRPr="0089171B">
              <w:rPr>
                <w:rFonts w:eastAsia="Times New Roman"/>
                <w:color w:val="000000"/>
              </w:rPr>
              <w:t>19</w:t>
            </w:r>
          </w:p>
        </w:tc>
        <w:tc>
          <w:tcPr>
            <w:tcW w:w="466" w:type="dxa"/>
            <w:tcBorders>
              <w:bottom w:val="single" w:sz="4" w:space="0" w:color="auto"/>
            </w:tcBorders>
            <w:shd w:val="clear" w:color="auto" w:fill="auto"/>
            <w:noWrap/>
            <w:vAlign w:val="bottom"/>
            <w:hideMark/>
          </w:tcPr>
          <w:p w14:paraId="581F41E3" w14:textId="6605C685"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422F9049" w14:textId="6C95805D" w:rsidR="008E0259" w:rsidRPr="0089171B" w:rsidRDefault="008E0259">
            <w:pPr>
              <w:jc w:val="right"/>
              <w:rPr>
                <w:rFonts w:eastAsia="Times New Roman"/>
                <w:color w:val="000000"/>
              </w:rPr>
            </w:pPr>
            <w:r w:rsidRPr="0089171B">
              <w:rPr>
                <w:rFonts w:eastAsia="Times New Roman"/>
                <w:color w:val="000000"/>
              </w:rPr>
              <w:t>1</w:t>
            </w:r>
          </w:p>
        </w:tc>
        <w:tc>
          <w:tcPr>
            <w:tcW w:w="460" w:type="dxa"/>
            <w:shd w:val="clear" w:color="auto" w:fill="auto"/>
            <w:noWrap/>
            <w:vAlign w:val="bottom"/>
            <w:hideMark/>
          </w:tcPr>
          <w:p w14:paraId="35BF0CCC" w14:textId="116E9015"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7D5AC480" w14:textId="0910EF07" w:rsidR="008E0259" w:rsidRPr="0089171B" w:rsidRDefault="008E0259">
            <w:pPr>
              <w:jc w:val="right"/>
              <w:rPr>
                <w:rFonts w:eastAsia="Times New Roman"/>
                <w:color w:val="000000"/>
              </w:rPr>
            </w:pPr>
            <w:r w:rsidRPr="0089171B">
              <w:rPr>
                <w:rFonts w:eastAsia="Times New Roman"/>
                <w:color w:val="000000"/>
              </w:rPr>
              <w:t>2</w:t>
            </w:r>
          </w:p>
        </w:tc>
      </w:tr>
      <w:tr w:rsidR="008E0259" w:rsidRPr="0089171B" w14:paraId="5CE1718F" w14:textId="77777777" w:rsidTr="008E0259">
        <w:trPr>
          <w:trHeight w:val="320"/>
        </w:trPr>
        <w:tc>
          <w:tcPr>
            <w:tcW w:w="956" w:type="dxa"/>
            <w:vMerge/>
            <w:shd w:val="clear" w:color="auto" w:fill="auto"/>
            <w:noWrap/>
            <w:vAlign w:val="bottom"/>
            <w:hideMark/>
          </w:tcPr>
          <w:p w14:paraId="645FEAB2" w14:textId="1719F6F6" w:rsidR="008E0259" w:rsidRPr="0089171B" w:rsidRDefault="008E0259" w:rsidP="009365C6">
            <w:pPr>
              <w:rPr>
                <w:rFonts w:eastAsia="Times New Roman"/>
                <w:b/>
                <w:color w:val="000000"/>
              </w:rPr>
            </w:pPr>
          </w:p>
        </w:tc>
        <w:tc>
          <w:tcPr>
            <w:tcW w:w="2180" w:type="dxa"/>
            <w:shd w:val="clear" w:color="auto" w:fill="auto"/>
            <w:noWrap/>
            <w:vAlign w:val="bottom"/>
            <w:hideMark/>
          </w:tcPr>
          <w:p w14:paraId="4EBB9205" w14:textId="68232DC9" w:rsidR="008E0259" w:rsidRPr="0089171B" w:rsidRDefault="008E0259" w:rsidP="00ED7B2F">
            <w:pPr>
              <w:rPr>
                <w:rFonts w:eastAsia="Times New Roman"/>
                <w:color w:val="000000"/>
              </w:rPr>
            </w:pPr>
            <w:r w:rsidRPr="0089171B">
              <w:rPr>
                <w:rFonts w:eastAsia="Times New Roman"/>
                <w:color w:val="000000"/>
              </w:rPr>
              <w:t xml:space="preserve">MOFA </w:t>
            </w:r>
          </w:p>
        </w:tc>
        <w:tc>
          <w:tcPr>
            <w:tcW w:w="850" w:type="dxa"/>
            <w:shd w:val="clear" w:color="auto" w:fill="auto"/>
            <w:noWrap/>
            <w:vAlign w:val="bottom"/>
            <w:hideMark/>
          </w:tcPr>
          <w:p w14:paraId="0CDD9E1D" w14:textId="6BA3BD75" w:rsidR="008E0259" w:rsidRPr="0089171B" w:rsidRDefault="008E0259">
            <w:pPr>
              <w:jc w:val="right"/>
              <w:rPr>
                <w:rFonts w:eastAsia="Times New Roman"/>
                <w:color w:val="000000"/>
              </w:rPr>
            </w:pPr>
            <w:r w:rsidRPr="0089171B">
              <w:rPr>
                <w:rFonts w:eastAsia="Times New Roman"/>
                <w:color w:val="000000"/>
              </w:rPr>
              <w:t>4</w:t>
            </w:r>
          </w:p>
        </w:tc>
        <w:tc>
          <w:tcPr>
            <w:tcW w:w="567" w:type="dxa"/>
            <w:shd w:val="clear" w:color="auto" w:fill="auto"/>
            <w:noWrap/>
            <w:vAlign w:val="bottom"/>
            <w:hideMark/>
          </w:tcPr>
          <w:p w14:paraId="2D077F46" w14:textId="63DE7D39"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FFFFFF" w:themeFill="background1"/>
            <w:noWrap/>
            <w:vAlign w:val="bottom"/>
            <w:hideMark/>
          </w:tcPr>
          <w:p w14:paraId="13AA77E0" w14:textId="12612FDD" w:rsidR="008E0259" w:rsidRPr="0089171B" w:rsidRDefault="008E0259">
            <w:pPr>
              <w:jc w:val="right"/>
              <w:rPr>
                <w:rFonts w:eastAsia="Times New Roman"/>
                <w:b/>
                <w:color w:val="000000"/>
              </w:rPr>
            </w:pPr>
            <w:r w:rsidRPr="0089171B">
              <w:rPr>
                <w:rFonts w:eastAsia="Times New Roman"/>
                <w:color w:val="000000"/>
              </w:rPr>
              <w:t>14</w:t>
            </w:r>
          </w:p>
        </w:tc>
        <w:tc>
          <w:tcPr>
            <w:tcW w:w="567" w:type="dxa"/>
            <w:tcBorders>
              <w:bottom w:val="single" w:sz="4" w:space="0" w:color="auto"/>
            </w:tcBorders>
            <w:shd w:val="clear" w:color="auto" w:fill="auto"/>
            <w:noWrap/>
            <w:vAlign w:val="bottom"/>
            <w:hideMark/>
          </w:tcPr>
          <w:p w14:paraId="0DC57EE1" w14:textId="092EA37C" w:rsidR="008E0259" w:rsidRPr="0089171B" w:rsidRDefault="008E0259">
            <w:pPr>
              <w:jc w:val="right"/>
              <w:rPr>
                <w:rFonts w:eastAsia="Times New Roman"/>
                <w:color w:val="000000"/>
              </w:rPr>
            </w:pPr>
            <w:r w:rsidRPr="0089171B">
              <w:rPr>
                <w:rFonts w:eastAsia="Times New Roman"/>
                <w:color w:val="000000"/>
              </w:rPr>
              <w:t>5</w:t>
            </w:r>
          </w:p>
        </w:tc>
        <w:tc>
          <w:tcPr>
            <w:tcW w:w="581" w:type="dxa"/>
            <w:shd w:val="clear" w:color="auto" w:fill="auto"/>
            <w:noWrap/>
            <w:vAlign w:val="bottom"/>
            <w:hideMark/>
          </w:tcPr>
          <w:p w14:paraId="6CA1418C" w14:textId="5E3985C9" w:rsidR="008E0259" w:rsidRPr="0089171B" w:rsidRDefault="008E0259">
            <w:pPr>
              <w:jc w:val="right"/>
              <w:rPr>
                <w:rFonts w:eastAsia="Times New Roman"/>
                <w:color w:val="000000"/>
              </w:rPr>
            </w:pPr>
            <w:r w:rsidRPr="0089171B">
              <w:rPr>
                <w:rFonts w:eastAsia="Times New Roman"/>
                <w:color w:val="000000"/>
              </w:rPr>
              <w:t>1</w:t>
            </w:r>
          </w:p>
        </w:tc>
        <w:tc>
          <w:tcPr>
            <w:tcW w:w="606" w:type="dxa"/>
            <w:shd w:val="clear" w:color="auto" w:fill="auto"/>
            <w:noWrap/>
            <w:vAlign w:val="bottom"/>
            <w:hideMark/>
          </w:tcPr>
          <w:p w14:paraId="015C8077" w14:textId="0A8690FB" w:rsidR="008E0259" w:rsidRPr="0089171B" w:rsidRDefault="008E0259">
            <w:pPr>
              <w:jc w:val="right"/>
              <w:rPr>
                <w:rFonts w:eastAsia="Times New Roman"/>
                <w:color w:val="000000"/>
              </w:rPr>
            </w:pPr>
            <w:r w:rsidRPr="0089171B">
              <w:rPr>
                <w:rFonts w:eastAsia="Times New Roman"/>
                <w:color w:val="000000"/>
              </w:rPr>
              <w:t>36</w:t>
            </w:r>
          </w:p>
        </w:tc>
        <w:tc>
          <w:tcPr>
            <w:tcW w:w="466" w:type="dxa"/>
            <w:shd w:val="clear" w:color="auto" w:fill="E2EFD9" w:themeFill="accent6" w:themeFillTint="33"/>
            <w:noWrap/>
            <w:vAlign w:val="bottom"/>
            <w:hideMark/>
          </w:tcPr>
          <w:p w14:paraId="54B8F839" w14:textId="02804B56" w:rsidR="008E0259" w:rsidRPr="0089171B" w:rsidRDefault="008E0259">
            <w:pPr>
              <w:jc w:val="right"/>
              <w:rPr>
                <w:rFonts w:eastAsia="Times New Roman"/>
                <w:b/>
                <w:color w:val="000000"/>
              </w:rPr>
            </w:pPr>
            <w:r w:rsidRPr="0089171B">
              <w:rPr>
                <w:rFonts w:eastAsia="Times New Roman"/>
                <w:color w:val="000000"/>
              </w:rPr>
              <w:t>0</w:t>
            </w:r>
          </w:p>
        </w:tc>
        <w:tc>
          <w:tcPr>
            <w:tcW w:w="708" w:type="dxa"/>
            <w:shd w:val="clear" w:color="auto" w:fill="auto"/>
            <w:noWrap/>
            <w:vAlign w:val="bottom"/>
            <w:hideMark/>
          </w:tcPr>
          <w:p w14:paraId="571775E1" w14:textId="6095BF41" w:rsidR="008E0259" w:rsidRPr="0089171B" w:rsidRDefault="008E0259">
            <w:pPr>
              <w:jc w:val="right"/>
              <w:rPr>
                <w:rFonts w:eastAsia="Times New Roman"/>
                <w:color w:val="000000"/>
              </w:rPr>
            </w:pPr>
            <w:r w:rsidRPr="0089171B">
              <w:rPr>
                <w:rFonts w:eastAsia="Times New Roman"/>
                <w:color w:val="000000"/>
              </w:rPr>
              <w:t>87</w:t>
            </w:r>
          </w:p>
        </w:tc>
        <w:tc>
          <w:tcPr>
            <w:tcW w:w="460" w:type="dxa"/>
            <w:shd w:val="clear" w:color="auto" w:fill="auto"/>
            <w:noWrap/>
            <w:vAlign w:val="bottom"/>
            <w:hideMark/>
          </w:tcPr>
          <w:p w14:paraId="3A120F82" w14:textId="311F4824"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61E9AEBD" w14:textId="07491C38" w:rsidR="008E0259" w:rsidRPr="0089171B" w:rsidRDefault="008E0259">
            <w:pPr>
              <w:jc w:val="right"/>
              <w:rPr>
                <w:rFonts w:eastAsia="Times New Roman"/>
                <w:color w:val="000000"/>
              </w:rPr>
            </w:pPr>
            <w:r w:rsidRPr="0089171B">
              <w:rPr>
                <w:rFonts w:eastAsia="Times New Roman"/>
                <w:color w:val="000000"/>
              </w:rPr>
              <w:t>12</w:t>
            </w:r>
          </w:p>
        </w:tc>
      </w:tr>
      <w:tr w:rsidR="008E0259" w:rsidRPr="0089171B" w14:paraId="4FCF5D16" w14:textId="77777777" w:rsidTr="008E0259">
        <w:trPr>
          <w:trHeight w:val="320"/>
        </w:trPr>
        <w:tc>
          <w:tcPr>
            <w:tcW w:w="956" w:type="dxa"/>
            <w:vMerge/>
            <w:tcBorders>
              <w:bottom w:val="single" w:sz="24" w:space="0" w:color="auto"/>
            </w:tcBorders>
            <w:shd w:val="clear" w:color="auto" w:fill="auto"/>
            <w:noWrap/>
            <w:vAlign w:val="bottom"/>
            <w:hideMark/>
          </w:tcPr>
          <w:p w14:paraId="4FCE602D" w14:textId="067C446F" w:rsidR="008E0259" w:rsidRPr="0089171B" w:rsidRDefault="008E0259">
            <w:pPr>
              <w:rPr>
                <w:rFonts w:eastAsia="Times New Roman"/>
                <w:b/>
                <w:color w:val="000000"/>
              </w:rPr>
            </w:pPr>
          </w:p>
        </w:tc>
        <w:tc>
          <w:tcPr>
            <w:tcW w:w="2180" w:type="dxa"/>
            <w:tcBorders>
              <w:bottom w:val="single" w:sz="24" w:space="0" w:color="auto"/>
            </w:tcBorders>
            <w:shd w:val="clear" w:color="auto" w:fill="auto"/>
            <w:noWrap/>
            <w:vAlign w:val="bottom"/>
            <w:hideMark/>
          </w:tcPr>
          <w:p w14:paraId="3B4C8766" w14:textId="7B83E0EE" w:rsidR="008E0259" w:rsidRPr="0089171B" w:rsidRDefault="008E0259" w:rsidP="00ED7B2F">
            <w:pPr>
              <w:rPr>
                <w:rFonts w:eastAsia="Times New Roman"/>
                <w:color w:val="000000"/>
              </w:rPr>
            </w:pPr>
            <w:r w:rsidRPr="0089171B">
              <w:rPr>
                <w:rFonts w:eastAsia="Times New Roman"/>
                <w:color w:val="000000"/>
              </w:rPr>
              <w:t xml:space="preserve">sGCCA </w:t>
            </w:r>
          </w:p>
        </w:tc>
        <w:tc>
          <w:tcPr>
            <w:tcW w:w="850" w:type="dxa"/>
            <w:tcBorders>
              <w:bottom w:val="single" w:sz="24" w:space="0" w:color="auto"/>
            </w:tcBorders>
            <w:shd w:val="clear" w:color="auto" w:fill="auto"/>
            <w:noWrap/>
            <w:vAlign w:val="bottom"/>
            <w:hideMark/>
          </w:tcPr>
          <w:p w14:paraId="01F320DC" w14:textId="2AF64E15" w:rsidR="008E0259" w:rsidRPr="0089171B" w:rsidRDefault="008E0259">
            <w:pPr>
              <w:jc w:val="right"/>
              <w:rPr>
                <w:rFonts w:eastAsia="Times New Roman"/>
                <w:color w:val="000000"/>
              </w:rPr>
            </w:pPr>
            <w:r w:rsidRPr="0089171B">
              <w:rPr>
                <w:rFonts w:eastAsia="Times New Roman"/>
                <w:color w:val="000000"/>
              </w:rPr>
              <w:t>0</w:t>
            </w:r>
          </w:p>
        </w:tc>
        <w:tc>
          <w:tcPr>
            <w:tcW w:w="567" w:type="dxa"/>
            <w:tcBorders>
              <w:bottom w:val="single" w:sz="24" w:space="0" w:color="auto"/>
            </w:tcBorders>
            <w:shd w:val="clear" w:color="auto" w:fill="auto"/>
            <w:noWrap/>
            <w:vAlign w:val="bottom"/>
            <w:hideMark/>
          </w:tcPr>
          <w:p w14:paraId="6740525D" w14:textId="10C25C4F"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24" w:space="0" w:color="auto"/>
            </w:tcBorders>
            <w:shd w:val="clear" w:color="auto" w:fill="auto"/>
            <w:noWrap/>
            <w:vAlign w:val="bottom"/>
            <w:hideMark/>
          </w:tcPr>
          <w:p w14:paraId="29A4ADB4" w14:textId="63531EC2" w:rsidR="008E0259" w:rsidRPr="0089171B" w:rsidRDefault="008E0259">
            <w:pPr>
              <w:jc w:val="right"/>
              <w:rPr>
                <w:rFonts w:eastAsia="Times New Roman"/>
                <w:color w:val="000000"/>
              </w:rPr>
            </w:pPr>
            <w:r w:rsidRPr="0089171B">
              <w:rPr>
                <w:rFonts w:eastAsia="Times New Roman"/>
                <w:color w:val="000000"/>
              </w:rPr>
              <w:t>5</w:t>
            </w:r>
          </w:p>
        </w:tc>
        <w:tc>
          <w:tcPr>
            <w:tcW w:w="567" w:type="dxa"/>
            <w:tcBorders>
              <w:bottom w:val="single" w:sz="24" w:space="0" w:color="auto"/>
            </w:tcBorders>
            <w:shd w:val="clear" w:color="auto" w:fill="E2EFD9" w:themeFill="accent6" w:themeFillTint="33"/>
            <w:noWrap/>
            <w:vAlign w:val="bottom"/>
            <w:hideMark/>
          </w:tcPr>
          <w:p w14:paraId="2DA89CCC" w14:textId="6F902A67" w:rsidR="008E0259" w:rsidRPr="0089171B" w:rsidRDefault="008E0259">
            <w:pPr>
              <w:jc w:val="right"/>
              <w:rPr>
                <w:rFonts w:eastAsia="Times New Roman"/>
                <w:color w:val="000000"/>
              </w:rPr>
            </w:pPr>
            <w:r w:rsidRPr="0089171B">
              <w:rPr>
                <w:rFonts w:eastAsia="Times New Roman"/>
                <w:color w:val="000000"/>
              </w:rPr>
              <w:t>14</w:t>
            </w:r>
          </w:p>
        </w:tc>
        <w:tc>
          <w:tcPr>
            <w:tcW w:w="581" w:type="dxa"/>
            <w:tcBorders>
              <w:bottom w:val="single" w:sz="24" w:space="0" w:color="auto"/>
            </w:tcBorders>
            <w:shd w:val="clear" w:color="auto" w:fill="auto"/>
            <w:noWrap/>
            <w:vAlign w:val="bottom"/>
            <w:hideMark/>
          </w:tcPr>
          <w:p w14:paraId="3893FFBF" w14:textId="0900BFB4" w:rsidR="008E0259" w:rsidRPr="0089171B" w:rsidRDefault="008E0259">
            <w:pPr>
              <w:jc w:val="right"/>
              <w:rPr>
                <w:rFonts w:eastAsia="Times New Roman"/>
                <w:color w:val="000000"/>
              </w:rPr>
            </w:pPr>
            <w:r w:rsidRPr="0089171B">
              <w:rPr>
                <w:rFonts w:eastAsia="Times New Roman"/>
                <w:color w:val="000000"/>
              </w:rPr>
              <w:t>0</w:t>
            </w:r>
          </w:p>
        </w:tc>
        <w:tc>
          <w:tcPr>
            <w:tcW w:w="606" w:type="dxa"/>
            <w:tcBorders>
              <w:bottom w:val="single" w:sz="24" w:space="0" w:color="auto"/>
            </w:tcBorders>
            <w:shd w:val="clear" w:color="auto" w:fill="auto"/>
            <w:noWrap/>
            <w:vAlign w:val="bottom"/>
            <w:hideMark/>
          </w:tcPr>
          <w:p w14:paraId="20C720B9" w14:textId="7C7360E9" w:rsidR="008E0259" w:rsidRPr="0089171B" w:rsidRDefault="008E0259">
            <w:pPr>
              <w:jc w:val="right"/>
              <w:rPr>
                <w:rFonts w:eastAsia="Times New Roman"/>
                <w:color w:val="000000"/>
              </w:rPr>
            </w:pPr>
            <w:r w:rsidRPr="0089171B">
              <w:rPr>
                <w:rFonts w:eastAsia="Times New Roman"/>
                <w:color w:val="000000"/>
              </w:rPr>
              <w:t>147</w:t>
            </w:r>
          </w:p>
        </w:tc>
        <w:tc>
          <w:tcPr>
            <w:tcW w:w="466" w:type="dxa"/>
            <w:tcBorders>
              <w:bottom w:val="single" w:sz="24" w:space="0" w:color="auto"/>
            </w:tcBorders>
            <w:shd w:val="clear" w:color="auto" w:fill="auto"/>
            <w:noWrap/>
            <w:vAlign w:val="bottom"/>
            <w:hideMark/>
          </w:tcPr>
          <w:p w14:paraId="123F26FC" w14:textId="1CD33810" w:rsidR="008E0259" w:rsidRPr="0089171B" w:rsidRDefault="008E0259">
            <w:pPr>
              <w:jc w:val="right"/>
              <w:rPr>
                <w:rFonts w:eastAsia="Times New Roman"/>
                <w:color w:val="000000"/>
              </w:rPr>
            </w:pPr>
            <w:r w:rsidRPr="0089171B">
              <w:rPr>
                <w:rFonts w:eastAsia="Times New Roman"/>
                <w:color w:val="000000"/>
              </w:rPr>
              <w:t>0</w:t>
            </w:r>
          </w:p>
        </w:tc>
        <w:tc>
          <w:tcPr>
            <w:tcW w:w="708" w:type="dxa"/>
            <w:tcBorders>
              <w:bottom w:val="single" w:sz="24" w:space="0" w:color="auto"/>
            </w:tcBorders>
            <w:shd w:val="clear" w:color="auto" w:fill="auto"/>
            <w:noWrap/>
            <w:vAlign w:val="bottom"/>
            <w:hideMark/>
          </w:tcPr>
          <w:p w14:paraId="1BC759DB" w14:textId="0BBD446A" w:rsidR="008E0259" w:rsidRPr="0089171B" w:rsidRDefault="008E0259">
            <w:pPr>
              <w:jc w:val="right"/>
              <w:rPr>
                <w:rFonts w:eastAsia="Times New Roman"/>
                <w:color w:val="000000"/>
              </w:rPr>
            </w:pPr>
            <w:r w:rsidRPr="0089171B">
              <w:rPr>
                <w:rFonts w:eastAsia="Times New Roman"/>
                <w:color w:val="000000"/>
              </w:rPr>
              <w:t>11</w:t>
            </w:r>
          </w:p>
        </w:tc>
        <w:tc>
          <w:tcPr>
            <w:tcW w:w="460" w:type="dxa"/>
            <w:tcBorders>
              <w:bottom w:val="single" w:sz="24" w:space="0" w:color="auto"/>
            </w:tcBorders>
            <w:shd w:val="clear" w:color="auto" w:fill="auto"/>
            <w:noWrap/>
            <w:vAlign w:val="bottom"/>
            <w:hideMark/>
          </w:tcPr>
          <w:p w14:paraId="49CEE4E6" w14:textId="627E0ED6"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24" w:space="0" w:color="auto"/>
            </w:tcBorders>
            <w:shd w:val="clear" w:color="auto" w:fill="auto"/>
            <w:noWrap/>
            <w:vAlign w:val="bottom"/>
            <w:hideMark/>
          </w:tcPr>
          <w:p w14:paraId="21302A31" w14:textId="7FBEDF1A"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7807A1F5" w14:textId="77777777" w:rsidTr="00B205BB">
        <w:trPr>
          <w:trHeight w:val="320"/>
        </w:trPr>
        <w:tc>
          <w:tcPr>
            <w:tcW w:w="956" w:type="dxa"/>
            <w:vMerge w:val="restart"/>
            <w:tcBorders>
              <w:top w:val="single" w:sz="24" w:space="0" w:color="auto"/>
            </w:tcBorders>
            <w:shd w:val="clear" w:color="auto" w:fill="auto"/>
            <w:noWrap/>
            <w:vAlign w:val="bottom"/>
            <w:hideMark/>
          </w:tcPr>
          <w:p w14:paraId="078FEFAB" w14:textId="0F045E52" w:rsidR="008E0259" w:rsidRPr="0089171B" w:rsidRDefault="00971279" w:rsidP="00911C42">
            <w:pPr>
              <w:rPr>
                <w:rFonts w:eastAsia="Times New Roman"/>
                <w:b/>
                <w:color w:val="000000"/>
              </w:rPr>
            </w:pPr>
            <w:r w:rsidRPr="0089171B">
              <w:rPr>
                <w:rFonts w:eastAsia="Times New Roman"/>
                <w:b/>
                <w:color w:val="000000"/>
              </w:rPr>
              <w:t>G</w:t>
            </w:r>
            <w:r w:rsidR="008E0259" w:rsidRPr="0089171B">
              <w:rPr>
                <w:rFonts w:eastAsia="Times New Roman"/>
                <w:b/>
                <w:color w:val="000000"/>
              </w:rPr>
              <w:t>bm</w:t>
            </w:r>
          </w:p>
          <w:p w14:paraId="45C473E3" w14:textId="77777777" w:rsidR="00971279" w:rsidRPr="0089171B" w:rsidRDefault="00971279" w:rsidP="00911C42">
            <w:pPr>
              <w:rPr>
                <w:rFonts w:eastAsia="Times New Roman"/>
                <w:b/>
                <w:color w:val="000000"/>
              </w:rPr>
            </w:pPr>
          </w:p>
          <w:p w14:paraId="1905C2F7" w14:textId="77777777" w:rsidR="00971279" w:rsidRPr="0089171B" w:rsidRDefault="00971279" w:rsidP="00911C42">
            <w:pPr>
              <w:rPr>
                <w:rFonts w:eastAsia="Times New Roman"/>
                <w:b/>
                <w:color w:val="000000"/>
              </w:rPr>
            </w:pPr>
          </w:p>
          <w:p w14:paraId="3C9B0833" w14:textId="77777777" w:rsidR="00971279" w:rsidRPr="0089171B" w:rsidRDefault="00971279" w:rsidP="00911C42">
            <w:pPr>
              <w:rPr>
                <w:rFonts w:eastAsia="Times New Roman"/>
                <w:b/>
                <w:color w:val="000000"/>
              </w:rPr>
            </w:pPr>
          </w:p>
          <w:p w14:paraId="6132F32D" w14:textId="0D16F9D4"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7AA7EB8C" w14:textId="18129AB1" w:rsidR="008E0259" w:rsidRPr="0089171B" w:rsidRDefault="008E0259" w:rsidP="00ED7B2F">
            <w:pPr>
              <w:rPr>
                <w:rFonts w:eastAsia="Times New Roman"/>
                <w:color w:val="000000"/>
              </w:rPr>
            </w:pPr>
            <w:r w:rsidRPr="0089171B">
              <w:rPr>
                <w:rFonts w:eastAsia="Times New Roman"/>
                <w:color w:val="000000"/>
              </w:rPr>
              <w:t xml:space="preserve">Concatenation </w:t>
            </w:r>
          </w:p>
        </w:tc>
        <w:tc>
          <w:tcPr>
            <w:tcW w:w="850" w:type="dxa"/>
            <w:tcBorders>
              <w:top w:val="single" w:sz="24" w:space="0" w:color="auto"/>
              <w:bottom w:val="single" w:sz="4" w:space="0" w:color="auto"/>
            </w:tcBorders>
            <w:shd w:val="clear" w:color="auto" w:fill="auto"/>
            <w:noWrap/>
            <w:vAlign w:val="bottom"/>
            <w:hideMark/>
          </w:tcPr>
          <w:p w14:paraId="170450C6" w14:textId="07E00FD9" w:rsidR="008E0259" w:rsidRPr="0089171B" w:rsidRDefault="008E0259">
            <w:pPr>
              <w:jc w:val="right"/>
              <w:rPr>
                <w:rFonts w:eastAsia="Times New Roman"/>
                <w:color w:val="000000"/>
              </w:rPr>
            </w:pPr>
            <w:r w:rsidRPr="0089171B">
              <w:rPr>
                <w:rFonts w:eastAsia="Times New Roman"/>
                <w:color w:val="000000"/>
              </w:rPr>
              <w:t>10</w:t>
            </w:r>
          </w:p>
        </w:tc>
        <w:tc>
          <w:tcPr>
            <w:tcW w:w="567" w:type="dxa"/>
            <w:tcBorders>
              <w:top w:val="single" w:sz="24" w:space="0" w:color="auto"/>
            </w:tcBorders>
            <w:shd w:val="clear" w:color="auto" w:fill="auto"/>
            <w:noWrap/>
            <w:vAlign w:val="bottom"/>
            <w:hideMark/>
          </w:tcPr>
          <w:p w14:paraId="1B9B7999" w14:textId="7939E55F" w:rsidR="008E0259" w:rsidRPr="0089171B" w:rsidRDefault="008E0259">
            <w:pPr>
              <w:jc w:val="right"/>
              <w:rPr>
                <w:rFonts w:eastAsia="Times New Roman"/>
                <w:color w:val="000000"/>
              </w:rPr>
            </w:pPr>
            <w:r w:rsidRPr="0089171B">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3694A8DE" w14:textId="45F69D2D" w:rsidR="008E0259" w:rsidRPr="0089171B" w:rsidRDefault="008E0259">
            <w:pPr>
              <w:jc w:val="right"/>
              <w:rPr>
                <w:rFonts w:eastAsia="Times New Roman"/>
                <w:color w:val="000000"/>
              </w:rPr>
            </w:pPr>
            <w:r w:rsidRPr="0089171B">
              <w:rPr>
                <w:rFonts w:eastAsia="Times New Roman"/>
                <w:color w:val="000000"/>
              </w:rPr>
              <w:t>258</w:t>
            </w:r>
          </w:p>
        </w:tc>
        <w:tc>
          <w:tcPr>
            <w:tcW w:w="567" w:type="dxa"/>
            <w:tcBorders>
              <w:top w:val="single" w:sz="24" w:space="0" w:color="auto"/>
            </w:tcBorders>
            <w:shd w:val="clear" w:color="auto" w:fill="auto"/>
            <w:noWrap/>
            <w:vAlign w:val="bottom"/>
            <w:hideMark/>
          </w:tcPr>
          <w:p w14:paraId="001F0EAA" w14:textId="7DF058BC" w:rsidR="008E0259" w:rsidRPr="0089171B" w:rsidRDefault="008E0259">
            <w:pPr>
              <w:jc w:val="right"/>
              <w:rPr>
                <w:rFonts w:eastAsia="Times New Roman"/>
                <w:color w:val="000000"/>
              </w:rPr>
            </w:pPr>
            <w:r w:rsidRPr="0089171B">
              <w:rPr>
                <w:rFonts w:eastAsia="Times New Roman"/>
                <w:color w:val="000000"/>
              </w:rPr>
              <w:t>14</w:t>
            </w:r>
          </w:p>
        </w:tc>
        <w:tc>
          <w:tcPr>
            <w:tcW w:w="581" w:type="dxa"/>
            <w:tcBorders>
              <w:top w:val="single" w:sz="24" w:space="0" w:color="auto"/>
              <w:bottom w:val="single" w:sz="4" w:space="0" w:color="auto"/>
            </w:tcBorders>
            <w:shd w:val="clear" w:color="auto" w:fill="auto"/>
            <w:noWrap/>
            <w:vAlign w:val="bottom"/>
            <w:hideMark/>
          </w:tcPr>
          <w:p w14:paraId="42824435" w14:textId="0F83BD40" w:rsidR="008E0259" w:rsidRPr="0089171B" w:rsidRDefault="008E0259">
            <w:pPr>
              <w:jc w:val="right"/>
              <w:rPr>
                <w:rFonts w:eastAsia="Times New Roman"/>
                <w:color w:val="000000"/>
              </w:rPr>
            </w:pPr>
            <w:r w:rsidRPr="0089171B">
              <w:rPr>
                <w:rFonts w:eastAsia="Times New Roman"/>
                <w:color w:val="000000"/>
              </w:rPr>
              <w:t>47</w:t>
            </w:r>
          </w:p>
        </w:tc>
        <w:tc>
          <w:tcPr>
            <w:tcW w:w="606" w:type="dxa"/>
            <w:tcBorders>
              <w:top w:val="single" w:sz="24" w:space="0" w:color="auto"/>
              <w:bottom w:val="single" w:sz="4" w:space="0" w:color="auto"/>
            </w:tcBorders>
            <w:shd w:val="clear" w:color="auto" w:fill="auto"/>
            <w:noWrap/>
            <w:vAlign w:val="bottom"/>
            <w:hideMark/>
          </w:tcPr>
          <w:p w14:paraId="1A7F84CB" w14:textId="33DA27E4" w:rsidR="008E0259" w:rsidRPr="0089171B" w:rsidRDefault="008E0259">
            <w:pPr>
              <w:jc w:val="right"/>
              <w:rPr>
                <w:rFonts w:eastAsia="Times New Roman"/>
                <w:color w:val="000000"/>
              </w:rPr>
            </w:pPr>
            <w:r w:rsidRPr="0089171B">
              <w:rPr>
                <w:rFonts w:eastAsia="Times New Roman"/>
                <w:color w:val="000000"/>
              </w:rPr>
              <w:t>526</w:t>
            </w:r>
          </w:p>
        </w:tc>
        <w:tc>
          <w:tcPr>
            <w:tcW w:w="466" w:type="dxa"/>
            <w:tcBorders>
              <w:top w:val="single" w:sz="24" w:space="0" w:color="auto"/>
            </w:tcBorders>
            <w:shd w:val="clear" w:color="auto" w:fill="E2EFD9" w:themeFill="accent6" w:themeFillTint="33"/>
            <w:noWrap/>
            <w:vAlign w:val="bottom"/>
            <w:hideMark/>
          </w:tcPr>
          <w:p w14:paraId="291611F3" w14:textId="53D265B3" w:rsidR="008E0259" w:rsidRPr="0089171B" w:rsidRDefault="008E0259">
            <w:pPr>
              <w:jc w:val="right"/>
              <w:rPr>
                <w:rFonts w:eastAsia="Times New Roman"/>
                <w:b/>
                <w:color w:val="000000"/>
              </w:rPr>
            </w:pPr>
            <w:r w:rsidRPr="0089171B">
              <w:rPr>
                <w:rFonts w:eastAsia="Times New Roman"/>
                <w:color w:val="000000"/>
              </w:rPr>
              <w:t>30</w:t>
            </w:r>
          </w:p>
        </w:tc>
        <w:tc>
          <w:tcPr>
            <w:tcW w:w="708" w:type="dxa"/>
            <w:tcBorders>
              <w:top w:val="single" w:sz="24" w:space="0" w:color="auto"/>
              <w:bottom w:val="single" w:sz="4" w:space="0" w:color="auto"/>
            </w:tcBorders>
            <w:shd w:val="clear" w:color="auto" w:fill="auto"/>
            <w:noWrap/>
            <w:vAlign w:val="bottom"/>
            <w:hideMark/>
          </w:tcPr>
          <w:p w14:paraId="4EBB6594" w14:textId="5A639085" w:rsidR="008E0259" w:rsidRPr="0089171B" w:rsidRDefault="008E0259">
            <w:pPr>
              <w:jc w:val="right"/>
              <w:rPr>
                <w:rFonts w:eastAsia="Times New Roman"/>
                <w:color w:val="000000"/>
              </w:rPr>
            </w:pPr>
            <w:r w:rsidRPr="0089171B">
              <w:rPr>
                <w:rFonts w:eastAsia="Times New Roman"/>
                <w:color w:val="000000"/>
              </w:rPr>
              <w:t>432</w:t>
            </w:r>
          </w:p>
        </w:tc>
        <w:tc>
          <w:tcPr>
            <w:tcW w:w="460" w:type="dxa"/>
            <w:tcBorders>
              <w:top w:val="single" w:sz="24" w:space="0" w:color="auto"/>
              <w:bottom w:val="single" w:sz="4" w:space="0" w:color="auto"/>
            </w:tcBorders>
            <w:shd w:val="clear" w:color="auto" w:fill="auto"/>
            <w:noWrap/>
            <w:vAlign w:val="bottom"/>
            <w:hideMark/>
          </w:tcPr>
          <w:p w14:paraId="0634B17E" w14:textId="3EBCD5F8" w:rsidR="008E0259" w:rsidRPr="0089171B" w:rsidRDefault="008E0259">
            <w:pPr>
              <w:jc w:val="right"/>
              <w:rPr>
                <w:rFonts w:eastAsia="Times New Roman"/>
                <w:color w:val="000000"/>
              </w:rPr>
            </w:pPr>
            <w:r w:rsidRPr="0089171B">
              <w:rPr>
                <w:rFonts w:eastAsia="Times New Roman"/>
                <w:color w:val="000000"/>
              </w:rPr>
              <w:t>19</w:t>
            </w:r>
          </w:p>
        </w:tc>
        <w:tc>
          <w:tcPr>
            <w:tcW w:w="1134" w:type="dxa"/>
            <w:tcBorders>
              <w:top w:val="single" w:sz="24" w:space="0" w:color="auto"/>
              <w:bottom w:val="single" w:sz="4" w:space="0" w:color="auto"/>
            </w:tcBorders>
            <w:shd w:val="clear" w:color="auto" w:fill="auto"/>
            <w:noWrap/>
            <w:vAlign w:val="bottom"/>
            <w:hideMark/>
          </w:tcPr>
          <w:p w14:paraId="2E89D045" w14:textId="7E6920F8" w:rsidR="008E0259" w:rsidRPr="0089171B" w:rsidRDefault="008E0259">
            <w:pPr>
              <w:jc w:val="right"/>
              <w:rPr>
                <w:rFonts w:eastAsia="Times New Roman"/>
                <w:color w:val="000000"/>
              </w:rPr>
            </w:pPr>
            <w:r w:rsidRPr="0089171B">
              <w:rPr>
                <w:rFonts w:eastAsia="Times New Roman"/>
                <w:color w:val="000000"/>
              </w:rPr>
              <w:t>10</w:t>
            </w:r>
          </w:p>
        </w:tc>
      </w:tr>
      <w:tr w:rsidR="008E0259" w:rsidRPr="0089171B" w14:paraId="13988C1D" w14:textId="77777777" w:rsidTr="00B205BB">
        <w:trPr>
          <w:trHeight w:val="320"/>
        </w:trPr>
        <w:tc>
          <w:tcPr>
            <w:tcW w:w="956" w:type="dxa"/>
            <w:vMerge/>
            <w:shd w:val="clear" w:color="auto" w:fill="auto"/>
            <w:noWrap/>
            <w:vAlign w:val="bottom"/>
            <w:hideMark/>
          </w:tcPr>
          <w:p w14:paraId="57DD2B5D" w14:textId="109D8F52" w:rsidR="008E0259" w:rsidRPr="0089171B" w:rsidRDefault="008E0259" w:rsidP="009365C6">
            <w:pPr>
              <w:rPr>
                <w:rFonts w:eastAsia="Times New Roman"/>
                <w:color w:val="000000"/>
              </w:rPr>
            </w:pPr>
          </w:p>
        </w:tc>
        <w:tc>
          <w:tcPr>
            <w:tcW w:w="2180" w:type="dxa"/>
            <w:shd w:val="clear" w:color="auto" w:fill="E2EFD9" w:themeFill="accent6" w:themeFillTint="33"/>
            <w:noWrap/>
            <w:vAlign w:val="bottom"/>
            <w:hideMark/>
          </w:tcPr>
          <w:p w14:paraId="5AD57643" w14:textId="5909250E" w:rsidR="008E0259" w:rsidRPr="0089171B" w:rsidRDefault="008E0259" w:rsidP="00ED7B2F">
            <w:pPr>
              <w:rPr>
                <w:rFonts w:eastAsia="Times New Roman"/>
                <w:b/>
                <w:color w:val="000000"/>
              </w:rPr>
            </w:pPr>
            <w:r w:rsidRPr="0089171B">
              <w:rPr>
                <w:rFonts w:eastAsia="Times New Roman"/>
                <w:b/>
                <w:color w:val="000000"/>
              </w:rPr>
              <w:t xml:space="preserve">DIABLO_full </w:t>
            </w:r>
          </w:p>
        </w:tc>
        <w:tc>
          <w:tcPr>
            <w:tcW w:w="850" w:type="dxa"/>
            <w:shd w:val="clear" w:color="auto" w:fill="E2EFD9" w:themeFill="accent6" w:themeFillTint="33"/>
            <w:noWrap/>
            <w:vAlign w:val="bottom"/>
            <w:hideMark/>
          </w:tcPr>
          <w:p w14:paraId="4A26BC42" w14:textId="29F16BCB" w:rsidR="008E0259" w:rsidRPr="0089171B" w:rsidRDefault="008E0259">
            <w:pPr>
              <w:jc w:val="right"/>
              <w:rPr>
                <w:rFonts w:eastAsia="Times New Roman"/>
                <w:b/>
                <w:color w:val="000000"/>
              </w:rPr>
            </w:pPr>
            <w:r w:rsidRPr="0089171B">
              <w:rPr>
                <w:rFonts w:eastAsia="Times New Roman"/>
                <w:b/>
                <w:color w:val="000000"/>
              </w:rPr>
              <w:t>30</w:t>
            </w:r>
          </w:p>
        </w:tc>
        <w:tc>
          <w:tcPr>
            <w:tcW w:w="567" w:type="dxa"/>
            <w:shd w:val="clear" w:color="auto" w:fill="auto"/>
            <w:noWrap/>
            <w:vAlign w:val="bottom"/>
            <w:hideMark/>
          </w:tcPr>
          <w:p w14:paraId="4B111A99" w14:textId="60B778F0"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6A364BA0" w14:textId="274C9984" w:rsidR="008E0259" w:rsidRPr="0089171B" w:rsidRDefault="008E0259">
            <w:pPr>
              <w:jc w:val="right"/>
              <w:rPr>
                <w:rFonts w:eastAsia="Times New Roman"/>
                <w:b/>
                <w:color w:val="000000"/>
              </w:rPr>
            </w:pPr>
            <w:r w:rsidRPr="0089171B">
              <w:rPr>
                <w:rFonts w:eastAsia="Times New Roman"/>
                <w:b/>
                <w:color w:val="000000"/>
              </w:rPr>
              <w:t>426</w:t>
            </w:r>
          </w:p>
        </w:tc>
        <w:tc>
          <w:tcPr>
            <w:tcW w:w="567" w:type="dxa"/>
            <w:shd w:val="clear" w:color="auto" w:fill="auto"/>
            <w:noWrap/>
            <w:vAlign w:val="bottom"/>
            <w:hideMark/>
          </w:tcPr>
          <w:p w14:paraId="4000367B" w14:textId="5CA31FD0" w:rsidR="008E0259" w:rsidRPr="0089171B" w:rsidRDefault="008E0259">
            <w:pPr>
              <w:jc w:val="right"/>
              <w:rPr>
                <w:rFonts w:eastAsia="Times New Roman"/>
                <w:color w:val="000000"/>
              </w:rPr>
            </w:pPr>
            <w:r w:rsidRPr="0089171B">
              <w:rPr>
                <w:rFonts w:eastAsia="Times New Roman"/>
                <w:color w:val="000000"/>
              </w:rPr>
              <w:t>34</w:t>
            </w:r>
          </w:p>
        </w:tc>
        <w:tc>
          <w:tcPr>
            <w:tcW w:w="581" w:type="dxa"/>
            <w:shd w:val="clear" w:color="auto" w:fill="E2EFD9" w:themeFill="accent6" w:themeFillTint="33"/>
            <w:noWrap/>
            <w:vAlign w:val="bottom"/>
            <w:hideMark/>
          </w:tcPr>
          <w:p w14:paraId="6336E21A" w14:textId="517D3EAC" w:rsidR="008E0259" w:rsidRPr="0089171B" w:rsidRDefault="008E0259">
            <w:pPr>
              <w:jc w:val="right"/>
              <w:rPr>
                <w:rFonts w:eastAsia="Times New Roman"/>
                <w:b/>
                <w:color w:val="000000"/>
              </w:rPr>
            </w:pPr>
            <w:r w:rsidRPr="0089171B">
              <w:rPr>
                <w:rFonts w:eastAsia="Times New Roman"/>
                <w:b/>
                <w:color w:val="000000"/>
              </w:rPr>
              <w:t>125</w:t>
            </w:r>
          </w:p>
        </w:tc>
        <w:tc>
          <w:tcPr>
            <w:tcW w:w="606" w:type="dxa"/>
            <w:shd w:val="clear" w:color="auto" w:fill="auto"/>
            <w:noWrap/>
            <w:vAlign w:val="bottom"/>
            <w:hideMark/>
          </w:tcPr>
          <w:p w14:paraId="4B8CDBFB" w14:textId="66989FDC" w:rsidR="008E0259" w:rsidRPr="0089171B" w:rsidRDefault="008E0259">
            <w:pPr>
              <w:jc w:val="right"/>
              <w:rPr>
                <w:rFonts w:eastAsia="Times New Roman"/>
                <w:color w:val="000000"/>
              </w:rPr>
            </w:pPr>
            <w:r w:rsidRPr="0089171B">
              <w:rPr>
                <w:rFonts w:eastAsia="Times New Roman"/>
                <w:color w:val="000000"/>
              </w:rPr>
              <w:t>693</w:t>
            </w:r>
          </w:p>
        </w:tc>
        <w:tc>
          <w:tcPr>
            <w:tcW w:w="466" w:type="dxa"/>
            <w:shd w:val="clear" w:color="auto" w:fill="auto"/>
            <w:noWrap/>
            <w:vAlign w:val="bottom"/>
            <w:hideMark/>
          </w:tcPr>
          <w:p w14:paraId="75E01288" w14:textId="25D2FA15" w:rsidR="008E0259" w:rsidRPr="0089171B" w:rsidRDefault="008E0259">
            <w:pPr>
              <w:jc w:val="right"/>
              <w:rPr>
                <w:rFonts w:eastAsia="Times New Roman"/>
                <w:color w:val="000000"/>
              </w:rPr>
            </w:pPr>
            <w:r w:rsidRPr="0089171B">
              <w:rPr>
                <w:rFonts w:eastAsia="Times New Roman"/>
                <w:color w:val="000000"/>
              </w:rPr>
              <w:t>21</w:t>
            </w:r>
          </w:p>
        </w:tc>
        <w:tc>
          <w:tcPr>
            <w:tcW w:w="708" w:type="dxa"/>
            <w:shd w:val="clear" w:color="auto" w:fill="E2EFD9" w:themeFill="accent6" w:themeFillTint="33"/>
            <w:noWrap/>
            <w:vAlign w:val="bottom"/>
            <w:hideMark/>
          </w:tcPr>
          <w:p w14:paraId="3033F041" w14:textId="4557FB72" w:rsidR="008E0259" w:rsidRPr="0089171B" w:rsidRDefault="008E0259">
            <w:pPr>
              <w:jc w:val="right"/>
              <w:rPr>
                <w:rFonts w:eastAsia="Times New Roman"/>
                <w:b/>
                <w:color w:val="000000"/>
              </w:rPr>
            </w:pPr>
            <w:r w:rsidRPr="0089171B">
              <w:rPr>
                <w:rFonts w:eastAsia="Times New Roman"/>
                <w:b/>
                <w:color w:val="000000"/>
              </w:rPr>
              <w:t>869</w:t>
            </w:r>
          </w:p>
        </w:tc>
        <w:tc>
          <w:tcPr>
            <w:tcW w:w="460" w:type="dxa"/>
            <w:shd w:val="clear" w:color="auto" w:fill="auto"/>
            <w:noWrap/>
            <w:vAlign w:val="bottom"/>
            <w:hideMark/>
          </w:tcPr>
          <w:p w14:paraId="5394C966" w14:textId="12912CC1" w:rsidR="008E0259" w:rsidRPr="0089171B" w:rsidRDefault="008E0259">
            <w:pPr>
              <w:jc w:val="right"/>
              <w:rPr>
                <w:rFonts w:eastAsia="Times New Roman"/>
                <w:color w:val="000000"/>
              </w:rPr>
            </w:pPr>
            <w:r w:rsidRPr="0089171B">
              <w:rPr>
                <w:rFonts w:eastAsia="Times New Roman"/>
                <w:color w:val="000000"/>
              </w:rPr>
              <w:t>19</w:t>
            </w:r>
          </w:p>
        </w:tc>
        <w:tc>
          <w:tcPr>
            <w:tcW w:w="1134" w:type="dxa"/>
            <w:shd w:val="clear" w:color="auto" w:fill="E2EFD9" w:themeFill="accent6" w:themeFillTint="33"/>
            <w:noWrap/>
            <w:vAlign w:val="bottom"/>
            <w:hideMark/>
          </w:tcPr>
          <w:p w14:paraId="0DFF3B74" w14:textId="3BBE4841" w:rsidR="008E0259" w:rsidRPr="0089171B" w:rsidRDefault="008E0259">
            <w:pPr>
              <w:jc w:val="right"/>
              <w:rPr>
                <w:rFonts w:eastAsia="Times New Roman"/>
                <w:b/>
                <w:color w:val="000000"/>
              </w:rPr>
            </w:pPr>
            <w:r w:rsidRPr="0089171B">
              <w:rPr>
                <w:rFonts w:eastAsia="Times New Roman"/>
                <w:b/>
                <w:color w:val="000000"/>
              </w:rPr>
              <w:t>44</w:t>
            </w:r>
          </w:p>
        </w:tc>
      </w:tr>
      <w:tr w:rsidR="008E0259" w:rsidRPr="0089171B" w14:paraId="2150ED39" w14:textId="77777777" w:rsidTr="00B205BB">
        <w:trPr>
          <w:trHeight w:val="320"/>
        </w:trPr>
        <w:tc>
          <w:tcPr>
            <w:tcW w:w="956" w:type="dxa"/>
            <w:vMerge/>
            <w:shd w:val="clear" w:color="auto" w:fill="auto"/>
            <w:noWrap/>
            <w:vAlign w:val="bottom"/>
            <w:hideMark/>
          </w:tcPr>
          <w:p w14:paraId="5E43E623" w14:textId="1D7BEA46" w:rsidR="008E0259" w:rsidRPr="0089171B" w:rsidRDefault="008E0259" w:rsidP="009365C6">
            <w:pPr>
              <w:rPr>
                <w:rFonts w:eastAsia="Times New Roman"/>
                <w:color w:val="000000"/>
              </w:rPr>
            </w:pPr>
          </w:p>
        </w:tc>
        <w:tc>
          <w:tcPr>
            <w:tcW w:w="2180" w:type="dxa"/>
            <w:shd w:val="clear" w:color="auto" w:fill="auto"/>
            <w:noWrap/>
            <w:vAlign w:val="bottom"/>
            <w:hideMark/>
          </w:tcPr>
          <w:p w14:paraId="6DE0AFFE" w14:textId="41BD047E" w:rsidR="008E0259" w:rsidRPr="0089171B" w:rsidRDefault="008E0259" w:rsidP="00ED7B2F">
            <w:pPr>
              <w:rPr>
                <w:rFonts w:eastAsia="Times New Roman"/>
                <w:color w:val="000000"/>
              </w:rPr>
            </w:pPr>
            <w:r w:rsidRPr="0089171B">
              <w:rPr>
                <w:rFonts w:eastAsia="Times New Roman"/>
                <w:color w:val="000000"/>
              </w:rPr>
              <w:t xml:space="preserve">DIABLO_null </w:t>
            </w:r>
          </w:p>
        </w:tc>
        <w:tc>
          <w:tcPr>
            <w:tcW w:w="850" w:type="dxa"/>
            <w:shd w:val="clear" w:color="auto" w:fill="auto"/>
            <w:noWrap/>
            <w:vAlign w:val="bottom"/>
            <w:hideMark/>
          </w:tcPr>
          <w:p w14:paraId="5FCC96F6" w14:textId="65D8F301" w:rsidR="008E0259" w:rsidRPr="0089171B" w:rsidRDefault="008E0259">
            <w:pPr>
              <w:jc w:val="right"/>
              <w:rPr>
                <w:rFonts w:eastAsia="Times New Roman"/>
                <w:color w:val="000000"/>
              </w:rPr>
            </w:pPr>
            <w:r w:rsidRPr="0089171B">
              <w:rPr>
                <w:rFonts w:eastAsia="Times New Roman"/>
                <w:color w:val="000000"/>
              </w:rPr>
              <w:t>10</w:t>
            </w:r>
          </w:p>
        </w:tc>
        <w:tc>
          <w:tcPr>
            <w:tcW w:w="567" w:type="dxa"/>
            <w:shd w:val="clear" w:color="auto" w:fill="auto"/>
            <w:noWrap/>
            <w:vAlign w:val="bottom"/>
            <w:hideMark/>
          </w:tcPr>
          <w:p w14:paraId="46C84697" w14:textId="4EE14CA9"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C48E5ED" w14:textId="1E5769CB" w:rsidR="008E0259" w:rsidRPr="0089171B" w:rsidRDefault="008E0259">
            <w:pPr>
              <w:jc w:val="right"/>
              <w:rPr>
                <w:rFonts w:eastAsia="Times New Roman"/>
                <w:color w:val="000000"/>
              </w:rPr>
            </w:pPr>
            <w:r w:rsidRPr="0089171B">
              <w:rPr>
                <w:rFonts w:eastAsia="Times New Roman"/>
                <w:color w:val="000000"/>
              </w:rPr>
              <w:t>312</w:t>
            </w:r>
          </w:p>
        </w:tc>
        <w:tc>
          <w:tcPr>
            <w:tcW w:w="567" w:type="dxa"/>
            <w:shd w:val="clear" w:color="auto" w:fill="auto"/>
            <w:noWrap/>
            <w:vAlign w:val="bottom"/>
            <w:hideMark/>
          </w:tcPr>
          <w:p w14:paraId="63A96B1E" w14:textId="15996CB0" w:rsidR="008E0259" w:rsidRPr="0089171B" w:rsidRDefault="008E0259">
            <w:pPr>
              <w:jc w:val="right"/>
              <w:rPr>
                <w:rFonts w:eastAsia="Times New Roman"/>
                <w:color w:val="000000"/>
              </w:rPr>
            </w:pPr>
            <w:r w:rsidRPr="0089171B">
              <w:rPr>
                <w:rFonts w:eastAsia="Times New Roman"/>
                <w:color w:val="000000"/>
              </w:rPr>
              <w:t>15</w:t>
            </w:r>
          </w:p>
        </w:tc>
        <w:tc>
          <w:tcPr>
            <w:tcW w:w="581" w:type="dxa"/>
            <w:shd w:val="clear" w:color="auto" w:fill="auto"/>
            <w:noWrap/>
            <w:vAlign w:val="bottom"/>
            <w:hideMark/>
          </w:tcPr>
          <w:p w14:paraId="757F5CAD" w14:textId="154690AE" w:rsidR="008E0259" w:rsidRPr="0089171B" w:rsidRDefault="008E0259">
            <w:pPr>
              <w:jc w:val="right"/>
              <w:rPr>
                <w:rFonts w:eastAsia="Times New Roman"/>
                <w:color w:val="000000"/>
              </w:rPr>
            </w:pPr>
            <w:r w:rsidRPr="0089171B">
              <w:rPr>
                <w:rFonts w:eastAsia="Times New Roman"/>
                <w:color w:val="000000"/>
              </w:rPr>
              <w:t>62</w:t>
            </w:r>
          </w:p>
        </w:tc>
        <w:tc>
          <w:tcPr>
            <w:tcW w:w="606" w:type="dxa"/>
            <w:shd w:val="clear" w:color="auto" w:fill="auto"/>
            <w:noWrap/>
            <w:vAlign w:val="bottom"/>
            <w:hideMark/>
          </w:tcPr>
          <w:p w14:paraId="32133F93" w14:textId="780D1BF3" w:rsidR="008E0259" w:rsidRPr="0089171B" w:rsidRDefault="008E0259">
            <w:pPr>
              <w:jc w:val="right"/>
              <w:rPr>
                <w:rFonts w:eastAsia="Times New Roman"/>
                <w:color w:val="000000"/>
              </w:rPr>
            </w:pPr>
            <w:r w:rsidRPr="0089171B">
              <w:rPr>
                <w:rFonts w:eastAsia="Times New Roman"/>
                <w:color w:val="000000"/>
              </w:rPr>
              <w:t>776</w:t>
            </w:r>
          </w:p>
        </w:tc>
        <w:tc>
          <w:tcPr>
            <w:tcW w:w="466" w:type="dxa"/>
            <w:shd w:val="clear" w:color="auto" w:fill="auto"/>
            <w:noWrap/>
            <w:vAlign w:val="bottom"/>
            <w:hideMark/>
          </w:tcPr>
          <w:p w14:paraId="277AC571" w14:textId="6413CBEE" w:rsidR="008E0259" w:rsidRPr="0089171B" w:rsidRDefault="008E0259">
            <w:pPr>
              <w:jc w:val="right"/>
              <w:rPr>
                <w:rFonts w:eastAsia="Times New Roman"/>
                <w:color w:val="000000"/>
              </w:rPr>
            </w:pPr>
            <w:r w:rsidRPr="0089171B">
              <w:rPr>
                <w:rFonts w:eastAsia="Times New Roman"/>
                <w:color w:val="000000"/>
              </w:rPr>
              <w:t>24</w:t>
            </w:r>
          </w:p>
        </w:tc>
        <w:tc>
          <w:tcPr>
            <w:tcW w:w="708" w:type="dxa"/>
            <w:shd w:val="clear" w:color="auto" w:fill="auto"/>
            <w:noWrap/>
            <w:vAlign w:val="bottom"/>
            <w:hideMark/>
          </w:tcPr>
          <w:p w14:paraId="2BF54E21" w14:textId="59AD599C" w:rsidR="008E0259" w:rsidRPr="0089171B" w:rsidRDefault="008E0259">
            <w:pPr>
              <w:jc w:val="right"/>
              <w:rPr>
                <w:rFonts w:eastAsia="Times New Roman"/>
                <w:color w:val="000000"/>
              </w:rPr>
            </w:pPr>
            <w:r w:rsidRPr="0089171B">
              <w:rPr>
                <w:rFonts w:eastAsia="Times New Roman"/>
                <w:color w:val="000000"/>
              </w:rPr>
              <w:t>147</w:t>
            </w:r>
          </w:p>
        </w:tc>
        <w:tc>
          <w:tcPr>
            <w:tcW w:w="460" w:type="dxa"/>
            <w:tcBorders>
              <w:bottom w:val="single" w:sz="4" w:space="0" w:color="auto"/>
            </w:tcBorders>
            <w:shd w:val="clear" w:color="auto" w:fill="auto"/>
            <w:noWrap/>
            <w:vAlign w:val="bottom"/>
            <w:hideMark/>
          </w:tcPr>
          <w:p w14:paraId="7CC305CD" w14:textId="263EDD87" w:rsidR="008E0259" w:rsidRPr="0089171B" w:rsidRDefault="008E0259">
            <w:pPr>
              <w:jc w:val="right"/>
              <w:rPr>
                <w:rFonts w:eastAsia="Times New Roman"/>
                <w:color w:val="000000"/>
              </w:rPr>
            </w:pPr>
            <w:r w:rsidRPr="0089171B">
              <w:rPr>
                <w:rFonts w:eastAsia="Times New Roman"/>
                <w:color w:val="000000"/>
              </w:rPr>
              <w:t>20</w:t>
            </w:r>
          </w:p>
        </w:tc>
        <w:tc>
          <w:tcPr>
            <w:tcW w:w="1134" w:type="dxa"/>
            <w:shd w:val="clear" w:color="auto" w:fill="auto"/>
            <w:noWrap/>
            <w:vAlign w:val="bottom"/>
            <w:hideMark/>
          </w:tcPr>
          <w:p w14:paraId="60C2840E" w14:textId="2DCD1108" w:rsidR="008E0259" w:rsidRPr="0089171B" w:rsidRDefault="008E0259">
            <w:pPr>
              <w:jc w:val="right"/>
              <w:rPr>
                <w:rFonts w:eastAsia="Times New Roman"/>
                <w:color w:val="000000"/>
              </w:rPr>
            </w:pPr>
            <w:r w:rsidRPr="0089171B">
              <w:rPr>
                <w:rFonts w:eastAsia="Times New Roman"/>
                <w:color w:val="000000"/>
              </w:rPr>
              <w:t>14</w:t>
            </w:r>
          </w:p>
        </w:tc>
      </w:tr>
      <w:tr w:rsidR="008E0259" w:rsidRPr="0089171B" w14:paraId="6F45C744" w14:textId="77777777" w:rsidTr="00B205BB">
        <w:trPr>
          <w:trHeight w:val="320"/>
        </w:trPr>
        <w:tc>
          <w:tcPr>
            <w:tcW w:w="956" w:type="dxa"/>
            <w:vMerge/>
            <w:shd w:val="clear" w:color="auto" w:fill="auto"/>
            <w:noWrap/>
            <w:vAlign w:val="bottom"/>
            <w:hideMark/>
          </w:tcPr>
          <w:p w14:paraId="38A958E8" w14:textId="0E0DF95D" w:rsidR="008E0259" w:rsidRPr="0089171B" w:rsidRDefault="008E0259" w:rsidP="009365C6">
            <w:pPr>
              <w:rPr>
                <w:rFonts w:eastAsia="Times New Roman"/>
                <w:color w:val="000000"/>
              </w:rPr>
            </w:pPr>
          </w:p>
        </w:tc>
        <w:tc>
          <w:tcPr>
            <w:tcW w:w="2180" w:type="dxa"/>
            <w:shd w:val="clear" w:color="auto" w:fill="auto"/>
            <w:noWrap/>
            <w:vAlign w:val="bottom"/>
            <w:hideMark/>
          </w:tcPr>
          <w:p w14:paraId="53C494C5" w14:textId="11CF86DC" w:rsidR="008E0259" w:rsidRPr="0089171B" w:rsidRDefault="008E0259" w:rsidP="00ED7B2F">
            <w:pPr>
              <w:rPr>
                <w:rFonts w:eastAsia="Times New Roman"/>
                <w:color w:val="000000"/>
              </w:rPr>
            </w:pPr>
            <w:r w:rsidRPr="0089171B">
              <w:rPr>
                <w:rFonts w:eastAsia="Times New Roman"/>
                <w:color w:val="000000"/>
              </w:rPr>
              <w:t>Ensemble</w:t>
            </w:r>
          </w:p>
        </w:tc>
        <w:tc>
          <w:tcPr>
            <w:tcW w:w="850" w:type="dxa"/>
            <w:shd w:val="clear" w:color="auto" w:fill="auto"/>
            <w:noWrap/>
            <w:vAlign w:val="bottom"/>
            <w:hideMark/>
          </w:tcPr>
          <w:p w14:paraId="378C3743" w14:textId="0DFA58D0" w:rsidR="008E0259" w:rsidRPr="0089171B" w:rsidRDefault="008E0259">
            <w:pPr>
              <w:jc w:val="right"/>
              <w:rPr>
                <w:rFonts w:eastAsia="Times New Roman"/>
                <w:color w:val="000000"/>
              </w:rPr>
            </w:pPr>
            <w:r w:rsidRPr="0089171B">
              <w:rPr>
                <w:rFonts w:eastAsia="Times New Roman"/>
                <w:color w:val="000000"/>
              </w:rPr>
              <w:t>9</w:t>
            </w:r>
          </w:p>
        </w:tc>
        <w:tc>
          <w:tcPr>
            <w:tcW w:w="567" w:type="dxa"/>
            <w:shd w:val="clear" w:color="auto" w:fill="auto"/>
            <w:noWrap/>
            <w:vAlign w:val="bottom"/>
            <w:hideMark/>
          </w:tcPr>
          <w:p w14:paraId="1930DC2F" w14:textId="74DE26ED"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27BBE8F" w14:textId="4D76C98B" w:rsidR="008E0259" w:rsidRPr="0089171B" w:rsidRDefault="008E0259">
            <w:pPr>
              <w:jc w:val="right"/>
              <w:rPr>
                <w:rFonts w:eastAsia="Times New Roman"/>
                <w:color w:val="000000"/>
              </w:rPr>
            </w:pPr>
            <w:r w:rsidRPr="0089171B">
              <w:rPr>
                <w:rFonts w:eastAsia="Times New Roman"/>
                <w:color w:val="000000"/>
              </w:rPr>
              <w:t>358</w:t>
            </w:r>
          </w:p>
        </w:tc>
        <w:tc>
          <w:tcPr>
            <w:tcW w:w="567" w:type="dxa"/>
            <w:tcBorders>
              <w:bottom w:val="single" w:sz="4" w:space="0" w:color="auto"/>
            </w:tcBorders>
            <w:shd w:val="clear" w:color="auto" w:fill="auto"/>
            <w:noWrap/>
            <w:vAlign w:val="bottom"/>
            <w:hideMark/>
          </w:tcPr>
          <w:p w14:paraId="604A325D" w14:textId="7481BD01" w:rsidR="008E0259" w:rsidRPr="0089171B" w:rsidRDefault="008E0259">
            <w:pPr>
              <w:jc w:val="right"/>
              <w:rPr>
                <w:rFonts w:eastAsia="Times New Roman"/>
                <w:color w:val="000000"/>
              </w:rPr>
            </w:pPr>
            <w:r w:rsidRPr="0089171B">
              <w:rPr>
                <w:rFonts w:eastAsia="Times New Roman"/>
                <w:color w:val="000000"/>
              </w:rPr>
              <w:t>15</w:t>
            </w:r>
          </w:p>
        </w:tc>
        <w:tc>
          <w:tcPr>
            <w:tcW w:w="581" w:type="dxa"/>
            <w:shd w:val="clear" w:color="auto" w:fill="auto"/>
            <w:noWrap/>
            <w:vAlign w:val="bottom"/>
            <w:hideMark/>
          </w:tcPr>
          <w:p w14:paraId="197AFF65" w14:textId="2402CCBE" w:rsidR="008E0259" w:rsidRPr="0089171B" w:rsidRDefault="008E0259">
            <w:pPr>
              <w:jc w:val="right"/>
              <w:rPr>
                <w:rFonts w:eastAsia="Times New Roman"/>
                <w:color w:val="000000"/>
              </w:rPr>
            </w:pPr>
            <w:r w:rsidRPr="0089171B">
              <w:rPr>
                <w:rFonts w:eastAsia="Times New Roman"/>
                <w:color w:val="000000"/>
              </w:rPr>
              <w:t>50</w:t>
            </w:r>
          </w:p>
        </w:tc>
        <w:tc>
          <w:tcPr>
            <w:tcW w:w="606" w:type="dxa"/>
            <w:tcBorders>
              <w:bottom w:val="single" w:sz="4" w:space="0" w:color="auto"/>
            </w:tcBorders>
            <w:shd w:val="clear" w:color="auto" w:fill="auto"/>
            <w:noWrap/>
            <w:vAlign w:val="bottom"/>
            <w:hideMark/>
          </w:tcPr>
          <w:p w14:paraId="1EA4757F" w14:textId="24679A43" w:rsidR="008E0259" w:rsidRPr="0089171B" w:rsidRDefault="008E0259">
            <w:pPr>
              <w:jc w:val="right"/>
              <w:rPr>
                <w:rFonts w:eastAsia="Times New Roman"/>
                <w:color w:val="000000"/>
              </w:rPr>
            </w:pPr>
            <w:r w:rsidRPr="0089171B">
              <w:rPr>
                <w:rFonts w:eastAsia="Times New Roman"/>
                <w:color w:val="000000"/>
              </w:rPr>
              <w:t>669</w:t>
            </w:r>
          </w:p>
        </w:tc>
        <w:tc>
          <w:tcPr>
            <w:tcW w:w="466" w:type="dxa"/>
            <w:shd w:val="clear" w:color="auto" w:fill="auto"/>
            <w:noWrap/>
            <w:vAlign w:val="bottom"/>
            <w:hideMark/>
          </w:tcPr>
          <w:p w14:paraId="263C5EA2" w14:textId="4F6EDE15" w:rsidR="008E0259" w:rsidRPr="0089171B" w:rsidRDefault="008E0259">
            <w:pPr>
              <w:jc w:val="right"/>
              <w:rPr>
                <w:rFonts w:eastAsia="Times New Roman"/>
                <w:color w:val="000000"/>
              </w:rPr>
            </w:pPr>
            <w:r w:rsidRPr="0089171B">
              <w:rPr>
                <w:rFonts w:eastAsia="Times New Roman"/>
                <w:color w:val="000000"/>
              </w:rPr>
              <w:t>24</w:t>
            </w:r>
          </w:p>
        </w:tc>
        <w:tc>
          <w:tcPr>
            <w:tcW w:w="708" w:type="dxa"/>
            <w:shd w:val="clear" w:color="auto" w:fill="auto"/>
            <w:noWrap/>
            <w:vAlign w:val="bottom"/>
            <w:hideMark/>
          </w:tcPr>
          <w:p w14:paraId="750729FD" w14:textId="29FCDB4B" w:rsidR="008E0259" w:rsidRPr="0089171B" w:rsidRDefault="008E0259">
            <w:pPr>
              <w:jc w:val="right"/>
              <w:rPr>
                <w:rFonts w:eastAsia="Times New Roman"/>
                <w:color w:val="000000"/>
              </w:rPr>
            </w:pPr>
            <w:r w:rsidRPr="0089171B">
              <w:rPr>
                <w:rFonts w:eastAsia="Times New Roman"/>
                <w:color w:val="000000"/>
              </w:rPr>
              <w:t>173</w:t>
            </w:r>
          </w:p>
        </w:tc>
        <w:tc>
          <w:tcPr>
            <w:tcW w:w="460" w:type="dxa"/>
            <w:shd w:val="clear" w:color="auto" w:fill="E2EFD9" w:themeFill="accent6" w:themeFillTint="33"/>
            <w:noWrap/>
            <w:vAlign w:val="bottom"/>
            <w:hideMark/>
          </w:tcPr>
          <w:p w14:paraId="2EE2D781" w14:textId="0DAE4B7B" w:rsidR="008E0259" w:rsidRPr="0089171B" w:rsidRDefault="008E0259">
            <w:pPr>
              <w:jc w:val="right"/>
              <w:rPr>
                <w:rFonts w:eastAsia="Times New Roman"/>
                <w:color w:val="000000"/>
              </w:rPr>
            </w:pPr>
            <w:r w:rsidRPr="0089171B">
              <w:rPr>
                <w:rFonts w:eastAsia="Times New Roman"/>
                <w:color w:val="000000"/>
              </w:rPr>
              <w:t>23</w:t>
            </w:r>
          </w:p>
        </w:tc>
        <w:tc>
          <w:tcPr>
            <w:tcW w:w="1134" w:type="dxa"/>
            <w:tcBorders>
              <w:bottom w:val="single" w:sz="4" w:space="0" w:color="auto"/>
            </w:tcBorders>
            <w:shd w:val="clear" w:color="auto" w:fill="auto"/>
            <w:noWrap/>
            <w:vAlign w:val="bottom"/>
            <w:hideMark/>
          </w:tcPr>
          <w:p w14:paraId="4F724ECC" w14:textId="77079825" w:rsidR="008E0259" w:rsidRPr="0089171B" w:rsidRDefault="008E0259">
            <w:pPr>
              <w:jc w:val="right"/>
              <w:rPr>
                <w:rFonts w:eastAsia="Times New Roman"/>
                <w:color w:val="000000"/>
              </w:rPr>
            </w:pPr>
            <w:r w:rsidRPr="0089171B">
              <w:rPr>
                <w:rFonts w:eastAsia="Times New Roman"/>
                <w:color w:val="000000"/>
              </w:rPr>
              <w:t>12</w:t>
            </w:r>
          </w:p>
        </w:tc>
      </w:tr>
      <w:tr w:rsidR="008E0259" w:rsidRPr="0089171B" w14:paraId="5F4B9E52" w14:textId="77777777" w:rsidTr="00B205BB">
        <w:trPr>
          <w:trHeight w:val="320"/>
        </w:trPr>
        <w:tc>
          <w:tcPr>
            <w:tcW w:w="956" w:type="dxa"/>
            <w:vMerge/>
            <w:shd w:val="clear" w:color="auto" w:fill="auto"/>
            <w:noWrap/>
            <w:vAlign w:val="bottom"/>
            <w:hideMark/>
          </w:tcPr>
          <w:p w14:paraId="62FA6FC4" w14:textId="0B76A893" w:rsidR="008E0259" w:rsidRPr="0089171B" w:rsidRDefault="008E0259" w:rsidP="009365C6">
            <w:pPr>
              <w:rPr>
                <w:rFonts w:eastAsia="Times New Roman"/>
                <w:color w:val="000000"/>
              </w:rPr>
            </w:pPr>
          </w:p>
        </w:tc>
        <w:tc>
          <w:tcPr>
            <w:tcW w:w="2180" w:type="dxa"/>
            <w:shd w:val="clear" w:color="auto" w:fill="auto"/>
            <w:noWrap/>
            <w:vAlign w:val="bottom"/>
            <w:hideMark/>
          </w:tcPr>
          <w:p w14:paraId="3C9E99FB" w14:textId="60223BFE" w:rsidR="008E0259" w:rsidRPr="0089171B" w:rsidRDefault="008E0259" w:rsidP="00ED7B2F">
            <w:pPr>
              <w:rPr>
                <w:rFonts w:eastAsia="Times New Roman"/>
                <w:color w:val="000000"/>
              </w:rPr>
            </w:pPr>
            <w:r w:rsidRPr="0089171B">
              <w:rPr>
                <w:rFonts w:eastAsia="Times New Roman"/>
                <w:color w:val="000000"/>
              </w:rPr>
              <w:t>JIVE</w:t>
            </w:r>
          </w:p>
        </w:tc>
        <w:tc>
          <w:tcPr>
            <w:tcW w:w="850" w:type="dxa"/>
            <w:shd w:val="clear" w:color="auto" w:fill="auto"/>
            <w:noWrap/>
            <w:vAlign w:val="bottom"/>
            <w:hideMark/>
          </w:tcPr>
          <w:p w14:paraId="2B85FB9D" w14:textId="2AF45435"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4E12902C" w14:textId="4AA9564B"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3931D588" w14:textId="55286D98" w:rsidR="008E0259" w:rsidRPr="0089171B" w:rsidRDefault="008E0259">
            <w:pPr>
              <w:jc w:val="right"/>
              <w:rPr>
                <w:rFonts w:eastAsia="Times New Roman"/>
                <w:color w:val="000000"/>
              </w:rPr>
            </w:pPr>
            <w:r w:rsidRPr="0089171B">
              <w:rPr>
                <w:rFonts w:eastAsia="Times New Roman"/>
                <w:color w:val="000000"/>
              </w:rPr>
              <w:t>275</w:t>
            </w:r>
          </w:p>
        </w:tc>
        <w:tc>
          <w:tcPr>
            <w:tcW w:w="567" w:type="dxa"/>
            <w:tcBorders>
              <w:bottom w:val="single" w:sz="4" w:space="0" w:color="auto"/>
            </w:tcBorders>
            <w:shd w:val="clear" w:color="auto" w:fill="E2EFD9" w:themeFill="accent6" w:themeFillTint="33"/>
            <w:noWrap/>
            <w:vAlign w:val="bottom"/>
            <w:hideMark/>
          </w:tcPr>
          <w:p w14:paraId="47D98B50" w14:textId="48036FCB" w:rsidR="008E0259" w:rsidRPr="0089171B" w:rsidRDefault="008E0259">
            <w:pPr>
              <w:jc w:val="right"/>
              <w:rPr>
                <w:rFonts w:eastAsia="Times New Roman"/>
                <w:color w:val="000000"/>
              </w:rPr>
            </w:pPr>
            <w:r w:rsidRPr="0089171B">
              <w:rPr>
                <w:rFonts w:eastAsia="Times New Roman"/>
                <w:color w:val="000000"/>
              </w:rPr>
              <w:t>94</w:t>
            </w:r>
          </w:p>
        </w:tc>
        <w:tc>
          <w:tcPr>
            <w:tcW w:w="581" w:type="dxa"/>
            <w:shd w:val="clear" w:color="auto" w:fill="auto"/>
            <w:noWrap/>
            <w:vAlign w:val="bottom"/>
            <w:hideMark/>
          </w:tcPr>
          <w:p w14:paraId="7FC24BC8" w14:textId="4DB56206" w:rsidR="008E0259" w:rsidRPr="0089171B" w:rsidRDefault="008E0259">
            <w:pPr>
              <w:jc w:val="right"/>
              <w:rPr>
                <w:rFonts w:eastAsia="Times New Roman"/>
                <w:color w:val="000000"/>
              </w:rPr>
            </w:pPr>
            <w:r w:rsidRPr="0089171B">
              <w:rPr>
                <w:rFonts w:eastAsia="Times New Roman"/>
                <w:color w:val="000000"/>
              </w:rPr>
              <w:t>49</w:t>
            </w:r>
          </w:p>
        </w:tc>
        <w:tc>
          <w:tcPr>
            <w:tcW w:w="606" w:type="dxa"/>
            <w:shd w:val="clear" w:color="auto" w:fill="E2EFD9" w:themeFill="accent6" w:themeFillTint="33"/>
            <w:noWrap/>
            <w:vAlign w:val="bottom"/>
            <w:hideMark/>
          </w:tcPr>
          <w:p w14:paraId="5BE2420C" w14:textId="022E1C10" w:rsidR="008E0259" w:rsidRPr="0089171B" w:rsidRDefault="008E0259">
            <w:pPr>
              <w:jc w:val="right"/>
              <w:rPr>
                <w:rFonts w:eastAsia="Times New Roman"/>
                <w:color w:val="000000"/>
              </w:rPr>
            </w:pPr>
            <w:r w:rsidRPr="0089171B">
              <w:rPr>
                <w:rFonts w:eastAsia="Times New Roman"/>
                <w:color w:val="000000"/>
              </w:rPr>
              <w:t>825</w:t>
            </w:r>
          </w:p>
        </w:tc>
        <w:tc>
          <w:tcPr>
            <w:tcW w:w="466" w:type="dxa"/>
            <w:shd w:val="clear" w:color="auto" w:fill="auto"/>
            <w:noWrap/>
            <w:vAlign w:val="bottom"/>
            <w:hideMark/>
          </w:tcPr>
          <w:p w14:paraId="120CB315" w14:textId="54745F2C" w:rsidR="008E0259" w:rsidRPr="0089171B" w:rsidRDefault="008E0259">
            <w:pPr>
              <w:jc w:val="right"/>
              <w:rPr>
                <w:rFonts w:eastAsia="Times New Roman"/>
                <w:color w:val="000000"/>
              </w:rPr>
            </w:pPr>
            <w:r w:rsidRPr="0089171B">
              <w:rPr>
                <w:rFonts w:eastAsia="Times New Roman"/>
                <w:color w:val="000000"/>
              </w:rPr>
              <w:t>22</w:t>
            </w:r>
          </w:p>
        </w:tc>
        <w:tc>
          <w:tcPr>
            <w:tcW w:w="708" w:type="dxa"/>
            <w:shd w:val="clear" w:color="auto" w:fill="auto"/>
            <w:noWrap/>
            <w:vAlign w:val="bottom"/>
            <w:hideMark/>
          </w:tcPr>
          <w:p w14:paraId="0C3EF59D" w14:textId="7263C7B4" w:rsidR="008E0259" w:rsidRPr="0089171B" w:rsidRDefault="008E0259">
            <w:pPr>
              <w:jc w:val="right"/>
              <w:rPr>
                <w:rFonts w:eastAsia="Times New Roman"/>
                <w:color w:val="000000"/>
              </w:rPr>
            </w:pPr>
            <w:r w:rsidRPr="0089171B">
              <w:rPr>
                <w:rFonts w:eastAsia="Times New Roman"/>
                <w:color w:val="000000"/>
              </w:rPr>
              <w:t>460</w:t>
            </w:r>
          </w:p>
        </w:tc>
        <w:tc>
          <w:tcPr>
            <w:tcW w:w="460" w:type="dxa"/>
            <w:shd w:val="clear" w:color="auto" w:fill="auto"/>
            <w:noWrap/>
            <w:vAlign w:val="bottom"/>
            <w:hideMark/>
          </w:tcPr>
          <w:p w14:paraId="6661385D" w14:textId="5A76F1D3" w:rsidR="008E0259" w:rsidRPr="0089171B" w:rsidRDefault="008E0259">
            <w:pPr>
              <w:jc w:val="right"/>
              <w:rPr>
                <w:rFonts w:eastAsia="Times New Roman"/>
                <w:color w:val="000000"/>
              </w:rPr>
            </w:pPr>
            <w:r w:rsidRPr="0089171B">
              <w:rPr>
                <w:rFonts w:eastAsia="Times New Roman"/>
                <w:color w:val="000000"/>
              </w:rPr>
              <w:t>12</w:t>
            </w:r>
          </w:p>
        </w:tc>
        <w:tc>
          <w:tcPr>
            <w:tcW w:w="1134" w:type="dxa"/>
            <w:shd w:val="clear" w:color="auto" w:fill="auto"/>
            <w:noWrap/>
            <w:vAlign w:val="bottom"/>
            <w:hideMark/>
          </w:tcPr>
          <w:p w14:paraId="3ABC27B2" w14:textId="3C4A6EB8" w:rsidR="008E0259" w:rsidRPr="0089171B" w:rsidRDefault="008E0259">
            <w:pPr>
              <w:jc w:val="right"/>
              <w:rPr>
                <w:rFonts w:eastAsia="Times New Roman"/>
                <w:b/>
                <w:color w:val="000000"/>
              </w:rPr>
            </w:pPr>
            <w:r w:rsidRPr="0089171B">
              <w:rPr>
                <w:rFonts w:eastAsia="Times New Roman"/>
                <w:color w:val="000000"/>
              </w:rPr>
              <w:t>18</w:t>
            </w:r>
          </w:p>
        </w:tc>
      </w:tr>
      <w:tr w:rsidR="008E0259" w:rsidRPr="0089171B" w14:paraId="27AF7DCA" w14:textId="77777777" w:rsidTr="00B205BB">
        <w:trPr>
          <w:trHeight w:val="320"/>
        </w:trPr>
        <w:tc>
          <w:tcPr>
            <w:tcW w:w="956" w:type="dxa"/>
            <w:vMerge/>
            <w:shd w:val="clear" w:color="auto" w:fill="auto"/>
            <w:noWrap/>
            <w:vAlign w:val="bottom"/>
            <w:hideMark/>
          </w:tcPr>
          <w:p w14:paraId="730594A4" w14:textId="55CF668C" w:rsidR="008E0259" w:rsidRPr="0089171B" w:rsidRDefault="008E0259" w:rsidP="009365C6">
            <w:pPr>
              <w:rPr>
                <w:rFonts w:eastAsia="Times New Roman"/>
                <w:color w:val="000000"/>
              </w:rPr>
            </w:pPr>
          </w:p>
        </w:tc>
        <w:tc>
          <w:tcPr>
            <w:tcW w:w="2180" w:type="dxa"/>
            <w:shd w:val="clear" w:color="auto" w:fill="auto"/>
            <w:noWrap/>
            <w:vAlign w:val="bottom"/>
            <w:hideMark/>
          </w:tcPr>
          <w:p w14:paraId="38244426" w14:textId="28CB1646" w:rsidR="008E0259" w:rsidRPr="0089171B" w:rsidRDefault="008E0259" w:rsidP="00ED7B2F">
            <w:pPr>
              <w:rPr>
                <w:rFonts w:eastAsia="Times New Roman"/>
                <w:color w:val="000000"/>
              </w:rPr>
            </w:pPr>
            <w:r w:rsidRPr="0089171B">
              <w:rPr>
                <w:rFonts w:eastAsia="Times New Roman"/>
                <w:color w:val="000000"/>
              </w:rPr>
              <w:t xml:space="preserve">MOFA </w:t>
            </w:r>
          </w:p>
        </w:tc>
        <w:tc>
          <w:tcPr>
            <w:tcW w:w="850" w:type="dxa"/>
            <w:shd w:val="clear" w:color="auto" w:fill="auto"/>
            <w:noWrap/>
            <w:vAlign w:val="bottom"/>
            <w:hideMark/>
          </w:tcPr>
          <w:p w14:paraId="62574749" w14:textId="542E6920"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4956A16C" w14:textId="43317AEF"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1B7B8746" w14:textId="0633FDD4" w:rsidR="008E0259" w:rsidRPr="0089171B" w:rsidRDefault="008E0259">
            <w:pPr>
              <w:jc w:val="right"/>
              <w:rPr>
                <w:rFonts w:eastAsia="Times New Roman"/>
                <w:color w:val="000000"/>
              </w:rPr>
            </w:pPr>
            <w:r w:rsidRPr="0089171B">
              <w:rPr>
                <w:rFonts w:eastAsia="Times New Roman"/>
                <w:color w:val="000000"/>
              </w:rPr>
              <w:t>337</w:t>
            </w:r>
          </w:p>
        </w:tc>
        <w:tc>
          <w:tcPr>
            <w:tcW w:w="567" w:type="dxa"/>
            <w:shd w:val="clear" w:color="auto" w:fill="auto"/>
            <w:noWrap/>
            <w:vAlign w:val="bottom"/>
            <w:hideMark/>
          </w:tcPr>
          <w:p w14:paraId="6D015681" w14:textId="16140312" w:rsidR="008E0259" w:rsidRPr="0089171B" w:rsidRDefault="008E0259">
            <w:pPr>
              <w:jc w:val="right"/>
              <w:rPr>
                <w:rFonts w:eastAsia="Times New Roman"/>
                <w:b/>
                <w:color w:val="000000"/>
              </w:rPr>
            </w:pPr>
            <w:r w:rsidRPr="0089171B">
              <w:rPr>
                <w:rFonts w:eastAsia="Times New Roman"/>
                <w:color w:val="000000"/>
              </w:rPr>
              <w:t>64</w:t>
            </w:r>
          </w:p>
        </w:tc>
        <w:tc>
          <w:tcPr>
            <w:tcW w:w="581" w:type="dxa"/>
            <w:shd w:val="clear" w:color="auto" w:fill="auto"/>
            <w:noWrap/>
            <w:vAlign w:val="bottom"/>
            <w:hideMark/>
          </w:tcPr>
          <w:p w14:paraId="6760770A" w14:textId="145775DE" w:rsidR="008E0259" w:rsidRPr="0089171B" w:rsidRDefault="008E0259">
            <w:pPr>
              <w:jc w:val="right"/>
              <w:rPr>
                <w:rFonts w:eastAsia="Times New Roman"/>
                <w:color w:val="000000"/>
              </w:rPr>
            </w:pPr>
            <w:r w:rsidRPr="0089171B">
              <w:rPr>
                <w:rFonts w:eastAsia="Times New Roman"/>
                <w:color w:val="000000"/>
              </w:rPr>
              <w:t>43</w:t>
            </w:r>
          </w:p>
        </w:tc>
        <w:tc>
          <w:tcPr>
            <w:tcW w:w="606" w:type="dxa"/>
            <w:shd w:val="clear" w:color="auto" w:fill="auto"/>
            <w:noWrap/>
            <w:vAlign w:val="bottom"/>
            <w:hideMark/>
          </w:tcPr>
          <w:p w14:paraId="7AC3B54A" w14:textId="21C61C21" w:rsidR="008E0259" w:rsidRPr="0089171B" w:rsidRDefault="008E0259">
            <w:pPr>
              <w:jc w:val="right"/>
              <w:rPr>
                <w:rFonts w:eastAsia="Times New Roman"/>
                <w:color w:val="000000"/>
              </w:rPr>
            </w:pPr>
            <w:r w:rsidRPr="0089171B">
              <w:rPr>
                <w:rFonts w:eastAsia="Times New Roman"/>
                <w:color w:val="000000"/>
              </w:rPr>
              <w:t>708</w:t>
            </w:r>
          </w:p>
        </w:tc>
        <w:tc>
          <w:tcPr>
            <w:tcW w:w="466" w:type="dxa"/>
            <w:shd w:val="clear" w:color="auto" w:fill="auto"/>
            <w:noWrap/>
            <w:vAlign w:val="bottom"/>
            <w:hideMark/>
          </w:tcPr>
          <w:p w14:paraId="410EBEFC" w14:textId="3B23898F" w:rsidR="008E0259" w:rsidRPr="0089171B" w:rsidRDefault="008E0259">
            <w:pPr>
              <w:jc w:val="right"/>
              <w:rPr>
                <w:rFonts w:eastAsia="Times New Roman"/>
                <w:color w:val="000000"/>
              </w:rPr>
            </w:pPr>
            <w:r w:rsidRPr="0089171B">
              <w:rPr>
                <w:rFonts w:eastAsia="Times New Roman"/>
                <w:color w:val="000000"/>
              </w:rPr>
              <w:t>25</w:t>
            </w:r>
          </w:p>
        </w:tc>
        <w:tc>
          <w:tcPr>
            <w:tcW w:w="708" w:type="dxa"/>
            <w:shd w:val="clear" w:color="auto" w:fill="auto"/>
            <w:noWrap/>
            <w:vAlign w:val="bottom"/>
            <w:hideMark/>
          </w:tcPr>
          <w:p w14:paraId="6DC1A0FC" w14:textId="6BB95B25" w:rsidR="008E0259" w:rsidRPr="0089171B" w:rsidRDefault="008E0259">
            <w:pPr>
              <w:jc w:val="right"/>
              <w:rPr>
                <w:rFonts w:eastAsia="Times New Roman"/>
                <w:color w:val="000000"/>
              </w:rPr>
            </w:pPr>
            <w:r w:rsidRPr="0089171B">
              <w:rPr>
                <w:rFonts w:eastAsia="Times New Roman"/>
                <w:color w:val="000000"/>
              </w:rPr>
              <w:t>82</w:t>
            </w:r>
          </w:p>
        </w:tc>
        <w:tc>
          <w:tcPr>
            <w:tcW w:w="460" w:type="dxa"/>
            <w:shd w:val="clear" w:color="auto" w:fill="auto"/>
            <w:noWrap/>
            <w:vAlign w:val="bottom"/>
            <w:hideMark/>
          </w:tcPr>
          <w:p w14:paraId="3849E2C7" w14:textId="7F252CC2" w:rsidR="008E0259" w:rsidRPr="0089171B" w:rsidRDefault="008E0259">
            <w:pPr>
              <w:jc w:val="right"/>
              <w:rPr>
                <w:rFonts w:eastAsia="Times New Roman"/>
                <w:color w:val="000000"/>
              </w:rPr>
            </w:pPr>
            <w:r w:rsidRPr="0089171B">
              <w:rPr>
                <w:rFonts w:eastAsia="Times New Roman"/>
                <w:color w:val="000000"/>
              </w:rPr>
              <w:t>8</w:t>
            </w:r>
          </w:p>
        </w:tc>
        <w:tc>
          <w:tcPr>
            <w:tcW w:w="1134" w:type="dxa"/>
            <w:shd w:val="clear" w:color="auto" w:fill="auto"/>
            <w:noWrap/>
            <w:vAlign w:val="bottom"/>
            <w:hideMark/>
          </w:tcPr>
          <w:p w14:paraId="058DB042" w14:textId="5356890E" w:rsidR="008E0259" w:rsidRPr="0089171B" w:rsidRDefault="008E0259">
            <w:pPr>
              <w:jc w:val="right"/>
              <w:rPr>
                <w:rFonts w:eastAsia="Times New Roman"/>
                <w:color w:val="000000"/>
              </w:rPr>
            </w:pPr>
            <w:r w:rsidRPr="0089171B">
              <w:rPr>
                <w:rFonts w:eastAsia="Times New Roman"/>
                <w:color w:val="000000"/>
              </w:rPr>
              <w:t>29</w:t>
            </w:r>
          </w:p>
        </w:tc>
      </w:tr>
      <w:tr w:rsidR="008E0259" w:rsidRPr="0089171B" w14:paraId="52B53E37" w14:textId="77777777" w:rsidTr="00BB6916">
        <w:trPr>
          <w:trHeight w:val="320"/>
        </w:trPr>
        <w:tc>
          <w:tcPr>
            <w:tcW w:w="956" w:type="dxa"/>
            <w:vMerge/>
            <w:shd w:val="clear" w:color="auto" w:fill="auto"/>
            <w:noWrap/>
            <w:vAlign w:val="bottom"/>
            <w:hideMark/>
          </w:tcPr>
          <w:p w14:paraId="12796F80" w14:textId="7E04DFB9" w:rsidR="008E0259" w:rsidRPr="0089171B" w:rsidRDefault="008E0259">
            <w:pPr>
              <w:rPr>
                <w:rFonts w:eastAsia="Times New Roman"/>
                <w:color w:val="000000"/>
              </w:rPr>
            </w:pPr>
          </w:p>
        </w:tc>
        <w:tc>
          <w:tcPr>
            <w:tcW w:w="2180" w:type="dxa"/>
            <w:shd w:val="clear" w:color="auto" w:fill="auto"/>
            <w:noWrap/>
            <w:vAlign w:val="bottom"/>
            <w:hideMark/>
          </w:tcPr>
          <w:p w14:paraId="57B72F0E" w14:textId="3B548F12" w:rsidR="008E0259" w:rsidRPr="0089171B" w:rsidRDefault="008E0259" w:rsidP="00ED7B2F">
            <w:pPr>
              <w:rPr>
                <w:rFonts w:eastAsia="Times New Roman"/>
                <w:color w:val="000000"/>
              </w:rPr>
            </w:pPr>
            <w:r w:rsidRPr="0089171B">
              <w:rPr>
                <w:rFonts w:eastAsia="Times New Roman"/>
                <w:color w:val="000000"/>
              </w:rPr>
              <w:t xml:space="preserve">sGCCA </w:t>
            </w:r>
          </w:p>
        </w:tc>
        <w:tc>
          <w:tcPr>
            <w:tcW w:w="850" w:type="dxa"/>
            <w:shd w:val="clear" w:color="auto" w:fill="auto"/>
            <w:noWrap/>
            <w:vAlign w:val="bottom"/>
            <w:hideMark/>
          </w:tcPr>
          <w:p w14:paraId="299516B6" w14:textId="330AD4F7" w:rsidR="008E0259" w:rsidRPr="0089171B" w:rsidRDefault="008E0259">
            <w:pPr>
              <w:jc w:val="right"/>
              <w:rPr>
                <w:rFonts w:eastAsia="Times New Roman"/>
                <w:color w:val="000000"/>
              </w:rPr>
            </w:pPr>
            <w:r w:rsidRPr="0089171B">
              <w:rPr>
                <w:rFonts w:eastAsia="Times New Roman"/>
                <w:color w:val="000000"/>
              </w:rPr>
              <w:t>19</w:t>
            </w:r>
          </w:p>
        </w:tc>
        <w:tc>
          <w:tcPr>
            <w:tcW w:w="567" w:type="dxa"/>
            <w:shd w:val="clear" w:color="auto" w:fill="auto"/>
            <w:noWrap/>
            <w:vAlign w:val="bottom"/>
            <w:hideMark/>
          </w:tcPr>
          <w:p w14:paraId="579509CD" w14:textId="207456D3"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BA5D478" w14:textId="1C54784D" w:rsidR="008E0259" w:rsidRPr="0089171B" w:rsidRDefault="008E0259">
            <w:pPr>
              <w:jc w:val="right"/>
              <w:rPr>
                <w:rFonts w:eastAsia="Times New Roman"/>
                <w:color w:val="000000"/>
              </w:rPr>
            </w:pPr>
            <w:r w:rsidRPr="0089171B">
              <w:rPr>
                <w:rFonts w:eastAsia="Times New Roman"/>
                <w:color w:val="000000"/>
              </w:rPr>
              <w:t>193</w:t>
            </w:r>
          </w:p>
        </w:tc>
        <w:tc>
          <w:tcPr>
            <w:tcW w:w="567" w:type="dxa"/>
            <w:shd w:val="clear" w:color="auto" w:fill="auto"/>
            <w:noWrap/>
            <w:vAlign w:val="bottom"/>
            <w:hideMark/>
          </w:tcPr>
          <w:p w14:paraId="73D4AEA5" w14:textId="32CFA151" w:rsidR="008E0259" w:rsidRPr="0089171B" w:rsidRDefault="008E0259">
            <w:pPr>
              <w:jc w:val="right"/>
              <w:rPr>
                <w:rFonts w:eastAsia="Times New Roman"/>
                <w:color w:val="000000"/>
              </w:rPr>
            </w:pPr>
            <w:r w:rsidRPr="0089171B">
              <w:rPr>
                <w:rFonts w:eastAsia="Times New Roman"/>
                <w:color w:val="000000"/>
              </w:rPr>
              <w:t>37</w:t>
            </w:r>
          </w:p>
        </w:tc>
        <w:tc>
          <w:tcPr>
            <w:tcW w:w="581" w:type="dxa"/>
            <w:shd w:val="clear" w:color="auto" w:fill="auto"/>
            <w:noWrap/>
            <w:vAlign w:val="bottom"/>
            <w:hideMark/>
          </w:tcPr>
          <w:p w14:paraId="413CF2D7" w14:textId="73BB757B" w:rsidR="008E0259" w:rsidRPr="0089171B" w:rsidRDefault="008E0259">
            <w:pPr>
              <w:jc w:val="right"/>
              <w:rPr>
                <w:rFonts w:eastAsia="Times New Roman"/>
                <w:color w:val="000000"/>
              </w:rPr>
            </w:pPr>
            <w:r w:rsidRPr="0089171B">
              <w:rPr>
                <w:rFonts w:eastAsia="Times New Roman"/>
                <w:color w:val="000000"/>
              </w:rPr>
              <w:t>68</w:t>
            </w:r>
          </w:p>
        </w:tc>
        <w:tc>
          <w:tcPr>
            <w:tcW w:w="606" w:type="dxa"/>
            <w:shd w:val="clear" w:color="auto" w:fill="auto"/>
            <w:noWrap/>
            <w:vAlign w:val="bottom"/>
            <w:hideMark/>
          </w:tcPr>
          <w:p w14:paraId="5A3D0888" w14:textId="2B8C8B19" w:rsidR="008E0259" w:rsidRPr="0089171B" w:rsidRDefault="008E0259">
            <w:pPr>
              <w:jc w:val="right"/>
              <w:rPr>
                <w:rFonts w:eastAsia="Times New Roman"/>
                <w:color w:val="000000"/>
              </w:rPr>
            </w:pPr>
            <w:r w:rsidRPr="0089171B">
              <w:rPr>
                <w:rFonts w:eastAsia="Times New Roman"/>
                <w:color w:val="000000"/>
              </w:rPr>
              <w:t>706</w:t>
            </w:r>
          </w:p>
        </w:tc>
        <w:tc>
          <w:tcPr>
            <w:tcW w:w="466" w:type="dxa"/>
            <w:tcBorders>
              <w:bottom w:val="single" w:sz="24" w:space="0" w:color="auto"/>
            </w:tcBorders>
            <w:shd w:val="clear" w:color="auto" w:fill="auto"/>
            <w:noWrap/>
            <w:vAlign w:val="bottom"/>
            <w:hideMark/>
          </w:tcPr>
          <w:p w14:paraId="727D2EDB" w14:textId="0BD177AC" w:rsidR="008E0259" w:rsidRPr="0089171B" w:rsidRDefault="008E0259">
            <w:pPr>
              <w:jc w:val="right"/>
              <w:rPr>
                <w:rFonts w:eastAsia="Times New Roman"/>
                <w:color w:val="000000"/>
              </w:rPr>
            </w:pPr>
            <w:r w:rsidRPr="0089171B">
              <w:rPr>
                <w:rFonts w:eastAsia="Times New Roman"/>
                <w:color w:val="000000"/>
              </w:rPr>
              <w:t>18</w:t>
            </w:r>
          </w:p>
        </w:tc>
        <w:tc>
          <w:tcPr>
            <w:tcW w:w="708" w:type="dxa"/>
            <w:tcBorders>
              <w:bottom w:val="single" w:sz="24" w:space="0" w:color="auto"/>
            </w:tcBorders>
            <w:shd w:val="clear" w:color="auto" w:fill="auto"/>
            <w:noWrap/>
            <w:vAlign w:val="bottom"/>
            <w:hideMark/>
          </w:tcPr>
          <w:p w14:paraId="477B8583" w14:textId="66D16C3D" w:rsidR="008E0259" w:rsidRPr="0089171B" w:rsidRDefault="008E0259">
            <w:pPr>
              <w:jc w:val="right"/>
              <w:rPr>
                <w:rFonts w:eastAsia="Times New Roman"/>
                <w:color w:val="000000"/>
              </w:rPr>
            </w:pPr>
            <w:r w:rsidRPr="0089171B">
              <w:rPr>
                <w:rFonts w:eastAsia="Times New Roman"/>
                <w:color w:val="000000"/>
              </w:rPr>
              <w:t>526</w:t>
            </w:r>
          </w:p>
        </w:tc>
        <w:tc>
          <w:tcPr>
            <w:tcW w:w="460" w:type="dxa"/>
            <w:tcBorders>
              <w:bottom w:val="single" w:sz="24" w:space="0" w:color="auto"/>
            </w:tcBorders>
            <w:shd w:val="clear" w:color="auto" w:fill="auto"/>
            <w:noWrap/>
            <w:vAlign w:val="bottom"/>
            <w:hideMark/>
          </w:tcPr>
          <w:p w14:paraId="68BDD977" w14:textId="254EB0FA" w:rsidR="008E0259" w:rsidRPr="0089171B" w:rsidRDefault="008E0259">
            <w:pPr>
              <w:jc w:val="right"/>
              <w:rPr>
                <w:rFonts w:eastAsia="Times New Roman"/>
                <w:color w:val="000000"/>
              </w:rPr>
            </w:pPr>
            <w:r w:rsidRPr="0089171B">
              <w:rPr>
                <w:rFonts w:eastAsia="Times New Roman"/>
                <w:color w:val="000000"/>
              </w:rPr>
              <w:t>8</w:t>
            </w:r>
          </w:p>
        </w:tc>
        <w:tc>
          <w:tcPr>
            <w:tcW w:w="1134" w:type="dxa"/>
            <w:shd w:val="clear" w:color="auto" w:fill="auto"/>
            <w:noWrap/>
            <w:vAlign w:val="bottom"/>
            <w:hideMark/>
          </w:tcPr>
          <w:p w14:paraId="564C9321" w14:textId="26532D16" w:rsidR="008E0259" w:rsidRPr="0089171B" w:rsidRDefault="008E0259">
            <w:pPr>
              <w:jc w:val="right"/>
              <w:rPr>
                <w:rFonts w:eastAsia="Times New Roman"/>
                <w:color w:val="000000"/>
              </w:rPr>
            </w:pPr>
            <w:r w:rsidRPr="0089171B">
              <w:rPr>
                <w:rFonts w:eastAsia="Times New Roman"/>
                <w:color w:val="000000"/>
              </w:rPr>
              <w:t>21</w:t>
            </w:r>
          </w:p>
        </w:tc>
      </w:tr>
      <w:tr w:rsidR="008E0259" w:rsidRPr="0089171B" w14:paraId="31F22B0E" w14:textId="77777777" w:rsidTr="00BB6916">
        <w:trPr>
          <w:trHeight w:val="320"/>
        </w:trPr>
        <w:tc>
          <w:tcPr>
            <w:tcW w:w="956" w:type="dxa"/>
            <w:vMerge w:val="restart"/>
            <w:tcBorders>
              <w:top w:val="single" w:sz="24" w:space="0" w:color="auto"/>
            </w:tcBorders>
            <w:shd w:val="clear" w:color="auto" w:fill="auto"/>
            <w:noWrap/>
            <w:vAlign w:val="bottom"/>
            <w:hideMark/>
          </w:tcPr>
          <w:p w14:paraId="390C5117" w14:textId="60C75506" w:rsidR="008E0259" w:rsidRPr="0089171B" w:rsidRDefault="008E0259" w:rsidP="009365C6">
            <w:pPr>
              <w:rPr>
                <w:rFonts w:eastAsia="Times New Roman"/>
                <w:b/>
                <w:color w:val="000000"/>
              </w:rPr>
            </w:pPr>
            <w:r w:rsidRPr="0089171B">
              <w:rPr>
                <w:rFonts w:eastAsia="Times New Roman"/>
                <w:b/>
                <w:color w:val="000000"/>
              </w:rPr>
              <w:t>Kidney</w:t>
            </w:r>
          </w:p>
          <w:p w14:paraId="5DF3E7D8" w14:textId="77777777" w:rsidR="008E0259" w:rsidRPr="0089171B" w:rsidRDefault="008E0259" w:rsidP="009365C6">
            <w:pPr>
              <w:rPr>
                <w:rFonts w:eastAsia="Times New Roman"/>
                <w:b/>
                <w:color w:val="000000"/>
              </w:rPr>
            </w:pPr>
          </w:p>
          <w:p w14:paraId="0A64BA22" w14:textId="77777777" w:rsidR="008E0259" w:rsidRPr="0089171B" w:rsidRDefault="008E0259" w:rsidP="009365C6">
            <w:pPr>
              <w:rPr>
                <w:rFonts w:eastAsia="Times New Roman"/>
                <w:b/>
                <w:color w:val="000000"/>
              </w:rPr>
            </w:pPr>
          </w:p>
          <w:p w14:paraId="7BCECE42" w14:textId="77777777" w:rsidR="008E0259" w:rsidRPr="0089171B" w:rsidRDefault="008E0259" w:rsidP="009365C6">
            <w:pPr>
              <w:rPr>
                <w:rFonts w:eastAsia="Times New Roman"/>
                <w:b/>
                <w:color w:val="000000"/>
              </w:rPr>
            </w:pPr>
          </w:p>
          <w:p w14:paraId="0E20AD09" w14:textId="33D6DAC7"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169AD8B6" w14:textId="2827F0A3" w:rsidR="008E0259" w:rsidRPr="0089171B" w:rsidRDefault="008E0259" w:rsidP="00ED7B2F">
            <w:pPr>
              <w:rPr>
                <w:rFonts w:eastAsia="Times New Roman"/>
                <w:color w:val="000000"/>
              </w:rPr>
            </w:pPr>
            <w:r w:rsidRPr="0089171B">
              <w:rPr>
                <w:rFonts w:eastAsia="Times New Roman"/>
                <w:color w:val="000000"/>
              </w:rPr>
              <w:t>Concatenation</w:t>
            </w:r>
          </w:p>
        </w:tc>
        <w:tc>
          <w:tcPr>
            <w:tcW w:w="850" w:type="dxa"/>
            <w:tcBorders>
              <w:top w:val="single" w:sz="24" w:space="0" w:color="auto"/>
              <w:bottom w:val="single" w:sz="4" w:space="0" w:color="auto"/>
            </w:tcBorders>
            <w:shd w:val="clear" w:color="auto" w:fill="auto"/>
            <w:noWrap/>
            <w:vAlign w:val="bottom"/>
            <w:hideMark/>
          </w:tcPr>
          <w:p w14:paraId="4D787890" w14:textId="562A1DFE"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tcBorders>
            <w:shd w:val="clear" w:color="auto" w:fill="auto"/>
            <w:noWrap/>
            <w:vAlign w:val="bottom"/>
            <w:hideMark/>
          </w:tcPr>
          <w:p w14:paraId="21B5F9DE" w14:textId="6E723DEF" w:rsidR="008E0259" w:rsidRPr="0089171B" w:rsidRDefault="008E0259">
            <w:pPr>
              <w:jc w:val="right"/>
              <w:rPr>
                <w:rFonts w:eastAsia="Times New Roman"/>
                <w:color w:val="000000"/>
              </w:rPr>
            </w:pPr>
            <w:r w:rsidRPr="0089171B">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5D3F6D0C" w14:textId="4C70D187" w:rsidR="008E0259" w:rsidRPr="0089171B" w:rsidRDefault="008E0259">
            <w:pPr>
              <w:jc w:val="right"/>
              <w:rPr>
                <w:rFonts w:eastAsia="Times New Roman"/>
                <w:color w:val="000000"/>
              </w:rPr>
            </w:pPr>
            <w:r w:rsidRPr="0089171B">
              <w:rPr>
                <w:rFonts w:eastAsia="Times New Roman"/>
                <w:color w:val="000000"/>
              </w:rPr>
              <w:t>10</w:t>
            </w:r>
          </w:p>
        </w:tc>
        <w:tc>
          <w:tcPr>
            <w:tcW w:w="567" w:type="dxa"/>
            <w:tcBorders>
              <w:top w:val="single" w:sz="24" w:space="0" w:color="auto"/>
            </w:tcBorders>
            <w:shd w:val="clear" w:color="auto" w:fill="auto"/>
            <w:noWrap/>
            <w:vAlign w:val="bottom"/>
            <w:hideMark/>
          </w:tcPr>
          <w:p w14:paraId="6547566D" w14:textId="1EE097B2" w:rsidR="008E0259" w:rsidRPr="0089171B" w:rsidRDefault="008E0259">
            <w:pPr>
              <w:jc w:val="right"/>
              <w:rPr>
                <w:rFonts w:eastAsia="Times New Roman"/>
                <w:color w:val="000000"/>
              </w:rPr>
            </w:pPr>
            <w:r w:rsidRPr="0089171B">
              <w:rPr>
                <w:rFonts w:eastAsia="Times New Roman"/>
                <w:color w:val="000000"/>
              </w:rPr>
              <w:t>4</w:t>
            </w:r>
          </w:p>
        </w:tc>
        <w:tc>
          <w:tcPr>
            <w:tcW w:w="581" w:type="dxa"/>
            <w:tcBorders>
              <w:top w:val="single" w:sz="24" w:space="0" w:color="auto"/>
              <w:bottom w:val="single" w:sz="4" w:space="0" w:color="auto"/>
            </w:tcBorders>
            <w:shd w:val="clear" w:color="auto" w:fill="auto"/>
            <w:noWrap/>
            <w:vAlign w:val="bottom"/>
            <w:hideMark/>
          </w:tcPr>
          <w:p w14:paraId="7CCB711B" w14:textId="0A31E612" w:rsidR="008E0259" w:rsidRPr="0089171B" w:rsidRDefault="008E0259">
            <w:pPr>
              <w:jc w:val="right"/>
              <w:rPr>
                <w:rFonts w:eastAsia="Times New Roman"/>
                <w:color w:val="000000"/>
              </w:rPr>
            </w:pPr>
            <w:r w:rsidRPr="0089171B">
              <w:rPr>
                <w:rFonts w:eastAsia="Times New Roman"/>
                <w:color w:val="000000"/>
              </w:rPr>
              <w:t>7</w:t>
            </w:r>
          </w:p>
        </w:tc>
        <w:tc>
          <w:tcPr>
            <w:tcW w:w="606" w:type="dxa"/>
            <w:tcBorders>
              <w:top w:val="single" w:sz="24" w:space="0" w:color="auto"/>
              <w:bottom w:val="single" w:sz="4" w:space="0" w:color="auto"/>
            </w:tcBorders>
            <w:shd w:val="clear" w:color="auto" w:fill="auto"/>
            <w:noWrap/>
            <w:vAlign w:val="bottom"/>
            <w:hideMark/>
          </w:tcPr>
          <w:p w14:paraId="23BF0D06" w14:textId="28DF44FC" w:rsidR="008E0259" w:rsidRPr="0089171B" w:rsidRDefault="008E0259">
            <w:pPr>
              <w:jc w:val="right"/>
              <w:rPr>
                <w:rFonts w:eastAsia="Times New Roman"/>
                <w:color w:val="000000"/>
              </w:rPr>
            </w:pPr>
            <w:r w:rsidRPr="0089171B">
              <w:rPr>
                <w:rFonts w:eastAsia="Times New Roman"/>
                <w:color w:val="000000"/>
              </w:rPr>
              <w:t>55</w:t>
            </w:r>
          </w:p>
        </w:tc>
        <w:tc>
          <w:tcPr>
            <w:tcW w:w="466" w:type="dxa"/>
            <w:tcBorders>
              <w:top w:val="single" w:sz="24" w:space="0" w:color="auto"/>
            </w:tcBorders>
            <w:shd w:val="clear" w:color="auto" w:fill="auto"/>
            <w:noWrap/>
            <w:vAlign w:val="bottom"/>
            <w:hideMark/>
          </w:tcPr>
          <w:p w14:paraId="73636E87" w14:textId="235F2D6A" w:rsidR="008E0259" w:rsidRPr="0089171B" w:rsidRDefault="008E0259">
            <w:pPr>
              <w:jc w:val="right"/>
              <w:rPr>
                <w:rFonts w:eastAsia="Times New Roman"/>
                <w:color w:val="000000"/>
              </w:rPr>
            </w:pPr>
            <w:r w:rsidRPr="0089171B">
              <w:rPr>
                <w:rFonts w:eastAsia="Times New Roman"/>
                <w:color w:val="000000"/>
              </w:rPr>
              <w:t>0</w:t>
            </w:r>
          </w:p>
        </w:tc>
        <w:tc>
          <w:tcPr>
            <w:tcW w:w="708" w:type="dxa"/>
            <w:tcBorders>
              <w:top w:val="single" w:sz="24" w:space="0" w:color="auto"/>
              <w:bottom w:val="single" w:sz="4" w:space="0" w:color="auto"/>
            </w:tcBorders>
            <w:shd w:val="clear" w:color="auto" w:fill="E2EFD9" w:themeFill="accent6" w:themeFillTint="33"/>
            <w:noWrap/>
            <w:vAlign w:val="bottom"/>
            <w:hideMark/>
          </w:tcPr>
          <w:p w14:paraId="48941898" w14:textId="507DA185" w:rsidR="008E0259" w:rsidRPr="0089171B" w:rsidRDefault="008E0259">
            <w:pPr>
              <w:jc w:val="right"/>
              <w:rPr>
                <w:rFonts w:eastAsia="Times New Roman"/>
                <w:color w:val="000000"/>
              </w:rPr>
            </w:pPr>
            <w:r w:rsidRPr="0089171B">
              <w:rPr>
                <w:rFonts w:eastAsia="Times New Roman"/>
                <w:color w:val="000000"/>
              </w:rPr>
              <w:t>93</w:t>
            </w:r>
          </w:p>
        </w:tc>
        <w:tc>
          <w:tcPr>
            <w:tcW w:w="460" w:type="dxa"/>
            <w:tcBorders>
              <w:top w:val="single" w:sz="24" w:space="0" w:color="auto"/>
              <w:bottom w:val="single" w:sz="4" w:space="0" w:color="auto"/>
            </w:tcBorders>
            <w:shd w:val="clear" w:color="auto" w:fill="auto"/>
            <w:noWrap/>
            <w:vAlign w:val="bottom"/>
            <w:hideMark/>
          </w:tcPr>
          <w:p w14:paraId="74805A41" w14:textId="64C745BA" w:rsidR="008E0259" w:rsidRPr="0089171B" w:rsidRDefault="008E0259">
            <w:pPr>
              <w:jc w:val="right"/>
              <w:rPr>
                <w:rFonts w:eastAsia="Times New Roman"/>
                <w:color w:val="000000"/>
              </w:rPr>
            </w:pPr>
            <w:r w:rsidRPr="0089171B">
              <w:rPr>
                <w:rFonts w:eastAsia="Times New Roman"/>
                <w:color w:val="000000"/>
              </w:rPr>
              <w:t>1</w:t>
            </w:r>
          </w:p>
        </w:tc>
        <w:tc>
          <w:tcPr>
            <w:tcW w:w="1134" w:type="dxa"/>
            <w:tcBorders>
              <w:top w:val="single" w:sz="24" w:space="0" w:color="auto"/>
              <w:bottom w:val="single" w:sz="4" w:space="0" w:color="auto"/>
            </w:tcBorders>
            <w:shd w:val="clear" w:color="auto" w:fill="auto"/>
            <w:noWrap/>
            <w:vAlign w:val="bottom"/>
            <w:hideMark/>
          </w:tcPr>
          <w:p w14:paraId="7B13640C" w14:textId="4213BE28"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6BDBD9B6" w14:textId="77777777" w:rsidTr="00B205BB">
        <w:trPr>
          <w:trHeight w:val="320"/>
        </w:trPr>
        <w:tc>
          <w:tcPr>
            <w:tcW w:w="956" w:type="dxa"/>
            <w:vMerge/>
            <w:shd w:val="clear" w:color="auto" w:fill="auto"/>
            <w:noWrap/>
            <w:vAlign w:val="bottom"/>
            <w:hideMark/>
          </w:tcPr>
          <w:p w14:paraId="326A73F4" w14:textId="789D5BA0" w:rsidR="008E0259" w:rsidRPr="0089171B" w:rsidRDefault="008E0259" w:rsidP="009365C6">
            <w:pPr>
              <w:rPr>
                <w:rFonts w:eastAsia="Times New Roman"/>
                <w:b/>
                <w:color w:val="000000"/>
              </w:rPr>
            </w:pPr>
          </w:p>
        </w:tc>
        <w:tc>
          <w:tcPr>
            <w:tcW w:w="2180" w:type="dxa"/>
            <w:shd w:val="clear" w:color="auto" w:fill="auto"/>
            <w:noWrap/>
            <w:vAlign w:val="bottom"/>
            <w:hideMark/>
          </w:tcPr>
          <w:p w14:paraId="38EF3680" w14:textId="7EE06416" w:rsidR="008E0259" w:rsidRPr="0089171B" w:rsidRDefault="008E0259" w:rsidP="00ED7B2F">
            <w:pPr>
              <w:rPr>
                <w:rFonts w:eastAsia="Times New Roman"/>
                <w:color w:val="000000"/>
              </w:rPr>
            </w:pPr>
            <w:r w:rsidRPr="0089171B">
              <w:rPr>
                <w:rFonts w:eastAsia="Times New Roman"/>
                <w:color w:val="000000"/>
              </w:rPr>
              <w:t xml:space="preserve">DIABLO_full </w:t>
            </w:r>
          </w:p>
        </w:tc>
        <w:tc>
          <w:tcPr>
            <w:tcW w:w="850" w:type="dxa"/>
            <w:shd w:val="clear" w:color="auto" w:fill="FFFFFF" w:themeFill="background1"/>
            <w:noWrap/>
            <w:vAlign w:val="bottom"/>
            <w:hideMark/>
          </w:tcPr>
          <w:p w14:paraId="4C0AA4B1" w14:textId="72488583" w:rsidR="008E0259" w:rsidRPr="0089171B" w:rsidRDefault="008E0259">
            <w:pPr>
              <w:jc w:val="right"/>
              <w:rPr>
                <w:rFonts w:eastAsia="Times New Roman"/>
                <w:b/>
                <w:color w:val="000000"/>
              </w:rPr>
            </w:pPr>
            <w:r w:rsidRPr="0089171B">
              <w:rPr>
                <w:rFonts w:eastAsia="Times New Roman"/>
                <w:color w:val="000000"/>
              </w:rPr>
              <w:t>0</w:t>
            </w:r>
          </w:p>
        </w:tc>
        <w:tc>
          <w:tcPr>
            <w:tcW w:w="567" w:type="dxa"/>
            <w:shd w:val="clear" w:color="auto" w:fill="auto"/>
            <w:noWrap/>
            <w:vAlign w:val="bottom"/>
            <w:hideMark/>
          </w:tcPr>
          <w:p w14:paraId="4F5CEC1F" w14:textId="4A80D05C" w:rsidR="008E0259" w:rsidRPr="0089171B" w:rsidRDefault="008E0259">
            <w:pPr>
              <w:jc w:val="right"/>
              <w:rPr>
                <w:rFonts w:eastAsia="Times New Roman"/>
                <w:color w:val="000000"/>
              </w:rPr>
            </w:pPr>
            <w:r w:rsidRPr="0089171B">
              <w:rPr>
                <w:rFonts w:eastAsia="Times New Roman"/>
                <w:color w:val="000000"/>
              </w:rPr>
              <w:t>1</w:t>
            </w:r>
          </w:p>
        </w:tc>
        <w:tc>
          <w:tcPr>
            <w:tcW w:w="581" w:type="dxa"/>
            <w:shd w:val="clear" w:color="auto" w:fill="auto"/>
            <w:noWrap/>
            <w:vAlign w:val="bottom"/>
            <w:hideMark/>
          </w:tcPr>
          <w:p w14:paraId="3ADB4897" w14:textId="3152FB62" w:rsidR="008E0259" w:rsidRPr="0089171B" w:rsidRDefault="008E0259">
            <w:pPr>
              <w:jc w:val="right"/>
              <w:rPr>
                <w:rFonts w:eastAsia="Times New Roman"/>
                <w:b/>
                <w:color w:val="000000"/>
              </w:rPr>
            </w:pPr>
            <w:r w:rsidRPr="0089171B">
              <w:rPr>
                <w:rFonts w:eastAsia="Times New Roman"/>
                <w:color w:val="000000"/>
              </w:rPr>
              <w:t>4</w:t>
            </w:r>
          </w:p>
        </w:tc>
        <w:tc>
          <w:tcPr>
            <w:tcW w:w="567" w:type="dxa"/>
            <w:shd w:val="clear" w:color="auto" w:fill="auto"/>
            <w:noWrap/>
            <w:vAlign w:val="bottom"/>
            <w:hideMark/>
          </w:tcPr>
          <w:p w14:paraId="097C8ED8" w14:textId="4AE80FDF" w:rsidR="008E0259" w:rsidRPr="0089171B" w:rsidRDefault="008E0259">
            <w:pPr>
              <w:jc w:val="right"/>
              <w:rPr>
                <w:rFonts w:eastAsia="Times New Roman"/>
                <w:color w:val="000000"/>
              </w:rPr>
            </w:pPr>
            <w:r w:rsidRPr="0089171B">
              <w:rPr>
                <w:rFonts w:eastAsia="Times New Roman"/>
                <w:color w:val="000000"/>
              </w:rPr>
              <w:t>1</w:t>
            </w:r>
          </w:p>
        </w:tc>
        <w:tc>
          <w:tcPr>
            <w:tcW w:w="581" w:type="dxa"/>
            <w:shd w:val="clear" w:color="auto" w:fill="auto"/>
            <w:noWrap/>
            <w:vAlign w:val="bottom"/>
            <w:hideMark/>
          </w:tcPr>
          <w:p w14:paraId="0A809A9C" w14:textId="2E9A0983" w:rsidR="008E0259" w:rsidRPr="0089171B" w:rsidRDefault="008E0259">
            <w:pPr>
              <w:jc w:val="right"/>
              <w:rPr>
                <w:rFonts w:eastAsia="Times New Roman"/>
                <w:b/>
                <w:color w:val="000000"/>
              </w:rPr>
            </w:pPr>
            <w:r w:rsidRPr="0089171B">
              <w:rPr>
                <w:rFonts w:eastAsia="Times New Roman"/>
                <w:color w:val="000000"/>
              </w:rPr>
              <w:t>0</w:t>
            </w:r>
          </w:p>
        </w:tc>
        <w:tc>
          <w:tcPr>
            <w:tcW w:w="606" w:type="dxa"/>
            <w:shd w:val="clear" w:color="auto" w:fill="auto"/>
            <w:noWrap/>
            <w:vAlign w:val="bottom"/>
            <w:hideMark/>
          </w:tcPr>
          <w:p w14:paraId="02B8179C" w14:textId="4F20E95D" w:rsidR="008E0259" w:rsidRPr="0089171B" w:rsidRDefault="008E0259">
            <w:pPr>
              <w:jc w:val="right"/>
              <w:rPr>
                <w:rFonts w:eastAsia="Times New Roman"/>
                <w:b/>
                <w:color w:val="000000"/>
              </w:rPr>
            </w:pPr>
            <w:r w:rsidRPr="0089171B">
              <w:rPr>
                <w:rFonts w:eastAsia="Times New Roman"/>
                <w:color w:val="000000"/>
              </w:rPr>
              <w:t>0</w:t>
            </w:r>
          </w:p>
        </w:tc>
        <w:tc>
          <w:tcPr>
            <w:tcW w:w="466" w:type="dxa"/>
            <w:shd w:val="clear" w:color="auto" w:fill="auto"/>
            <w:noWrap/>
            <w:vAlign w:val="bottom"/>
            <w:hideMark/>
          </w:tcPr>
          <w:p w14:paraId="6B6E7357" w14:textId="341E4471"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074BCF3E" w14:textId="5E6082C0" w:rsidR="008E0259" w:rsidRPr="0089171B" w:rsidRDefault="008E0259">
            <w:pPr>
              <w:jc w:val="right"/>
              <w:rPr>
                <w:rFonts w:eastAsia="Times New Roman"/>
                <w:b/>
                <w:color w:val="000000"/>
              </w:rPr>
            </w:pPr>
            <w:r w:rsidRPr="0089171B">
              <w:rPr>
                <w:rFonts w:eastAsia="Times New Roman"/>
                <w:color w:val="000000"/>
              </w:rPr>
              <w:t>18</w:t>
            </w:r>
          </w:p>
        </w:tc>
        <w:tc>
          <w:tcPr>
            <w:tcW w:w="460" w:type="dxa"/>
            <w:shd w:val="clear" w:color="auto" w:fill="auto"/>
            <w:noWrap/>
            <w:vAlign w:val="bottom"/>
            <w:hideMark/>
          </w:tcPr>
          <w:p w14:paraId="025A20AB" w14:textId="032E32E5" w:rsidR="008E0259" w:rsidRPr="0089171B" w:rsidRDefault="008E0259">
            <w:pPr>
              <w:jc w:val="right"/>
              <w:rPr>
                <w:rFonts w:eastAsia="Times New Roman"/>
                <w:b/>
                <w:color w:val="000000"/>
              </w:rPr>
            </w:pPr>
            <w:r w:rsidRPr="0089171B">
              <w:rPr>
                <w:rFonts w:eastAsia="Times New Roman"/>
                <w:color w:val="000000"/>
              </w:rPr>
              <w:t>0</w:t>
            </w:r>
          </w:p>
        </w:tc>
        <w:tc>
          <w:tcPr>
            <w:tcW w:w="1134" w:type="dxa"/>
            <w:shd w:val="clear" w:color="auto" w:fill="auto"/>
            <w:noWrap/>
            <w:vAlign w:val="bottom"/>
            <w:hideMark/>
          </w:tcPr>
          <w:p w14:paraId="56A3FADD" w14:textId="5F8BF613" w:rsidR="008E0259" w:rsidRPr="0089171B" w:rsidRDefault="008E0259">
            <w:pPr>
              <w:jc w:val="right"/>
              <w:rPr>
                <w:rFonts w:eastAsia="Times New Roman"/>
                <w:b/>
                <w:color w:val="000000"/>
              </w:rPr>
            </w:pPr>
            <w:r w:rsidRPr="0089171B">
              <w:rPr>
                <w:rFonts w:eastAsia="Times New Roman"/>
                <w:color w:val="000000"/>
              </w:rPr>
              <w:t>0</w:t>
            </w:r>
          </w:p>
        </w:tc>
      </w:tr>
      <w:tr w:rsidR="008E0259" w:rsidRPr="0089171B" w14:paraId="29BF3649" w14:textId="77777777" w:rsidTr="008E0259">
        <w:trPr>
          <w:trHeight w:val="320"/>
        </w:trPr>
        <w:tc>
          <w:tcPr>
            <w:tcW w:w="956" w:type="dxa"/>
            <w:vMerge/>
            <w:shd w:val="clear" w:color="auto" w:fill="auto"/>
            <w:noWrap/>
            <w:vAlign w:val="bottom"/>
            <w:hideMark/>
          </w:tcPr>
          <w:p w14:paraId="6C3BFB66" w14:textId="323EB9EA" w:rsidR="008E0259" w:rsidRPr="0089171B" w:rsidRDefault="008E0259" w:rsidP="009365C6">
            <w:pPr>
              <w:rPr>
                <w:rFonts w:eastAsia="Times New Roman"/>
                <w:b/>
                <w:color w:val="000000"/>
              </w:rPr>
            </w:pPr>
          </w:p>
        </w:tc>
        <w:tc>
          <w:tcPr>
            <w:tcW w:w="2180" w:type="dxa"/>
            <w:shd w:val="clear" w:color="auto" w:fill="auto"/>
            <w:noWrap/>
            <w:vAlign w:val="bottom"/>
            <w:hideMark/>
          </w:tcPr>
          <w:p w14:paraId="542861A1" w14:textId="21B36441" w:rsidR="008E0259" w:rsidRPr="0089171B" w:rsidRDefault="008E0259" w:rsidP="00ED7B2F">
            <w:pPr>
              <w:rPr>
                <w:rFonts w:eastAsia="Times New Roman"/>
                <w:color w:val="000000"/>
              </w:rPr>
            </w:pPr>
            <w:r w:rsidRPr="0089171B">
              <w:rPr>
                <w:rFonts w:eastAsia="Times New Roman"/>
                <w:color w:val="000000"/>
              </w:rPr>
              <w:t>DIABLO_null</w:t>
            </w:r>
          </w:p>
        </w:tc>
        <w:tc>
          <w:tcPr>
            <w:tcW w:w="850" w:type="dxa"/>
            <w:shd w:val="clear" w:color="auto" w:fill="auto"/>
            <w:noWrap/>
            <w:vAlign w:val="bottom"/>
            <w:hideMark/>
          </w:tcPr>
          <w:p w14:paraId="2C3634C8" w14:textId="2CCD2104"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3693A796" w14:textId="2BEBB9BF"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5990F18B" w14:textId="29FF8D2D" w:rsidR="008E0259" w:rsidRPr="0089171B" w:rsidRDefault="008E0259">
            <w:pPr>
              <w:jc w:val="right"/>
              <w:rPr>
                <w:rFonts w:eastAsia="Times New Roman"/>
                <w:color w:val="000000"/>
              </w:rPr>
            </w:pPr>
            <w:r w:rsidRPr="0089171B">
              <w:rPr>
                <w:rFonts w:eastAsia="Times New Roman"/>
                <w:color w:val="000000"/>
              </w:rPr>
              <w:t>15</w:t>
            </w:r>
          </w:p>
        </w:tc>
        <w:tc>
          <w:tcPr>
            <w:tcW w:w="567" w:type="dxa"/>
            <w:shd w:val="clear" w:color="auto" w:fill="auto"/>
            <w:noWrap/>
            <w:vAlign w:val="bottom"/>
            <w:hideMark/>
          </w:tcPr>
          <w:p w14:paraId="288F4959" w14:textId="314772B2" w:rsidR="008E0259" w:rsidRPr="0089171B" w:rsidRDefault="008E0259">
            <w:pPr>
              <w:jc w:val="right"/>
              <w:rPr>
                <w:rFonts w:eastAsia="Times New Roman"/>
                <w:color w:val="000000"/>
              </w:rPr>
            </w:pPr>
            <w:r w:rsidRPr="0089171B">
              <w:rPr>
                <w:rFonts w:eastAsia="Times New Roman"/>
                <w:color w:val="000000"/>
              </w:rPr>
              <w:t>23</w:t>
            </w:r>
          </w:p>
        </w:tc>
        <w:tc>
          <w:tcPr>
            <w:tcW w:w="581" w:type="dxa"/>
            <w:shd w:val="clear" w:color="auto" w:fill="auto"/>
            <w:noWrap/>
            <w:vAlign w:val="bottom"/>
            <w:hideMark/>
          </w:tcPr>
          <w:p w14:paraId="1BFDABBC" w14:textId="556B8D7B" w:rsidR="008E0259" w:rsidRPr="0089171B" w:rsidRDefault="008E0259">
            <w:pPr>
              <w:jc w:val="right"/>
              <w:rPr>
                <w:rFonts w:eastAsia="Times New Roman"/>
                <w:color w:val="000000"/>
              </w:rPr>
            </w:pPr>
            <w:r w:rsidRPr="0089171B">
              <w:rPr>
                <w:rFonts w:eastAsia="Times New Roman"/>
                <w:color w:val="000000"/>
              </w:rPr>
              <w:t>3</w:t>
            </w:r>
          </w:p>
        </w:tc>
        <w:tc>
          <w:tcPr>
            <w:tcW w:w="606" w:type="dxa"/>
            <w:shd w:val="clear" w:color="auto" w:fill="auto"/>
            <w:noWrap/>
            <w:vAlign w:val="bottom"/>
            <w:hideMark/>
          </w:tcPr>
          <w:p w14:paraId="6DB1FAF3" w14:textId="486AA450" w:rsidR="008E0259" w:rsidRPr="0089171B" w:rsidRDefault="008E0259">
            <w:pPr>
              <w:jc w:val="right"/>
              <w:rPr>
                <w:rFonts w:eastAsia="Times New Roman"/>
                <w:color w:val="000000"/>
              </w:rPr>
            </w:pPr>
            <w:r w:rsidRPr="0089171B">
              <w:rPr>
                <w:rFonts w:eastAsia="Times New Roman"/>
                <w:color w:val="000000"/>
              </w:rPr>
              <w:t>46</w:t>
            </w:r>
          </w:p>
        </w:tc>
        <w:tc>
          <w:tcPr>
            <w:tcW w:w="466" w:type="dxa"/>
            <w:shd w:val="clear" w:color="auto" w:fill="auto"/>
            <w:noWrap/>
            <w:vAlign w:val="bottom"/>
            <w:hideMark/>
          </w:tcPr>
          <w:p w14:paraId="5FF52A32" w14:textId="16F8A3E2"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5B60ABFC" w14:textId="1E97FF9C" w:rsidR="008E0259" w:rsidRPr="0089171B" w:rsidRDefault="008E0259">
            <w:pPr>
              <w:jc w:val="right"/>
              <w:rPr>
                <w:rFonts w:eastAsia="Times New Roman"/>
                <w:color w:val="000000"/>
              </w:rPr>
            </w:pPr>
            <w:r w:rsidRPr="0089171B">
              <w:rPr>
                <w:rFonts w:eastAsia="Times New Roman"/>
                <w:color w:val="000000"/>
              </w:rPr>
              <w:t>10</w:t>
            </w:r>
          </w:p>
        </w:tc>
        <w:tc>
          <w:tcPr>
            <w:tcW w:w="460" w:type="dxa"/>
            <w:shd w:val="clear" w:color="auto" w:fill="auto"/>
            <w:noWrap/>
            <w:vAlign w:val="bottom"/>
            <w:hideMark/>
          </w:tcPr>
          <w:p w14:paraId="26B2CB00" w14:textId="4F3044F1" w:rsidR="008E0259" w:rsidRPr="0089171B" w:rsidRDefault="008E0259">
            <w:pPr>
              <w:jc w:val="right"/>
              <w:rPr>
                <w:rFonts w:eastAsia="Times New Roman"/>
                <w:color w:val="000000"/>
              </w:rPr>
            </w:pPr>
            <w:r w:rsidRPr="0089171B">
              <w:rPr>
                <w:rFonts w:eastAsia="Times New Roman"/>
                <w:color w:val="000000"/>
              </w:rPr>
              <w:t>1</w:t>
            </w:r>
          </w:p>
        </w:tc>
        <w:tc>
          <w:tcPr>
            <w:tcW w:w="1134" w:type="dxa"/>
            <w:shd w:val="clear" w:color="auto" w:fill="auto"/>
            <w:noWrap/>
            <w:vAlign w:val="bottom"/>
            <w:hideMark/>
          </w:tcPr>
          <w:p w14:paraId="34227A6B" w14:textId="4DB9D53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474C6759" w14:textId="77777777" w:rsidTr="00B205BB">
        <w:trPr>
          <w:trHeight w:val="320"/>
        </w:trPr>
        <w:tc>
          <w:tcPr>
            <w:tcW w:w="956" w:type="dxa"/>
            <w:vMerge/>
            <w:shd w:val="clear" w:color="auto" w:fill="auto"/>
            <w:noWrap/>
            <w:vAlign w:val="bottom"/>
            <w:hideMark/>
          </w:tcPr>
          <w:p w14:paraId="27925913" w14:textId="1182B010" w:rsidR="008E0259" w:rsidRPr="0089171B" w:rsidRDefault="008E0259" w:rsidP="009365C6">
            <w:pPr>
              <w:rPr>
                <w:rFonts w:eastAsia="Times New Roman"/>
                <w:b/>
                <w:color w:val="000000"/>
              </w:rPr>
            </w:pPr>
          </w:p>
        </w:tc>
        <w:tc>
          <w:tcPr>
            <w:tcW w:w="2180" w:type="dxa"/>
            <w:tcBorders>
              <w:bottom w:val="single" w:sz="4" w:space="0" w:color="auto"/>
            </w:tcBorders>
            <w:shd w:val="clear" w:color="auto" w:fill="auto"/>
            <w:noWrap/>
            <w:vAlign w:val="bottom"/>
            <w:hideMark/>
          </w:tcPr>
          <w:p w14:paraId="346FFD7A" w14:textId="5A8A9792" w:rsidR="008E0259" w:rsidRPr="0089171B" w:rsidRDefault="008E0259" w:rsidP="00ED7B2F">
            <w:pPr>
              <w:rPr>
                <w:rFonts w:eastAsia="Times New Roman"/>
                <w:color w:val="000000"/>
              </w:rPr>
            </w:pPr>
            <w:r w:rsidRPr="0089171B">
              <w:rPr>
                <w:rFonts w:eastAsia="Times New Roman"/>
                <w:color w:val="000000"/>
              </w:rPr>
              <w:t>Ensemble</w:t>
            </w:r>
          </w:p>
        </w:tc>
        <w:tc>
          <w:tcPr>
            <w:tcW w:w="850" w:type="dxa"/>
            <w:tcBorders>
              <w:bottom w:val="single" w:sz="4" w:space="0" w:color="auto"/>
            </w:tcBorders>
            <w:shd w:val="clear" w:color="auto" w:fill="auto"/>
            <w:noWrap/>
            <w:vAlign w:val="bottom"/>
            <w:hideMark/>
          </w:tcPr>
          <w:p w14:paraId="475C076A" w14:textId="277159DD"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30953C09" w14:textId="59CD275E"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4" w:space="0" w:color="auto"/>
            </w:tcBorders>
            <w:shd w:val="clear" w:color="auto" w:fill="auto"/>
            <w:noWrap/>
            <w:vAlign w:val="bottom"/>
            <w:hideMark/>
          </w:tcPr>
          <w:p w14:paraId="682CE688" w14:textId="054B6277" w:rsidR="008E0259" w:rsidRPr="0089171B" w:rsidRDefault="008E0259">
            <w:pPr>
              <w:jc w:val="right"/>
              <w:rPr>
                <w:rFonts w:eastAsia="Times New Roman"/>
                <w:color w:val="000000"/>
              </w:rPr>
            </w:pPr>
            <w:r w:rsidRPr="0089171B">
              <w:rPr>
                <w:rFonts w:eastAsia="Times New Roman"/>
                <w:color w:val="000000"/>
              </w:rPr>
              <w:t>5</w:t>
            </w:r>
          </w:p>
        </w:tc>
        <w:tc>
          <w:tcPr>
            <w:tcW w:w="567" w:type="dxa"/>
            <w:tcBorders>
              <w:bottom w:val="single" w:sz="4" w:space="0" w:color="auto"/>
            </w:tcBorders>
            <w:shd w:val="clear" w:color="auto" w:fill="auto"/>
            <w:noWrap/>
            <w:vAlign w:val="bottom"/>
            <w:hideMark/>
          </w:tcPr>
          <w:p w14:paraId="1D94D144" w14:textId="69895BFA" w:rsidR="008E0259" w:rsidRPr="0089171B" w:rsidRDefault="008E0259">
            <w:pPr>
              <w:jc w:val="right"/>
              <w:rPr>
                <w:rFonts w:eastAsia="Times New Roman"/>
                <w:color w:val="000000"/>
              </w:rPr>
            </w:pPr>
            <w:r w:rsidRPr="0089171B">
              <w:rPr>
                <w:rFonts w:eastAsia="Times New Roman"/>
                <w:color w:val="000000"/>
              </w:rPr>
              <w:t>35</w:t>
            </w:r>
          </w:p>
        </w:tc>
        <w:tc>
          <w:tcPr>
            <w:tcW w:w="581" w:type="dxa"/>
            <w:tcBorders>
              <w:bottom w:val="single" w:sz="4" w:space="0" w:color="auto"/>
            </w:tcBorders>
            <w:shd w:val="clear" w:color="auto" w:fill="auto"/>
            <w:noWrap/>
            <w:vAlign w:val="bottom"/>
            <w:hideMark/>
          </w:tcPr>
          <w:p w14:paraId="712CD9B8" w14:textId="2293372F" w:rsidR="008E0259" w:rsidRPr="0089171B" w:rsidRDefault="008E0259">
            <w:pPr>
              <w:jc w:val="right"/>
              <w:rPr>
                <w:rFonts w:eastAsia="Times New Roman"/>
                <w:color w:val="000000"/>
              </w:rPr>
            </w:pPr>
            <w:r w:rsidRPr="0089171B">
              <w:rPr>
                <w:rFonts w:eastAsia="Times New Roman"/>
                <w:color w:val="000000"/>
              </w:rPr>
              <w:t>1</w:t>
            </w:r>
          </w:p>
        </w:tc>
        <w:tc>
          <w:tcPr>
            <w:tcW w:w="606" w:type="dxa"/>
            <w:tcBorders>
              <w:bottom w:val="single" w:sz="4" w:space="0" w:color="auto"/>
            </w:tcBorders>
            <w:shd w:val="clear" w:color="auto" w:fill="auto"/>
            <w:noWrap/>
            <w:vAlign w:val="bottom"/>
            <w:hideMark/>
          </w:tcPr>
          <w:p w14:paraId="60A954A3" w14:textId="3FE68E8C" w:rsidR="008E0259" w:rsidRPr="0089171B" w:rsidRDefault="008E0259">
            <w:pPr>
              <w:jc w:val="right"/>
              <w:rPr>
                <w:rFonts w:eastAsia="Times New Roman"/>
                <w:color w:val="000000"/>
              </w:rPr>
            </w:pPr>
            <w:r w:rsidRPr="0089171B">
              <w:rPr>
                <w:rFonts w:eastAsia="Times New Roman"/>
                <w:color w:val="000000"/>
              </w:rPr>
              <w:t>27</w:t>
            </w:r>
          </w:p>
        </w:tc>
        <w:tc>
          <w:tcPr>
            <w:tcW w:w="466" w:type="dxa"/>
            <w:tcBorders>
              <w:bottom w:val="single" w:sz="4" w:space="0" w:color="auto"/>
            </w:tcBorders>
            <w:shd w:val="clear" w:color="auto" w:fill="auto"/>
            <w:noWrap/>
            <w:vAlign w:val="bottom"/>
            <w:hideMark/>
          </w:tcPr>
          <w:p w14:paraId="5B20E786" w14:textId="50636B18"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185EF89E" w14:textId="3DC48234" w:rsidR="008E0259" w:rsidRPr="0089171B" w:rsidRDefault="008E0259">
            <w:pPr>
              <w:jc w:val="right"/>
              <w:rPr>
                <w:rFonts w:eastAsia="Times New Roman"/>
                <w:color w:val="000000"/>
              </w:rPr>
            </w:pPr>
            <w:r w:rsidRPr="0089171B">
              <w:rPr>
                <w:rFonts w:eastAsia="Times New Roman"/>
                <w:color w:val="000000"/>
              </w:rPr>
              <w:t>13</w:t>
            </w:r>
          </w:p>
        </w:tc>
        <w:tc>
          <w:tcPr>
            <w:tcW w:w="460" w:type="dxa"/>
            <w:tcBorders>
              <w:bottom w:val="single" w:sz="4" w:space="0" w:color="auto"/>
            </w:tcBorders>
            <w:shd w:val="clear" w:color="auto" w:fill="auto"/>
            <w:noWrap/>
            <w:vAlign w:val="bottom"/>
            <w:hideMark/>
          </w:tcPr>
          <w:p w14:paraId="0E747F52" w14:textId="11DA4DE7"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4" w:space="0" w:color="auto"/>
            </w:tcBorders>
            <w:shd w:val="clear" w:color="auto" w:fill="auto"/>
            <w:noWrap/>
            <w:vAlign w:val="bottom"/>
            <w:hideMark/>
          </w:tcPr>
          <w:p w14:paraId="26452FED" w14:textId="269433B5"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2FA79BD9" w14:textId="77777777" w:rsidTr="00B205BB">
        <w:trPr>
          <w:trHeight w:val="320"/>
        </w:trPr>
        <w:tc>
          <w:tcPr>
            <w:tcW w:w="956" w:type="dxa"/>
            <w:vMerge/>
            <w:shd w:val="clear" w:color="auto" w:fill="auto"/>
            <w:noWrap/>
            <w:vAlign w:val="bottom"/>
            <w:hideMark/>
          </w:tcPr>
          <w:p w14:paraId="59258969" w14:textId="188D3104" w:rsidR="008E0259" w:rsidRPr="0089171B" w:rsidRDefault="008E0259" w:rsidP="009365C6">
            <w:pPr>
              <w:rPr>
                <w:rFonts w:eastAsia="Times New Roman"/>
                <w:b/>
                <w:color w:val="000000"/>
              </w:rPr>
            </w:pPr>
          </w:p>
        </w:tc>
        <w:tc>
          <w:tcPr>
            <w:tcW w:w="2180" w:type="dxa"/>
            <w:shd w:val="clear" w:color="auto" w:fill="E2EFD9" w:themeFill="accent6" w:themeFillTint="33"/>
            <w:noWrap/>
            <w:vAlign w:val="bottom"/>
            <w:hideMark/>
          </w:tcPr>
          <w:p w14:paraId="1015774F" w14:textId="3E06A013" w:rsidR="008E0259" w:rsidRPr="0089171B" w:rsidRDefault="008E0259" w:rsidP="00ED7B2F">
            <w:pPr>
              <w:rPr>
                <w:rFonts w:eastAsia="Times New Roman"/>
                <w:b/>
                <w:color w:val="000000"/>
              </w:rPr>
            </w:pPr>
            <w:r w:rsidRPr="0089171B">
              <w:rPr>
                <w:rFonts w:eastAsia="Times New Roman"/>
                <w:b/>
                <w:color w:val="000000"/>
              </w:rPr>
              <w:t xml:space="preserve">JIVE </w:t>
            </w:r>
          </w:p>
        </w:tc>
        <w:tc>
          <w:tcPr>
            <w:tcW w:w="850" w:type="dxa"/>
            <w:shd w:val="clear" w:color="auto" w:fill="E2EFD9" w:themeFill="accent6" w:themeFillTint="33"/>
            <w:noWrap/>
            <w:vAlign w:val="bottom"/>
            <w:hideMark/>
          </w:tcPr>
          <w:p w14:paraId="228ED656" w14:textId="240D4DA8" w:rsidR="008E0259" w:rsidRPr="0089171B" w:rsidRDefault="008E0259">
            <w:pPr>
              <w:jc w:val="right"/>
              <w:rPr>
                <w:rFonts w:eastAsia="Times New Roman"/>
                <w:b/>
                <w:color w:val="000000"/>
              </w:rPr>
            </w:pPr>
            <w:r w:rsidRPr="0089171B">
              <w:rPr>
                <w:rFonts w:eastAsia="Times New Roman"/>
                <w:b/>
                <w:color w:val="000000"/>
              </w:rPr>
              <w:t>1</w:t>
            </w:r>
          </w:p>
        </w:tc>
        <w:tc>
          <w:tcPr>
            <w:tcW w:w="567" w:type="dxa"/>
            <w:shd w:val="clear" w:color="auto" w:fill="auto"/>
            <w:noWrap/>
            <w:vAlign w:val="bottom"/>
            <w:hideMark/>
          </w:tcPr>
          <w:p w14:paraId="5CC16367" w14:textId="2F1EABD7"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020F4F2C" w14:textId="63E7FFE5" w:rsidR="008E0259" w:rsidRPr="0089171B" w:rsidRDefault="008E0259">
            <w:pPr>
              <w:jc w:val="right"/>
              <w:rPr>
                <w:rFonts w:eastAsia="Times New Roman"/>
                <w:b/>
                <w:color w:val="000000"/>
              </w:rPr>
            </w:pPr>
            <w:r w:rsidRPr="0089171B">
              <w:rPr>
                <w:rFonts w:eastAsia="Times New Roman"/>
                <w:b/>
                <w:color w:val="000000"/>
              </w:rPr>
              <w:t>42</w:t>
            </w:r>
          </w:p>
        </w:tc>
        <w:tc>
          <w:tcPr>
            <w:tcW w:w="567" w:type="dxa"/>
            <w:tcBorders>
              <w:bottom w:val="single" w:sz="4" w:space="0" w:color="auto"/>
            </w:tcBorders>
            <w:shd w:val="clear" w:color="auto" w:fill="auto"/>
            <w:noWrap/>
            <w:vAlign w:val="bottom"/>
            <w:hideMark/>
          </w:tcPr>
          <w:p w14:paraId="205CFBEA" w14:textId="767E093F" w:rsidR="008E0259" w:rsidRPr="0089171B" w:rsidRDefault="008E0259">
            <w:pPr>
              <w:jc w:val="right"/>
              <w:rPr>
                <w:rFonts w:eastAsia="Times New Roman"/>
                <w:color w:val="000000"/>
              </w:rPr>
            </w:pPr>
            <w:r w:rsidRPr="0089171B">
              <w:rPr>
                <w:rFonts w:eastAsia="Times New Roman"/>
                <w:color w:val="000000"/>
              </w:rPr>
              <w:t>8</w:t>
            </w:r>
          </w:p>
        </w:tc>
        <w:tc>
          <w:tcPr>
            <w:tcW w:w="581" w:type="dxa"/>
            <w:shd w:val="clear" w:color="auto" w:fill="E2EFD9" w:themeFill="accent6" w:themeFillTint="33"/>
            <w:noWrap/>
            <w:vAlign w:val="bottom"/>
            <w:hideMark/>
          </w:tcPr>
          <w:p w14:paraId="2A390AF1" w14:textId="11417D01" w:rsidR="008E0259" w:rsidRPr="0089171B" w:rsidRDefault="008E0259">
            <w:pPr>
              <w:jc w:val="right"/>
              <w:rPr>
                <w:rFonts w:eastAsia="Times New Roman"/>
                <w:b/>
                <w:color w:val="000000"/>
              </w:rPr>
            </w:pPr>
            <w:r w:rsidRPr="0089171B">
              <w:rPr>
                <w:rFonts w:eastAsia="Times New Roman"/>
                <w:b/>
                <w:color w:val="000000"/>
              </w:rPr>
              <w:t>17</w:t>
            </w:r>
          </w:p>
        </w:tc>
        <w:tc>
          <w:tcPr>
            <w:tcW w:w="606" w:type="dxa"/>
            <w:shd w:val="clear" w:color="auto" w:fill="E2EFD9" w:themeFill="accent6" w:themeFillTint="33"/>
            <w:noWrap/>
            <w:vAlign w:val="bottom"/>
            <w:hideMark/>
          </w:tcPr>
          <w:p w14:paraId="69657C3E" w14:textId="02B601C5" w:rsidR="008E0259" w:rsidRPr="0089171B" w:rsidRDefault="008E0259">
            <w:pPr>
              <w:jc w:val="right"/>
              <w:rPr>
                <w:rFonts w:eastAsia="Times New Roman"/>
                <w:b/>
                <w:color w:val="000000"/>
              </w:rPr>
            </w:pPr>
            <w:r w:rsidRPr="0089171B">
              <w:rPr>
                <w:rFonts w:eastAsia="Times New Roman"/>
                <w:b/>
                <w:color w:val="000000"/>
              </w:rPr>
              <w:t>157</w:t>
            </w:r>
          </w:p>
        </w:tc>
        <w:tc>
          <w:tcPr>
            <w:tcW w:w="466" w:type="dxa"/>
            <w:shd w:val="clear" w:color="auto" w:fill="auto"/>
            <w:noWrap/>
            <w:vAlign w:val="bottom"/>
            <w:hideMark/>
          </w:tcPr>
          <w:p w14:paraId="755C354E" w14:textId="7AFAE720"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6D75E8EB" w14:textId="39D3EED0" w:rsidR="008E0259" w:rsidRPr="0089171B" w:rsidRDefault="008E0259">
            <w:pPr>
              <w:jc w:val="right"/>
              <w:rPr>
                <w:rFonts w:eastAsia="Times New Roman"/>
                <w:color w:val="000000"/>
              </w:rPr>
            </w:pPr>
            <w:r w:rsidRPr="0089171B">
              <w:rPr>
                <w:rFonts w:eastAsia="Times New Roman"/>
                <w:color w:val="000000"/>
              </w:rPr>
              <w:t>0</w:t>
            </w:r>
          </w:p>
        </w:tc>
        <w:tc>
          <w:tcPr>
            <w:tcW w:w="460" w:type="dxa"/>
            <w:shd w:val="clear" w:color="auto" w:fill="E2EFD9" w:themeFill="accent6" w:themeFillTint="33"/>
            <w:noWrap/>
            <w:vAlign w:val="bottom"/>
            <w:hideMark/>
          </w:tcPr>
          <w:p w14:paraId="5F757BAD" w14:textId="744440F5" w:rsidR="008E0259" w:rsidRPr="0089171B" w:rsidRDefault="008E0259">
            <w:pPr>
              <w:jc w:val="right"/>
              <w:rPr>
                <w:rFonts w:eastAsia="Times New Roman"/>
                <w:b/>
                <w:color w:val="000000"/>
              </w:rPr>
            </w:pPr>
            <w:r w:rsidRPr="0089171B">
              <w:rPr>
                <w:rFonts w:eastAsia="Times New Roman"/>
                <w:b/>
                <w:color w:val="000000"/>
              </w:rPr>
              <w:t>6</w:t>
            </w:r>
          </w:p>
        </w:tc>
        <w:tc>
          <w:tcPr>
            <w:tcW w:w="1134" w:type="dxa"/>
            <w:shd w:val="clear" w:color="auto" w:fill="E2EFD9" w:themeFill="accent6" w:themeFillTint="33"/>
            <w:noWrap/>
            <w:vAlign w:val="bottom"/>
            <w:hideMark/>
          </w:tcPr>
          <w:p w14:paraId="391682E0" w14:textId="46CEC47C" w:rsidR="008E0259" w:rsidRPr="0089171B" w:rsidRDefault="008E0259">
            <w:pPr>
              <w:jc w:val="right"/>
              <w:rPr>
                <w:rFonts w:eastAsia="Times New Roman"/>
                <w:b/>
                <w:color w:val="000000"/>
              </w:rPr>
            </w:pPr>
            <w:r w:rsidRPr="0089171B">
              <w:rPr>
                <w:rFonts w:eastAsia="Times New Roman"/>
                <w:b/>
                <w:color w:val="000000"/>
              </w:rPr>
              <w:t>2</w:t>
            </w:r>
          </w:p>
        </w:tc>
      </w:tr>
      <w:tr w:rsidR="008E0259" w:rsidRPr="0089171B" w14:paraId="69A87D73" w14:textId="77777777" w:rsidTr="00B205BB">
        <w:trPr>
          <w:trHeight w:val="320"/>
        </w:trPr>
        <w:tc>
          <w:tcPr>
            <w:tcW w:w="956" w:type="dxa"/>
            <w:vMerge/>
            <w:shd w:val="clear" w:color="auto" w:fill="auto"/>
            <w:noWrap/>
            <w:vAlign w:val="bottom"/>
            <w:hideMark/>
          </w:tcPr>
          <w:p w14:paraId="4C12B0D1" w14:textId="2307D933" w:rsidR="008E0259" w:rsidRPr="0089171B" w:rsidRDefault="008E0259" w:rsidP="009365C6">
            <w:pPr>
              <w:rPr>
                <w:rFonts w:eastAsia="Times New Roman"/>
                <w:b/>
                <w:color w:val="000000"/>
              </w:rPr>
            </w:pPr>
          </w:p>
        </w:tc>
        <w:tc>
          <w:tcPr>
            <w:tcW w:w="2180" w:type="dxa"/>
            <w:shd w:val="clear" w:color="auto" w:fill="auto"/>
            <w:noWrap/>
            <w:vAlign w:val="bottom"/>
            <w:hideMark/>
          </w:tcPr>
          <w:p w14:paraId="04162BBA" w14:textId="54A2C4D9" w:rsidR="008E0259" w:rsidRPr="0089171B" w:rsidRDefault="008E0259" w:rsidP="00ED7B2F">
            <w:pPr>
              <w:rPr>
                <w:rFonts w:eastAsia="Times New Roman"/>
                <w:color w:val="000000"/>
              </w:rPr>
            </w:pPr>
            <w:r w:rsidRPr="0089171B">
              <w:rPr>
                <w:rFonts w:eastAsia="Times New Roman"/>
                <w:color w:val="000000"/>
              </w:rPr>
              <w:t>MOFA</w:t>
            </w:r>
          </w:p>
        </w:tc>
        <w:tc>
          <w:tcPr>
            <w:tcW w:w="850" w:type="dxa"/>
            <w:shd w:val="clear" w:color="auto" w:fill="auto"/>
            <w:noWrap/>
            <w:vAlign w:val="bottom"/>
            <w:hideMark/>
          </w:tcPr>
          <w:p w14:paraId="61984454" w14:textId="1C751F11"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2982287A" w14:textId="28881CCD"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157A19F" w14:textId="2259F4CF" w:rsidR="008E0259" w:rsidRPr="0089171B" w:rsidRDefault="008E0259">
            <w:pPr>
              <w:jc w:val="right"/>
              <w:rPr>
                <w:rFonts w:eastAsia="Times New Roman"/>
                <w:color w:val="000000"/>
              </w:rPr>
            </w:pPr>
            <w:r w:rsidRPr="0089171B">
              <w:rPr>
                <w:rFonts w:eastAsia="Times New Roman"/>
                <w:color w:val="000000"/>
              </w:rPr>
              <w:t>33</w:t>
            </w:r>
          </w:p>
        </w:tc>
        <w:tc>
          <w:tcPr>
            <w:tcW w:w="567" w:type="dxa"/>
            <w:shd w:val="clear" w:color="auto" w:fill="E2EFD9" w:themeFill="accent6" w:themeFillTint="33"/>
            <w:noWrap/>
            <w:vAlign w:val="bottom"/>
            <w:hideMark/>
          </w:tcPr>
          <w:p w14:paraId="19E00750" w14:textId="68BAC0E0" w:rsidR="008E0259" w:rsidRPr="0089171B" w:rsidRDefault="008E0259">
            <w:pPr>
              <w:jc w:val="right"/>
              <w:rPr>
                <w:rFonts w:eastAsia="Times New Roman"/>
                <w:color w:val="000000"/>
              </w:rPr>
            </w:pPr>
            <w:r w:rsidRPr="0089171B">
              <w:rPr>
                <w:rFonts w:eastAsia="Times New Roman"/>
                <w:color w:val="000000"/>
              </w:rPr>
              <w:t>80</w:t>
            </w:r>
          </w:p>
        </w:tc>
        <w:tc>
          <w:tcPr>
            <w:tcW w:w="581" w:type="dxa"/>
            <w:shd w:val="clear" w:color="auto" w:fill="auto"/>
            <w:noWrap/>
            <w:vAlign w:val="bottom"/>
            <w:hideMark/>
          </w:tcPr>
          <w:p w14:paraId="42854488" w14:textId="3B7F1445" w:rsidR="008E0259" w:rsidRPr="0089171B" w:rsidRDefault="008E0259">
            <w:pPr>
              <w:jc w:val="right"/>
              <w:rPr>
                <w:rFonts w:eastAsia="Times New Roman"/>
                <w:color w:val="000000"/>
              </w:rPr>
            </w:pPr>
            <w:r w:rsidRPr="0089171B">
              <w:rPr>
                <w:rFonts w:eastAsia="Times New Roman"/>
                <w:color w:val="000000"/>
              </w:rPr>
              <w:t>6</w:t>
            </w:r>
          </w:p>
        </w:tc>
        <w:tc>
          <w:tcPr>
            <w:tcW w:w="606" w:type="dxa"/>
            <w:shd w:val="clear" w:color="auto" w:fill="auto"/>
            <w:noWrap/>
            <w:vAlign w:val="bottom"/>
            <w:hideMark/>
          </w:tcPr>
          <w:p w14:paraId="0DA2EACA" w14:textId="58B3F50A" w:rsidR="008E0259" w:rsidRPr="0089171B" w:rsidRDefault="008E0259">
            <w:pPr>
              <w:jc w:val="right"/>
              <w:rPr>
                <w:rFonts w:eastAsia="Times New Roman"/>
                <w:color w:val="000000"/>
              </w:rPr>
            </w:pPr>
            <w:r w:rsidRPr="0089171B">
              <w:rPr>
                <w:rFonts w:eastAsia="Times New Roman"/>
                <w:color w:val="000000"/>
              </w:rPr>
              <w:t>110</w:t>
            </w:r>
          </w:p>
        </w:tc>
        <w:tc>
          <w:tcPr>
            <w:tcW w:w="466" w:type="dxa"/>
            <w:shd w:val="clear" w:color="auto" w:fill="auto"/>
            <w:noWrap/>
            <w:vAlign w:val="bottom"/>
            <w:hideMark/>
          </w:tcPr>
          <w:p w14:paraId="3E160D37" w14:textId="5C2DABD6"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6F05DBE8" w14:textId="52457E3B" w:rsidR="008E0259" w:rsidRPr="0089171B" w:rsidRDefault="008E0259">
            <w:pPr>
              <w:jc w:val="right"/>
              <w:rPr>
                <w:rFonts w:eastAsia="Times New Roman"/>
                <w:color w:val="000000"/>
              </w:rPr>
            </w:pPr>
            <w:r w:rsidRPr="0089171B">
              <w:rPr>
                <w:rFonts w:eastAsia="Times New Roman"/>
                <w:color w:val="000000"/>
              </w:rPr>
              <w:t>74</w:t>
            </w:r>
          </w:p>
        </w:tc>
        <w:tc>
          <w:tcPr>
            <w:tcW w:w="460" w:type="dxa"/>
            <w:shd w:val="clear" w:color="auto" w:fill="auto"/>
            <w:noWrap/>
            <w:vAlign w:val="bottom"/>
            <w:hideMark/>
          </w:tcPr>
          <w:p w14:paraId="4ED246D2" w14:textId="130E0785" w:rsidR="008E0259" w:rsidRPr="0089171B" w:rsidRDefault="008E0259">
            <w:pPr>
              <w:jc w:val="right"/>
              <w:rPr>
                <w:rFonts w:eastAsia="Times New Roman"/>
                <w:color w:val="000000"/>
              </w:rPr>
            </w:pPr>
            <w:r w:rsidRPr="0089171B">
              <w:rPr>
                <w:rFonts w:eastAsia="Times New Roman"/>
                <w:color w:val="000000"/>
              </w:rPr>
              <w:t>3</w:t>
            </w:r>
          </w:p>
        </w:tc>
        <w:tc>
          <w:tcPr>
            <w:tcW w:w="1134" w:type="dxa"/>
            <w:shd w:val="clear" w:color="auto" w:fill="auto"/>
            <w:noWrap/>
            <w:vAlign w:val="bottom"/>
            <w:hideMark/>
          </w:tcPr>
          <w:p w14:paraId="73F3C3B9" w14:textId="572E8406"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6E9524A9" w14:textId="77777777" w:rsidTr="008E0259">
        <w:trPr>
          <w:trHeight w:val="320"/>
        </w:trPr>
        <w:tc>
          <w:tcPr>
            <w:tcW w:w="956" w:type="dxa"/>
            <w:vMerge/>
            <w:tcBorders>
              <w:bottom w:val="single" w:sz="24" w:space="0" w:color="auto"/>
            </w:tcBorders>
            <w:shd w:val="clear" w:color="auto" w:fill="auto"/>
            <w:noWrap/>
            <w:vAlign w:val="bottom"/>
            <w:hideMark/>
          </w:tcPr>
          <w:p w14:paraId="7FE19EAF" w14:textId="582AAE9E" w:rsidR="008E0259" w:rsidRPr="0089171B" w:rsidRDefault="008E0259">
            <w:pPr>
              <w:rPr>
                <w:rFonts w:eastAsia="Times New Roman"/>
                <w:b/>
                <w:color w:val="000000"/>
              </w:rPr>
            </w:pPr>
          </w:p>
        </w:tc>
        <w:tc>
          <w:tcPr>
            <w:tcW w:w="2180" w:type="dxa"/>
            <w:tcBorders>
              <w:bottom w:val="single" w:sz="24" w:space="0" w:color="auto"/>
            </w:tcBorders>
            <w:shd w:val="clear" w:color="auto" w:fill="auto"/>
            <w:noWrap/>
            <w:vAlign w:val="bottom"/>
            <w:hideMark/>
          </w:tcPr>
          <w:p w14:paraId="0D918DB9" w14:textId="0D1644C3" w:rsidR="008E0259" w:rsidRPr="0089171B" w:rsidRDefault="008E0259" w:rsidP="00ED7B2F">
            <w:pPr>
              <w:rPr>
                <w:rFonts w:eastAsia="Times New Roman"/>
                <w:color w:val="000000"/>
              </w:rPr>
            </w:pPr>
            <w:r w:rsidRPr="0089171B">
              <w:rPr>
                <w:rFonts w:eastAsia="Times New Roman"/>
                <w:color w:val="000000"/>
              </w:rPr>
              <w:t xml:space="preserve">sGCCA </w:t>
            </w:r>
          </w:p>
        </w:tc>
        <w:tc>
          <w:tcPr>
            <w:tcW w:w="850" w:type="dxa"/>
            <w:tcBorders>
              <w:bottom w:val="single" w:sz="24" w:space="0" w:color="auto"/>
            </w:tcBorders>
            <w:shd w:val="clear" w:color="auto" w:fill="auto"/>
            <w:noWrap/>
            <w:vAlign w:val="bottom"/>
            <w:hideMark/>
          </w:tcPr>
          <w:p w14:paraId="23F6A649" w14:textId="3F5B02F0" w:rsidR="008E0259" w:rsidRPr="0089171B" w:rsidRDefault="008E0259">
            <w:pPr>
              <w:jc w:val="right"/>
              <w:rPr>
                <w:rFonts w:eastAsia="Times New Roman"/>
                <w:color w:val="000000"/>
              </w:rPr>
            </w:pPr>
            <w:r w:rsidRPr="0089171B">
              <w:rPr>
                <w:rFonts w:eastAsia="Times New Roman"/>
                <w:color w:val="000000"/>
              </w:rPr>
              <w:t>0</w:t>
            </w:r>
          </w:p>
        </w:tc>
        <w:tc>
          <w:tcPr>
            <w:tcW w:w="567" w:type="dxa"/>
            <w:tcBorders>
              <w:bottom w:val="single" w:sz="24" w:space="0" w:color="auto"/>
            </w:tcBorders>
            <w:shd w:val="clear" w:color="auto" w:fill="auto"/>
            <w:noWrap/>
            <w:vAlign w:val="bottom"/>
            <w:hideMark/>
          </w:tcPr>
          <w:p w14:paraId="4855FB36" w14:textId="28AA129D" w:rsidR="008E0259" w:rsidRPr="0089171B" w:rsidRDefault="008E0259">
            <w:pPr>
              <w:jc w:val="right"/>
              <w:rPr>
                <w:rFonts w:eastAsia="Times New Roman"/>
                <w:color w:val="000000"/>
              </w:rPr>
            </w:pPr>
            <w:r w:rsidRPr="0089171B">
              <w:rPr>
                <w:rFonts w:eastAsia="Times New Roman"/>
                <w:color w:val="000000"/>
              </w:rPr>
              <w:t>1</w:t>
            </w:r>
          </w:p>
        </w:tc>
        <w:tc>
          <w:tcPr>
            <w:tcW w:w="581" w:type="dxa"/>
            <w:tcBorders>
              <w:bottom w:val="single" w:sz="24" w:space="0" w:color="auto"/>
            </w:tcBorders>
            <w:shd w:val="clear" w:color="auto" w:fill="auto"/>
            <w:noWrap/>
            <w:vAlign w:val="bottom"/>
            <w:hideMark/>
          </w:tcPr>
          <w:p w14:paraId="25932567" w14:textId="43C01B5D" w:rsidR="008E0259" w:rsidRPr="0089171B" w:rsidRDefault="008E0259">
            <w:pPr>
              <w:jc w:val="right"/>
              <w:rPr>
                <w:rFonts w:eastAsia="Times New Roman"/>
                <w:color w:val="000000"/>
              </w:rPr>
            </w:pPr>
            <w:r w:rsidRPr="0089171B">
              <w:rPr>
                <w:rFonts w:eastAsia="Times New Roman"/>
                <w:color w:val="000000"/>
              </w:rPr>
              <w:t>7</w:t>
            </w:r>
          </w:p>
        </w:tc>
        <w:tc>
          <w:tcPr>
            <w:tcW w:w="567" w:type="dxa"/>
            <w:tcBorders>
              <w:bottom w:val="single" w:sz="24" w:space="0" w:color="auto"/>
            </w:tcBorders>
            <w:shd w:val="clear" w:color="auto" w:fill="auto"/>
            <w:noWrap/>
            <w:vAlign w:val="bottom"/>
            <w:hideMark/>
          </w:tcPr>
          <w:p w14:paraId="190EB1A5" w14:textId="19153CD1" w:rsidR="008E0259" w:rsidRPr="0089171B" w:rsidRDefault="008E0259">
            <w:pPr>
              <w:jc w:val="right"/>
              <w:rPr>
                <w:rFonts w:eastAsia="Times New Roman"/>
                <w:color w:val="000000"/>
              </w:rPr>
            </w:pPr>
            <w:r w:rsidRPr="0089171B">
              <w:rPr>
                <w:rFonts w:eastAsia="Times New Roman"/>
                <w:color w:val="000000"/>
              </w:rPr>
              <w:t>1</w:t>
            </w:r>
          </w:p>
        </w:tc>
        <w:tc>
          <w:tcPr>
            <w:tcW w:w="581" w:type="dxa"/>
            <w:tcBorders>
              <w:bottom w:val="single" w:sz="24" w:space="0" w:color="auto"/>
            </w:tcBorders>
            <w:shd w:val="clear" w:color="auto" w:fill="auto"/>
            <w:noWrap/>
            <w:vAlign w:val="bottom"/>
            <w:hideMark/>
          </w:tcPr>
          <w:p w14:paraId="63C1B685" w14:textId="26E421AD" w:rsidR="008E0259" w:rsidRPr="0089171B" w:rsidRDefault="008E0259">
            <w:pPr>
              <w:jc w:val="right"/>
              <w:rPr>
                <w:rFonts w:eastAsia="Times New Roman"/>
                <w:color w:val="000000"/>
              </w:rPr>
            </w:pPr>
            <w:r w:rsidRPr="0089171B">
              <w:rPr>
                <w:rFonts w:eastAsia="Times New Roman"/>
                <w:color w:val="000000"/>
              </w:rPr>
              <w:t>0</w:t>
            </w:r>
          </w:p>
        </w:tc>
        <w:tc>
          <w:tcPr>
            <w:tcW w:w="606" w:type="dxa"/>
            <w:tcBorders>
              <w:bottom w:val="single" w:sz="24" w:space="0" w:color="auto"/>
            </w:tcBorders>
            <w:shd w:val="clear" w:color="auto" w:fill="auto"/>
            <w:noWrap/>
            <w:vAlign w:val="bottom"/>
            <w:hideMark/>
          </w:tcPr>
          <w:p w14:paraId="1983F345" w14:textId="4C3EDE14" w:rsidR="008E0259" w:rsidRPr="0089171B" w:rsidRDefault="008E0259">
            <w:pPr>
              <w:jc w:val="right"/>
              <w:rPr>
                <w:rFonts w:eastAsia="Times New Roman"/>
                <w:color w:val="000000"/>
              </w:rPr>
            </w:pPr>
            <w:r w:rsidRPr="0089171B">
              <w:rPr>
                <w:rFonts w:eastAsia="Times New Roman"/>
                <w:color w:val="000000"/>
              </w:rPr>
              <w:t>1</w:t>
            </w:r>
          </w:p>
        </w:tc>
        <w:tc>
          <w:tcPr>
            <w:tcW w:w="466" w:type="dxa"/>
            <w:tcBorders>
              <w:bottom w:val="single" w:sz="24" w:space="0" w:color="auto"/>
            </w:tcBorders>
            <w:shd w:val="clear" w:color="auto" w:fill="auto"/>
            <w:noWrap/>
            <w:vAlign w:val="bottom"/>
            <w:hideMark/>
          </w:tcPr>
          <w:p w14:paraId="76186791" w14:textId="32428C61" w:rsidR="008E0259" w:rsidRPr="0089171B" w:rsidRDefault="008E0259">
            <w:pPr>
              <w:jc w:val="right"/>
              <w:rPr>
                <w:rFonts w:eastAsia="Times New Roman"/>
                <w:color w:val="000000"/>
              </w:rPr>
            </w:pPr>
            <w:r w:rsidRPr="0089171B">
              <w:rPr>
                <w:rFonts w:eastAsia="Times New Roman"/>
                <w:color w:val="000000"/>
              </w:rPr>
              <w:t>0</w:t>
            </w:r>
          </w:p>
        </w:tc>
        <w:tc>
          <w:tcPr>
            <w:tcW w:w="708" w:type="dxa"/>
            <w:tcBorders>
              <w:bottom w:val="single" w:sz="24" w:space="0" w:color="auto"/>
            </w:tcBorders>
            <w:shd w:val="clear" w:color="auto" w:fill="auto"/>
            <w:noWrap/>
            <w:vAlign w:val="bottom"/>
            <w:hideMark/>
          </w:tcPr>
          <w:p w14:paraId="214A2D26" w14:textId="0F92FC7A" w:rsidR="008E0259" w:rsidRPr="0089171B" w:rsidRDefault="008E0259">
            <w:pPr>
              <w:jc w:val="right"/>
              <w:rPr>
                <w:rFonts w:eastAsia="Times New Roman"/>
                <w:color w:val="000000"/>
              </w:rPr>
            </w:pPr>
            <w:r w:rsidRPr="0089171B">
              <w:rPr>
                <w:rFonts w:eastAsia="Times New Roman"/>
                <w:color w:val="000000"/>
              </w:rPr>
              <w:t>15</w:t>
            </w:r>
          </w:p>
        </w:tc>
        <w:tc>
          <w:tcPr>
            <w:tcW w:w="460" w:type="dxa"/>
            <w:tcBorders>
              <w:bottom w:val="single" w:sz="24" w:space="0" w:color="auto"/>
            </w:tcBorders>
            <w:shd w:val="clear" w:color="auto" w:fill="auto"/>
            <w:noWrap/>
            <w:vAlign w:val="bottom"/>
            <w:hideMark/>
          </w:tcPr>
          <w:p w14:paraId="35B2CDDE" w14:textId="5195699C"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24" w:space="0" w:color="auto"/>
            </w:tcBorders>
            <w:shd w:val="clear" w:color="auto" w:fill="auto"/>
            <w:noWrap/>
            <w:vAlign w:val="bottom"/>
            <w:hideMark/>
          </w:tcPr>
          <w:p w14:paraId="279086EE" w14:textId="09F3CAB3"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3A225652" w14:textId="77777777" w:rsidTr="00B205BB">
        <w:trPr>
          <w:trHeight w:val="320"/>
        </w:trPr>
        <w:tc>
          <w:tcPr>
            <w:tcW w:w="956" w:type="dxa"/>
            <w:vMerge w:val="restart"/>
            <w:tcBorders>
              <w:top w:val="single" w:sz="24" w:space="0" w:color="auto"/>
            </w:tcBorders>
            <w:shd w:val="clear" w:color="auto" w:fill="auto"/>
            <w:noWrap/>
            <w:vAlign w:val="bottom"/>
            <w:hideMark/>
          </w:tcPr>
          <w:p w14:paraId="4B0793BA" w14:textId="4AD26C9D" w:rsidR="008E0259" w:rsidRPr="0089171B" w:rsidRDefault="008E0259" w:rsidP="009365C6">
            <w:pPr>
              <w:rPr>
                <w:rFonts w:eastAsia="Times New Roman"/>
                <w:b/>
                <w:color w:val="000000"/>
              </w:rPr>
            </w:pPr>
            <w:r w:rsidRPr="0089171B">
              <w:rPr>
                <w:rFonts w:eastAsia="Times New Roman"/>
                <w:b/>
                <w:color w:val="000000"/>
              </w:rPr>
              <w:t>Lung</w:t>
            </w:r>
          </w:p>
          <w:p w14:paraId="135659E5" w14:textId="77777777" w:rsidR="008E0259" w:rsidRPr="0089171B" w:rsidRDefault="008E0259" w:rsidP="009365C6">
            <w:pPr>
              <w:rPr>
                <w:rFonts w:eastAsia="Times New Roman"/>
                <w:b/>
                <w:color w:val="000000"/>
              </w:rPr>
            </w:pPr>
          </w:p>
          <w:p w14:paraId="5FC460B3" w14:textId="77777777" w:rsidR="008E0259" w:rsidRPr="0089171B" w:rsidRDefault="008E0259" w:rsidP="009365C6">
            <w:pPr>
              <w:rPr>
                <w:rFonts w:eastAsia="Times New Roman"/>
                <w:b/>
                <w:color w:val="000000"/>
              </w:rPr>
            </w:pPr>
          </w:p>
          <w:p w14:paraId="416AC2D1" w14:textId="77777777" w:rsidR="008E0259" w:rsidRPr="0089171B" w:rsidRDefault="008E0259" w:rsidP="009365C6">
            <w:pPr>
              <w:rPr>
                <w:rFonts w:eastAsia="Times New Roman"/>
                <w:b/>
                <w:color w:val="000000"/>
              </w:rPr>
            </w:pPr>
          </w:p>
          <w:p w14:paraId="47762162" w14:textId="77777777" w:rsidR="008E0259" w:rsidRPr="0089171B" w:rsidRDefault="008E0259" w:rsidP="009365C6">
            <w:pPr>
              <w:rPr>
                <w:rFonts w:eastAsia="Times New Roman"/>
                <w:b/>
                <w:color w:val="000000"/>
              </w:rPr>
            </w:pPr>
          </w:p>
          <w:p w14:paraId="6AAC5D2E" w14:textId="3FFF1744"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717F9C3A" w14:textId="0CCC2D8D" w:rsidR="008E0259" w:rsidRPr="0089171B" w:rsidRDefault="008E0259" w:rsidP="00ED7B2F">
            <w:pPr>
              <w:rPr>
                <w:rFonts w:eastAsia="Times New Roman"/>
                <w:color w:val="000000"/>
              </w:rPr>
            </w:pPr>
            <w:r w:rsidRPr="0089171B">
              <w:rPr>
                <w:rFonts w:eastAsia="Times New Roman"/>
                <w:color w:val="000000"/>
              </w:rPr>
              <w:t xml:space="preserve">Concatenation </w:t>
            </w:r>
          </w:p>
        </w:tc>
        <w:tc>
          <w:tcPr>
            <w:tcW w:w="850" w:type="dxa"/>
            <w:tcBorders>
              <w:top w:val="single" w:sz="24" w:space="0" w:color="auto"/>
            </w:tcBorders>
            <w:shd w:val="clear" w:color="auto" w:fill="auto"/>
            <w:noWrap/>
            <w:vAlign w:val="bottom"/>
            <w:hideMark/>
          </w:tcPr>
          <w:p w14:paraId="47995A33" w14:textId="6FB23441"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tcBorders>
            <w:shd w:val="clear" w:color="auto" w:fill="auto"/>
            <w:noWrap/>
            <w:vAlign w:val="bottom"/>
            <w:hideMark/>
          </w:tcPr>
          <w:p w14:paraId="61263D8D" w14:textId="61EE1F1E" w:rsidR="008E0259" w:rsidRPr="0089171B" w:rsidRDefault="008E0259">
            <w:pPr>
              <w:jc w:val="right"/>
              <w:rPr>
                <w:rFonts w:eastAsia="Times New Roman"/>
                <w:color w:val="000000"/>
              </w:rPr>
            </w:pPr>
            <w:r w:rsidRPr="0089171B">
              <w:rPr>
                <w:rFonts w:eastAsia="Times New Roman"/>
                <w:color w:val="000000"/>
              </w:rPr>
              <w:t>1</w:t>
            </w:r>
          </w:p>
        </w:tc>
        <w:tc>
          <w:tcPr>
            <w:tcW w:w="581" w:type="dxa"/>
            <w:tcBorders>
              <w:top w:val="single" w:sz="24" w:space="0" w:color="auto"/>
              <w:bottom w:val="single" w:sz="4" w:space="0" w:color="auto"/>
            </w:tcBorders>
            <w:shd w:val="clear" w:color="auto" w:fill="auto"/>
            <w:noWrap/>
            <w:vAlign w:val="bottom"/>
            <w:hideMark/>
          </w:tcPr>
          <w:p w14:paraId="13144110" w14:textId="5A6FD901"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bottom w:val="single" w:sz="4" w:space="0" w:color="auto"/>
            </w:tcBorders>
            <w:shd w:val="clear" w:color="auto" w:fill="auto"/>
            <w:noWrap/>
            <w:vAlign w:val="bottom"/>
            <w:hideMark/>
          </w:tcPr>
          <w:p w14:paraId="0B10B970" w14:textId="5BF039BD" w:rsidR="008E0259" w:rsidRPr="0089171B" w:rsidRDefault="008E0259">
            <w:pPr>
              <w:jc w:val="right"/>
              <w:rPr>
                <w:rFonts w:eastAsia="Times New Roman"/>
                <w:color w:val="000000"/>
              </w:rPr>
            </w:pPr>
            <w:r w:rsidRPr="0089171B">
              <w:rPr>
                <w:rFonts w:eastAsia="Times New Roman"/>
                <w:color w:val="000000"/>
              </w:rPr>
              <w:t>50</w:t>
            </w:r>
          </w:p>
        </w:tc>
        <w:tc>
          <w:tcPr>
            <w:tcW w:w="581" w:type="dxa"/>
            <w:tcBorders>
              <w:top w:val="single" w:sz="24" w:space="0" w:color="auto"/>
            </w:tcBorders>
            <w:shd w:val="clear" w:color="auto" w:fill="auto"/>
            <w:noWrap/>
            <w:vAlign w:val="bottom"/>
            <w:hideMark/>
          </w:tcPr>
          <w:p w14:paraId="1BA6C120" w14:textId="27A4CDC9" w:rsidR="008E0259" w:rsidRPr="0089171B" w:rsidRDefault="008E0259">
            <w:pPr>
              <w:jc w:val="right"/>
              <w:rPr>
                <w:rFonts w:eastAsia="Times New Roman"/>
                <w:color w:val="000000"/>
              </w:rPr>
            </w:pPr>
            <w:r w:rsidRPr="0089171B">
              <w:rPr>
                <w:rFonts w:eastAsia="Times New Roman"/>
                <w:color w:val="000000"/>
              </w:rPr>
              <w:t>0</w:t>
            </w:r>
          </w:p>
        </w:tc>
        <w:tc>
          <w:tcPr>
            <w:tcW w:w="606" w:type="dxa"/>
            <w:tcBorders>
              <w:top w:val="single" w:sz="24" w:space="0" w:color="auto"/>
              <w:bottom w:val="single" w:sz="4" w:space="0" w:color="auto"/>
            </w:tcBorders>
            <w:shd w:val="clear" w:color="auto" w:fill="auto"/>
            <w:noWrap/>
            <w:vAlign w:val="bottom"/>
            <w:hideMark/>
          </w:tcPr>
          <w:p w14:paraId="674BAE62" w14:textId="14C5EB3B" w:rsidR="008E0259" w:rsidRPr="0089171B" w:rsidRDefault="008E0259">
            <w:pPr>
              <w:jc w:val="right"/>
              <w:rPr>
                <w:rFonts w:eastAsia="Times New Roman"/>
                <w:color w:val="000000"/>
              </w:rPr>
            </w:pPr>
            <w:r w:rsidRPr="0089171B">
              <w:rPr>
                <w:rFonts w:eastAsia="Times New Roman"/>
                <w:color w:val="000000"/>
              </w:rPr>
              <w:t>0</w:t>
            </w:r>
          </w:p>
        </w:tc>
        <w:tc>
          <w:tcPr>
            <w:tcW w:w="466" w:type="dxa"/>
            <w:tcBorders>
              <w:top w:val="single" w:sz="24" w:space="0" w:color="auto"/>
              <w:bottom w:val="single" w:sz="4" w:space="0" w:color="auto"/>
            </w:tcBorders>
            <w:shd w:val="clear" w:color="auto" w:fill="auto"/>
            <w:noWrap/>
            <w:vAlign w:val="bottom"/>
            <w:hideMark/>
          </w:tcPr>
          <w:p w14:paraId="5D6DC38F" w14:textId="6B79B23D" w:rsidR="008E0259" w:rsidRPr="0089171B" w:rsidRDefault="008E0259">
            <w:pPr>
              <w:jc w:val="right"/>
              <w:rPr>
                <w:rFonts w:eastAsia="Times New Roman"/>
                <w:color w:val="000000"/>
              </w:rPr>
            </w:pPr>
            <w:r w:rsidRPr="0089171B">
              <w:rPr>
                <w:rFonts w:eastAsia="Times New Roman"/>
                <w:color w:val="000000"/>
              </w:rPr>
              <w:t>3</w:t>
            </w:r>
          </w:p>
        </w:tc>
        <w:tc>
          <w:tcPr>
            <w:tcW w:w="708" w:type="dxa"/>
            <w:tcBorders>
              <w:top w:val="single" w:sz="24" w:space="0" w:color="auto"/>
              <w:bottom w:val="single" w:sz="4" w:space="0" w:color="auto"/>
            </w:tcBorders>
            <w:shd w:val="clear" w:color="auto" w:fill="auto"/>
            <w:noWrap/>
            <w:vAlign w:val="bottom"/>
            <w:hideMark/>
          </w:tcPr>
          <w:p w14:paraId="56F43C9C" w14:textId="43CDDF08" w:rsidR="008E0259" w:rsidRPr="0089171B" w:rsidRDefault="008E0259">
            <w:pPr>
              <w:jc w:val="right"/>
              <w:rPr>
                <w:rFonts w:eastAsia="Times New Roman"/>
                <w:color w:val="000000"/>
              </w:rPr>
            </w:pPr>
            <w:r w:rsidRPr="0089171B">
              <w:rPr>
                <w:rFonts w:eastAsia="Times New Roman"/>
                <w:color w:val="000000"/>
              </w:rPr>
              <w:t>0</w:t>
            </w:r>
          </w:p>
        </w:tc>
        <w:tc>
          <w:tcPr>
            <w:tcW w:w="460" w:type="dxa"/>
            <w:tcBorders>
              <w:top w:val="single" w:sz="24" w:space="0" w:color="auto"/>
            </w:tcBorders>
            <w:shd w:val="clear" w:color="auto" w:fill="auto"/>
            <w:noWrap/>
            <w:vAlign w:val="bottom"/>
            <w:hideMark/>
          </w:tcPr>
          <w:p w14:paraId="72C60995" w14:textId="22A0298D"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top w:val="single" w:sz="24" w:space="0" w:color="auto"/>
              <w:bottom w:val="single" w:sz="4" w:space="0" w:color="auto"/>
            </w:tcBorders>
            <w:shd w:val="clear" w:color="auto" w:fill="auto"/>
            <w:noWrap/>
            <w:vAlign w:val="bottom"/>
            <w:hideMark/>
          </w:tcPr>
          <w:p w14:paraId="326A7BF6" w14:textId="00BDFBE7"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23301690" w14:textId="77777777" w:rsidTr="00B205BB">
        <w:trPr>
          <w:trHeight w:val="320"/>
        </w:trPr>
        <w:tc>
          <w:tcPr>
            <w:tcW w:w="956" w:type="dxa"/>
            <w:vMerge/>
            <w:shd w:val="clear" w:color="auto" w:fill="auto"/>
            <w:noWrap/>
            <w:vAlign w:val="bottom"/>
            <w:hideMark/>
          </w:tcPr>
          <w:p w14:paraId="52566C58" w14:textId="22986280" w:rsidR="008E0259" w:rsidRPr="0089171B" w:rsidRDefault="008E0259" w:rsidP="009365C6">
            <w:pPr>
              <w:rPr>
                <w:rFonts w:eastAsia="Times New Roman"/>
                <w:color w:val="000000"/>
              </w:rPr>
            </w:pPr>
          </w:p>
        </w:tc>
        <w:tc>
          <w:tcPr>
            <w:tcW w:w="2180" w:type="dxa"/>
            <w:shd w:val="clear" w:color="auto" w:fill="E2EFD9" w:themeFill="accent6" w:themeFillTint="33"/>
            <w:noWrap/>
            <w:vAlign w:val="bottom"/>
            <w:hideMark/>
          </w:tcPr>
          <w:p w14:paraId="58873CAA" w14:textId="49AA4E8D" w:rsidR="008E0259" w:rsidRPr="0089171B" w:rsidRDefault="008E0259" w:rsidP="00ED7B2F">
            <w:pPr>
              <w:rPr>
                <w:rFonts w:eastAsia="Times New Roman"/>
                <w:b/>
                <w:color w:val="000000"/>
              </w:rPr>
            </w:pPr>
            <w:r w:rsidRPr="0089171B">
              <w:rPr>
                <w:rFonts w:eastAsia="Times New Roman"/>
                <w:b/>
                <w:color w:val="000000"/>
              </w:rPr>
              <w:t xml:space="preserve">DIABLO_full </w:t>
            </w:r>
          </w:p>
        </w:tc>
        <w:tc>
          <w:tcPr>
            <w:tcW w:w="850" w:type="dxa"/>
            <w:tcBorders>
              <w:bottom w:val="single" w:sz="4" w:space="0" w:color="auto"/>
            </w:tcBorders>
            <w:shd w:val="clear" w:color="auto" w:fill="auto"/>
            <w:noWrap/>
            <w:vAlign w:val="bottom"/>
            <w:hideMark/>
          </w:tcPr>
          <w:p w14:paraId="572F37A6" w14:textId="1CBD4086"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4976B8BD" w14:textId="5EBA6EA9" w:rsidR="008E0259" w:rsidRPr="0089171B" w:rsidRDefault="008E0259">
            <w:pPr>
              <w:jc w:val="right"/>
              <w:rPr>
                <w:rFonts w:eastAsia="Times New Roman"/>
                <w:color w:val="000000"/>
              </w:rPr>
            </w:pPr>
            <w:r w:rsidRPr="0089171B">
              <w:rPr>
                <w:rFonts w:eastAsia="Times New Roman"/>
                <w:color w:val="000000"/>
              </w:rPr>
              <w:t>1</w:t>
            </w:r>
          </w:p>
        </w:tc>
        <w:tc>
          <w:tcPr>
            <w:tcW w:w="581" w:type="dxa"/>
            <w:shd w:val="clear" w:color="auto" w:fill="E2EFD9" w:themeFill="accent6" w:themeFillTint="33"/>
            <w:noWrap/>
            <w:vAlign w:val="bottom"/>
            <w:hideMark/>
          </w:tcPr>
          <w:p w14:paraId="6A9A17E7" w14:textId="39C98477" w:rsidR="008E0259" w:rsidRPr="0089171B" w:rsidRDefault="008E0259">
            <w:pPr>
              <w:jc w:val="right"/>
              <w:rPr>
                <w:rFonts w:eastAsia="Times New Roman"/>
                <w:b/>
                <w:color w:val="000000"/>
              </w:rPr>
            </w:pPr>
            <w:r w:rsidRPr="0089171B">
              <w:rPr>
                <w:rFonts w:eastAsia="Times New Roman"/>
                <w:b/>
                <w:color w:val="000000"/>
              </w:rPr>
              <w:t>33</w:t>
            </w:r>
          </w:p>
        </w:tc>
        <w:tc>
          <w:tcPr>
            <w:tcW w:w="567" w:type="dxa"/>
            <w:shd w:val="clear" w:color="auto" w:fill="auto"/>
            <w:noWrap/>
            <w:vAlign w:val="bottom"/>
            <w:hideMark/>
          </w:tcPr>
          <w:p w14:paraId="3493F2AD" w14:textId="2565B501" w:rsidR="008E0259" w:rsidRPr="0089171B" w:rsidRDefault="008E0259">
            <w:pPr>
              <w:jc w:val="right"/>
              <w:rPr>
                <w:rFonts w:eastAsia="Times New Roman"/>
                <w:color w:val="000000"/>
              </w:rPr>
            </w:pPr>
            <w:r w:rsidRPr="0089171B">
              <w:rPr>
                <w:rFonts w:eastAsia="Times New Roman"/>
                <w:color w:val="000000"/>
              </w:rPr>
              <w:t>19</w:t>
            </w:r>
          </w:p>
        </w:tc>
        <w:tc>
          <w:tcPr>
            <w:tcW w:w="581" w:type="dxa"/>
            <w:shd w:val="clear" w:color="auto" w:fill="auto"/>
            <w:noWrap/>
            <w:vAlign w:val="bottom"/>
            <w:hideMark/>
          </w:tcPr>
          <w:p w14:paraId="2AD1B70F" w14:textId="5A529BB0" w:rsidR="008E0259" w:rsidRPr="0089171B" w:rsidRDefault="008E0259">
            <w:pPr>
              <w:jc w:val="right"/>
              <w:rPr>
                <w:rFonts w:eastAsia="Times New Roman"/>
                <w:color w:val="000000"/>
              </w:rPr>
            </w:pPr>
            <w:r w:rsidRPr="0089171B">
              <w:rPr>
                <w:rFonts w:eastAsia="Times New Roman"/>
                <w:color w:val="000000"/>
              </w:rPr>
              <w:t>13</w:t>
            </w:r>
          </w:p>
        </w:tc>
        <w:tc>
          <w:tcPr>
            <w:tcW w:w="606" w:type="dxa"/>
            <w:shd w:val="clear" w:color="auto" w:fill="E2EFD9" w:themeFill="accent6" w:themeFillTint="33"/>
            <w:noWrap/>
            <w:vAlign w:val="bottom"/>
            <w:hideMark/>
          </w:tcPr>
          <w:p w14:paraId="4A68769E" w14:textId="571CAC9C" w:rsidR="008E0259" w:rsidRPr="0089171B" w:rsidRDefault="008E0259">
            <w:pPr>
              <w:jc w:val="right"/>
              <w:rPr>
                <w:rFonts w:eastAsia="Times New Roman"/>
                <w:b/>
                <w:color w:val="000000"/>
              </w:rPr>
            </w:pPr>
            <w:r w:rsidRPr="0089171B">
              <w:rPr>
                <w:rFonts w:eastAsia="Times New Roman"/>
                <w:b/>
                <w:color w:val="000000"/>
              </w:rPr>
              <w:t>193</w:t>
            </w:r>
          </w:p>
        </w:tc>
        <w:tc>
          <w:tcPr>
            <w:tcW w:w="466" w:type="dxa"/>
            <w:shd w:val="clear" w:color="auto" w:fill="E2EFD9" w:themeFill="accent6" w:themeFillTint="33"/>
            <w:noWrap/>
            <w:vAlign w:val="bottom"/>
            <w:hideMark/>
          </w:tcPr>
          <w:p w14:paraId="249B5FC5" w14:textId="3F69CE79" w:rsidR="008E0259" w:rsidRPr="0089171B" w:rsidRDefault="008E0259">
            <w:pPr>
              <w:jc w:val="right"/>
              <w:rPr>
                <w:rFonts w:eastAsia="Times New Roman"/>
                <w:b/>
                <w:color w:val="000000"/>
              </w:rPr>
            </w:pPr>
            <w:r w:rsidRPr="0089171B">
              <w:rPr>
                <w:rFonts w:eastAsia="Times New Roman"/>
                <w:b/>
                <w:color w:val="000000"/>
              </w:rPr>
              <w:t>7</w:t>
            </w:r>
          </w:p>
        </w:tc>
        <w:tc>
          <w:tcPr>
            <w:tcW w:w="708" w:type="dxa"/>
            <w:shd w:val="clear" w:color="auto" w:fill="E2EFD9" w:themeFill="accent6" w:themeFillTint="33"/>
            <w:noWrap/>
            <w:vAlign w:val="bottom"/>
            <w:hideMark/>
          </w:tcPr>
          <w:p w14:paraId="77B5D045" w14:textId="285E81B5" w:rsidR="008E0259" w:rsidRPr="0089171B" w:rsidRDefault="008E0259">
            <w:pPr>
              <w:jc w:val="right"/>
              <w:rPr>
                <w:rFonts w:eastAsia="Times New Roman"/>
                <w:b/>
                <w:color w:val="000000"/>
              </w:rPr>
            </w:pPr>
            <w:r w:rsidRPr="0089171B">
              <w:rPr>
                <w:rFonts w:eastAsia="Times New Roman"/>
                <w:b/>
                <w:color w:val="000000"/>
              </w:rPr>
              <w:t>100</w:t>
            </w:r>
          </w:p>
        </w:tc>
        <w:tc>
          <w:tcPr>
            <w:tcW w:w="460" w:type="dxa"/>
            <w:shd w:val="clear" w:color="auto" w:fill="auto"/>
            <w:noWrap/>
            <w:vAlign w:val="bottom"/>
            <w:hideMark/>
          </w:tcPr>
          <w:p w14:paraId="1503E0C1" w14:textId="1C5A6A8D"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E2EFD9" w:themeFill="accent6" w:themeFillTint="33"/>
            <w:noWrap/>
            <w:vAlign w:val="bottom"/>
            <w:hideMark/>
          </w:tcPr>
          <w:p w14:paraId="50D1FEFD" w14:textId="16FA8DC0" w:rsidR="008E0259" w:rsidRPr="0089171B" w:rsidRDefault="008E0259">
            <w:pPr>
              <w:jc w:val="right"/>
              <w:rPr>
                <w:rFonts w:eastAsia="Times New Roman"/>
                <w:b/>
                <w:color w:val="000000"/>
              </w:rPr>
            </w:pPr>
            <w:r w:rsidRPr="0089171B">
              <w:rPr>
                <w:rFonts w:eastAsia="Times New Roman"/>
                <w:b/>
                <w:color w:val="000000"/>
              </w:rPr>
              <w:t>20</w:t>
            </w:r>
          </w:p>
        </w:tc>
      </w:tr>
      <w:tr w:rsidR="008E0259" w:rsidRPr="0089171B" w14:paraId="347ED69C" w14:textId="77777777" w:rsidTr="00B205BB">
        <w:trPr>
          <w:trHeight w:val="320"/>
        </w:trPr>
        <w:tc>
          <w:tcPr>
            <w:tcW w:w="956" w:type="dxa"/>
            <w:vMerge/>
            <w:shd w:val="clear" w:color="auto" w:fill="auto"/>
            <w:noWrap/>
            <w:vAlign w:val="bottom"/>
            <w:hideMark/>
          </w:tcPr>
          <w:p w14:paraId="06DE6650" w14:textId="777E3C2A" w:rsidR="008E0259" w:rsidRPr="0089171B" w:rsidRDefault="008E0259" w:rsidP="009365C6">
            <w:pPr>
              <w:rPr>
                <w:rFonts w:eastAsia="Times New Roman"/>
                <w:color w:val="000000"/>
              </w:rPr>
            </w:pPr>
          </w:p>
        </w:tc>
        <w:tc>
          <w:tcPr>
            <w:tcW w:w="2180" w:type="dxa"/>
            <w:shd w:val="clear" w:color="auto" w:fill="auto"/>
            <w:noWrap/>
            <w:vAlign w:val="bottom"/>
            <w:hideMark/>
          </w:tcPr>
          <w:p w14:paraId="1D07AFEE" w14:textId="5D5EF4B8" w:rsidR="008E0259" w:rsidRPr="0089171B" w:rsidRDefault="008E0259" w:rsidP="00ED7B2F">
            <w:pPr>
              <w:rPr>
                <w:rFonts w:eastAsia="Times New Roman"/>
                <w:color w:val="000000"/>
              </w:rPr>
            </w:pPr>
            <w:r w:rsidRPr="0089171B">
              <w:rPr>
                <w:rFonts w:eastAsia="Times New Roman"/>
                <w:color w:val="000000"/>
              </w:rPr>
              <w:t xml:space="preserve">DIABLO_null </w:t>
            </w:r>
          </w:p>
        </w:tc>
        <w:tc>
          <w:tcPr>
            <w:tcW w:w="850" w:type="dxa"/>
            <w:shd w:val="clear" w:color="auto" w:fill="E2EFD9" w:themeFill="accent6" w:themeFillTint="33"/>
            <w:noWrap/>
            <w:vAlign w:val="bottom"/>
            <w:hideMark/>
          </w:tcPr>
          <w:p w14:paraId="4AF4FF06" w14:textId="5C4C85F1" w:rsidR="008E0259" w:rsidRPr="0089171B" w:rsidRDefault="008E0259">
            <w:pPr>
              <w:jc w:val="right"/>
              <w:rPr>
                <w:rFonts w:eastAsia="Times New Roman"/>
                <w:b/>
                <w:color w:val="000000"/>
              </w:rPr>
            </w:pPr>
            <w:r w:rsidRPr="0089171B">
              <w:rPr>
                <w:rFonts w:eastAsia="Times New Roman"/>
                <w:color w:val="000000"/>
              </w:rPr>
              <w:t>2</w:t>
            </w:r>
          </w:p>
        </w:tc>
        <w:tc>
          <w:tcPr>
            <w:tcW w:w="567" w:type="dxa"/>
            <w:shd w:val="clear" w:color="auto" w:fill="auto"/>
            <w:noWrap/>
            <w:vAlign w:val="bottom"/>
            <w:hideMark/>
          </w:tcPr>
          <w:p w14:paraId="33E8608C" w14:textId="7636038F"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74CCACC1" w14:textId="0111F4B6" w:rsidR="008E0259" w:rsidRPr="0089171B" w:rsidRDefault="008E0259">
            <w:pPr>
              <w:jc w:val="right"/>
              <w:rPr>
                <w:rFonts w:eastAsia="Times New Roman"/>
                <w:color w:val="000000"/>
              </w:rPr>
            </w:pPr>
            <w:r w:rsidRPr="0089171B">
              <w:rPr>
                <w:rFonts w:eastAsia="Times New Roman"/>
                <w:color w:val="000000"/>
              </w:rPr>
              <w:t>1</w:t>
            </w:r>
          </w:p>
        </w:tc>
        <w:tc>
          <w:tcPr>
            <w:tcW w:w="567" w:type="dxa"/>
            <w:shd w:val="clear" w:color="auto" w:fill="auto"/>
            <w:noWrap/>
            <w:vAlign w:val="bottom"/>
            <w:hideMark/>
          </w:tcPr>
          <w:p w14:paraId="6B0C5668" w14:textId="0BEFC0FD" w:rsidR="008E0259" w:rsidRPr="0089171B" w:rsidRDefault="008E0259">
            <w:pPr>
              <w:jc w:val="right"/>
              <w:rPr>
                <w:rFonts w:eastAsia="Times New Roman"/>
                <w:color w:val="000000"/>
              </w:rPr>
            </w:pPr>
            <w:r w:rsidRPr="0089171B">
              <w:rPr>
                <w:rFonts w:eastAsia="Times New Roman"/>
                <w:color w:val="000000"/>
              </w:rPr>
              <w:t>21</w:t>
            </w:r>
          </w:p>
        </w:tc>
        <w:tc>
          <w:tcPr>
            <w:tcW w:w="581" w:type="dxa"/>
            <w:shd w:val="clear" w:color="auto" w:fill="auto"/>
            <w:noWrap/>
            <w:vAlign w:val="bottom"/>
            <w:hideMark/>
          </w:tcPr>
          <w:p w14:paraId="535BBC01" w14:textId="22DF7D24" w:rsidR="008E0259" w:rsidRPr="0089171B" w:rsidRDefault="008E0259">
            <w:pPr>
              <w:jc w:val="right"/>
              <w:rPr>
                <w:rFonts w:eastAsia="Times New Roman"/>
                <w:color w:val="000000"/>
              </w:rPr>
            </w:pPr>
            <w:r w:rsidRPr="0089171B">
              <w:rPr>
                <w:rFonts w:eastAsia="Times New Roman"/>
                <w:color w:val="000000"/>
              </w:rPr>
              <w:t>18</w:t>
            </w:r>
          </w:p>
        </w:tc>
        <w:tc>
          <w:tcPr>
            <w:tcW w:w="606" w:type="dxa"/>
            <w:shd w:val="clear" w:color="auto" w:fill="auto"/>
            <w:noWrap/>
            <w:vAlign w:val="bottom"/>
            <w:hideMark/>
          </w:tcPr>
          <w:p w14:paraId="014865AF" w14:textId="44086631" w:rsidR="008E0259" w:rsidRPr="0089171B" w:rsidRDefault="008E0259">
            <w:pPr>
              <w:jc w:val="right"/>
              <w:rPr>
                <w:rFonts w:eastAsia="Times New Roman"/>
                <w:color w:val="000000"/>
              </w:rPr>
            </w:pPr>
            <w:r w:rsidRPr="0089171B">
              <w:rPr>
                <w:rFonts w:eastAsia="Times New Roman"/>
                <w:color w:val="000000"/>
              </w:rPr>
              <w:t>22</w:t>
            </w:r>
          </w:p>
        </w:tc>
        <w:tc>
          <w:tcPr>
            <w:tcW w:w="466" w:type="dxa"/>
            <w:shd w:val="clear" w:color="auto" w:fill="auto"/>
            <w:noWrap/>
            <w:vAlign w:val="bottom"/>
            <w:hideMark/>
          </w:tcPr>
          <w:p w14:paraId="51718C97" w14:textId="2B2B2B48" w:rsidR="008E0259" w:rsidRPr="0089171B" w:rsidRDefault="008E0259">
            <w:pPr>
              <w:jc w:val="right"/>
              <w:rPr>
                <w:rFonts w:eastAsia="Times New Roman"/>
                <w:color w:val="000000"/>
              </w:rPr>
            </w:pPr>
            <w:r w:rsidRPr="0089171B">
              <w:rPr>
                <w:rFonts w:eastAsia="Times New Roman"/>
                <w:color w:val="000000"/>
              </w:rPr>
              <w:t>5</w:t>
            </w:r>
          </w:p>
        </w:tc>
        <w:tc>
          <w:tcPr>
            <w:tcW w:w="708" w:type="dxa"/>
            <w:shd w:val="clear" w:color="auto" w:fill="auto"/>
            <w:noWrap/>
            <w:vAlign w:val="bottom"/>
            <w:hideMark/>
          </w:tcPr>
          <w:p w14:paraId="0C2B6888" w14:textId="4D31C739" w:rsidR="008E0259" w:rsidRPr="0089171B" w:rsidRDefault="008E0259">
            <w:pPr>
              <w:jc w:val="right"/>
              <w:rPr>
                <w:rFonts w:eastAsia="Times New Roman"/>
                <w:color w:val="000000"/>
              </w:rPr>
            </w:pPr>
            <w:r w:rsidRPr="0089171B">
              <w:rPr>
                <w:rFonts w:eastAsia="Times New Roman"/>
                <w:color w:val="000000"/>
              </w:rPr>
              <w:t>72</w:t>
            </w:r>
          </w:p>
        </w:tc>
        <w:tc>
          <w:tcPr>
            <w:tcW w:w="460" w:type="dxa"/>
            <w:tcBorders>
              <w:bottom w:val="single" w:sz="4" w:space="0" w:color="auto"/>
            </w:tcBorders>
            <w:shd w:val="clear" w:color="auto" w:fill="auto"/>
            <w:noWrap/>
            <w:vAlign w:val="bottom"/>
            <w:hideMark/>
          </w:tcPr>
          <w:p w14:paraId="7855E904" w14:textId="7426DADF"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12D946D3" w14:textId="66F950B5" w:rsidR="008E0259" w:rsidRPr="0089171B" w:rsidRDefault="008E0259">
            <w:pPr>
              <w:jc w:val="right"/>
              <w:rPr>
                <w:rFonts w:eastAsia="Times New Roman"/>
                <w:color w:val="000000"/>
              </w:rPr>
            </w:pPr>
            <w:r w:rsidRPr="0089171B">
              <w:rPr>
                <w:rFonts w:eastAsia="Times New Roman"/>
                <w:color w:val="000000"/>
              </w:rPr>
              <w:t>9</w:t>
            </w:r>
          </w:p>
        </w:tc>
      </w:tr>
      <w:tr w:rsidR="008E0259" w:rsidRPr="0089171B" w14:paraId="3D81CCEE" w14:textId="77777777" w:rsidTr="00B205BB">
        <w:trPr>
          <w:trHeight w:val="320"/>
        </w:trPr>
        <w:tc>
          <w:tcPr>
            <w:tcW w:w="956" w:type="dxa"/>
            <w:vMerge/>
            <w:shd w:val="clear" w:color="auto" w:fill="auto"/>
            <w:noWrap/>
            <w:vAlign w:val="bottom"/>
            <w:hideMark/>
          </w:tcPr>
          <w:p w14:paraId="00FBDCDE" w14:textId="0E4D8E71" w:rsidR="008E0259" w:rsidRPr="0089171B" w:rsidRDefault="008E0259" w:rsidP="009365C6">
            <w:pPr>
              <w:rPr>
                <w:rFonts w:eastAsia="Times New Roman"/>
                <w:color w:val="000000"/>
              </w:rPr>
            </w:pPr>
          </w:p>
        </w:tc>
        <w:tc>
          <w:tcPr>
            <w:tcW w:w="2180" w:type="dxa"/>
            <w:tcBorders>
              <w:bottom w:val="single" w:sz="4" w:space="0" w:color="auto"/>
            </w:tcBorders>
            <w:shd w:val="clear" w:color="auto" w:fill="auto"/>
            <w:noWrap/>
            <w:vAlign w:val="bottom"/>
            <w:hideMark/>
          </w:tcPr>
          <w:p w14:paraId="5954DAFB" w14:textId="0ABF8356" w:rsidR="008E0259" w:rsidRPr="0089171B" w:rsidRDefault="008E0259" w:rsidP="00ED7B2F">
            <w:pPr>
              <w:rPr>
                <w:rFonts w:eastAsia="Times New Roman"/>
                <w:color w:val="000000"/>
              </w:rPr>
            </w:pPr>
            <w:r w:rsidRPr="0089171B">
              <w:rPr>
                <w:rFonts w:eastAsia="Times New Roman"/>
                <w:color w:val="000000"/>
              </w:rPr>
              <w:t xml:space="preserve">Ensemble </w:t>
            </w:r>
          </w:p>
        </w:tc>
        <w:tc>
          <w:tcPr>
            <w:tcW w:w="850" w:type="dxa"/>
            <w:shd w:val="clear" w:color="auto" w:fill="auto"/>
            <w:noWrap/>
            <w:vAlign w:val="bottom"/>
            <w:hideMark/>
          </w:tcPr>
          <w:p w14:paraId="2761C114" w14:textId="045D1C24"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6C38DECD" w14:textId="2EC3F07E"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4" w:space="0" w:color="auto"/>
            </w:tcBorders>
            <w:shd w:val="clear" w:color="auto" w:fill="auto"/>
            <w:noWrap/>
            <w:vAlign w:val="bottom"/>
            <w:hideMark/>
          </w:tcPr>
          <w:p w14:paraId="5CC843B3" w14:textId="1994C44F"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09DA1328" w14:textId="41F5283D" w:rsidR="008E0259" w:rsidRPr="0089171B" w:rsidRDefault="008E0259">
            <w:pPr>
              <w:jc w:val="right"/>
              <w:rPr>
                <w:rFonts w:eastAsia="Times New Roman"/>
                <w:color w:val="000000"/>
              </w:rPr>
            </w:pPr>
            <w:r w:rsidRPr="0089171B">
              <w:rPr>
                <w:rFonts w:eastAsia="Times New Roman"/>
                <w:color w:val="000000"/>
              </w:rPr>
              <w:t>26</w:t>
            </w:r>
          </w:p>
        </w:tc>
        <w:tc>
          <w:tcPr>
            <w:tcW w:w="581" w:type="dxa"/>
            <w:shd w:val="clear" w:color="auto" w:fill="auto"/>
            <w:noWrap/>
            <w:vAlign w:val="bottom"/>
            <w:hideMark/>
          </w:tcPr>
          <w:p w14:paraId="0E1D92F1" w14:textId="55890242" w:rsidR="008E0259" w:rsidRPr="0089171B" w:rsidRDefault="008E0259">
            <w:pPr>
              <w:jc w:val="right"/>
              <w:rPr>
                <w:rFonts w:eastAsia="Times New Roman"/>
                <w:color w:val="000000"/>
              </w:rPr>
            </w:pPr>
            <w:r w:rsidRPr="0089171B">
              <w:rPr>
                <w:rFonts w:eastAsia="Times New Roman"/>
                <w:color w:val="000000"/>
              </w:rPr>
              <w:t>0</w:t>
            </w:r>
          </w:p>
        </w:tc>
        <w:tc>
          <w:tcPr>
            <w:tcW w:w="606" w:type="dxa"/>
            <w:tcBorders>
              <w:bottom w:val="single" w:sz="4" w:space="0" w:color="auto"/>
            </w:tcBorders>
            <w:shd w:val="clear" w:color="auto" w:fill="auto"/>
            <w:noWrap/>
            <w:vAlign w:val="bottom"/>
            <w:hideMark/>
          </w:tcPr>
          <w:p w14:paraId="1F9ADDE0" w14:textId="2058554A" w:rsidR="008E0259" w:rsidRPr="0089171B" w:rsidRDefault="008E0259">
            <w:pPr>
              <w:jc w:val="right"/>
              <w:rPr>
                <w:rFonts w:eastAsia="Times New Roman"/>
                <w:color w:val="000000"/>
              </w:rPr>
            </w:pPr>
            <w:r w:rsidRPr="0089171B">
              <w:rPr>
                <w:rFonts w:eastAsia="Times New Roman"/>
                <w:color w:val="000000"/>
              </w:rPr>
              <w:t>25</w:t>
            </w:r>
          </w:p>
        </w:tc>
        <w:tc>
          <w:tcPr>
            <w:tcW w:w="466" w:type="dxa"/>
            <w:shd w:val="clear" w:color="auto" w:fill="auto"/>
            <w:noWrap/>
            <w:vAlign w:val="bottom"/>
            <w:hideMark/>
          </w:tcPr>
          <w:p w14:paraId="133EA84E" w14:textId="034C6949" w:rsidR="008E0259" w:rsidRPr="0089171B" w:rsidRDefault="008E0259">
            <w:pPr>
              <w:jc w:val="right"/>
              <w:rPr>
                <w:rFonts w:eastAsia="Times New Roman"/>
                <w:color w:val="000000"/>
              </w:rPr>
            </w:pPr>
            <w:r w:rsidRPr="0089171B">
              <w:rPr>
                <w:rFonts w:eastAsia="Times New Roman"/>
                <w:color w:val="000000"/>
              </w:rPr>
              <w:t>2</w:t>
            </w:r>
          </w:p>
        </w:tc>
        <w:tc>
          <w:tcPr>
            <w:tcW w:w="708" w:type="dxa"/>
            <w:tcBorders>
              <w:bottom w:val="single" w:sz="4" w:space="0" w:color="auto"/>
            </w:tcBorders>
            <w:shd w:val="clear" w:color="auto" w:fill="auto"/>
            <w:noWrap/>
            <w:vAlign w:val="bottom"/>
            <w:hideMark/>
          </w:tcPr>
          <w:p w14:paraId="65CB6837" w14:textId="4CA12EC2" w:rsidR="008E0259" w:rsidRPr="0089171B" w:rsidRDefault="008E0259">
            <w:pPr>
              <w:jc w:val="right"/>
              <w:rPr>
                <w:rFonts w:eastAsia="Times New Roman"/>
                <w:color w:val="000000"/>
              </w:rPr>
            </w:pPr>
            <w:r w:rsidRPr="0089171B">
              <w:rPr>
                <w:rFonts w:eastAsia="Times New Roman"/>
                <w:color w:val="000000"/>
              </w:rPr>
              <w:t>7</w:t>
            </w:r>
          </w:p>
        </w:tc>
        <w:tc>
          <w:tcPr>
            <w:tcW w:w="460" w:type="dxa"/>
            <w:shd w:val="clear" w:color="auto" w:fill="auto"/>
            <w:noWrap/>
            <w:vAlign w:val="bottom"/>
            <w:hideMark/>
          </w:tcPr>
          <w:p w14:paraId="4769E271" w14:textId="2F969B50" w:rsidR="008E0259" w:rsidRPr="0089171B" w:rsidRDefault="008E0259">
            <w:pPr>
              <w:jc w:val="right"/>
              <w:rPr>
                <w:rFonts w:eastAsia="Times New Roman"/>
                <w:b/>
                <w:color w:val="000000"/>
              </w:rPr>
            </w:pPr>
            <w:r w:rsidRPr="0089171B">
              <w:rPr>
                <w:rFonts w:eastAsia="Times New Roman"/>
                <w:color w:val="000000"/>
              </w:rPr>
              <w:t>1</w:t>
            </w:r>
          </w:p>
        </w:tc>
        <w:tc>
          <w:tcPr>
            <w:tcW w:w="1134" w:type="dxa"/>
            <w:shd w:val="clear" w:color="auto" w:fill="auto"/>
            <w:noWrap/>
            <w:vAlign w:val="bottom"/>
            <w:hideMark/>
          </w:tcPr>
          <w:p w14:paraId="4420E86F" w14:textId="53159E3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0121BF0F" w14:textId="77777777" w:rsidTr="00B205BB">
        <w:trPr>
          <w:trHeight w:val="320"/>
        </w:trPr>
        <w:tc>
          <w:tcPr>
            <w:tcW w:w="956" w:type="dxa"/>
            <w:vMerge/>
            <w:shd w:val="clear" w:color="auto" w:fill="auto"/>
            <w:noWrap/>
            <w:vAlign w:val="bottom"/>
            <w:hideMark/>
          </w:tcPr>
          <w:p w14:paraId="379FA1CD" w14:textId="597DD7C2" w:rsidR="008E0259" w:rsidRPr="0089171B" w:rsidRDefault="008E0259" w:rsidP="009365C6">
            <w:pPr>
              <w:rPr>
                <w:rFonts w:eastAsia="Times New Roman"/>
                <w:color w:val="000000"/>
              </w:rPr>
            </w:pPr>
          </w:p>
        </w:tc>
        <w:tc>
          <w:tcPr>
            <w:tcW w:w="2180" w:type="dxa"/>
            <w:shd w:val="clear" w:color="auto" w:fill="auto"/>
            <w:noWrap/>
            <w:vAlign w:val="bottom"/>
            <w:hideMark/>
          </w:tcPr>
          <w:p w14:paraId="020EF910" w14:textId="05EC2B58" w:rsidR="008E0259" w:rsidRPr="0089171B" w:rsidRDefault="008E0259" w:rsidP="00ED7B2F">
            <w:pPr>
              <w:rPr>
                <w:rFonts w:eastAsia="Times New Roman"/>
                <w:color w:val="000000"/>
              </w:rPr>
            </w:pPr>
            <w:r w:rsidRPr="0089171B">
              <w:rPr>
                <w:rFonts w:eastAsia="Times New Roman"/>
                <w:color w:val="000000"/>
              </w:rPr>
              <w:t xml:space="preserve">JIVE </w:t>
            </w:r>
          </w:p>
        </w:tc>
        <w:tc>
          <w:tcPr>
            <w:tcW w:w="850" w:type="dxa"/>
            <w:shd w:val="clear" w:color="auto" w:fill="auto"/>
            <w:noWrap/>
            <w:vAlign w:val="bottom"/>
            <w:hideMark/>
          </w:tcPr>
          <w:p w14:paraId="13758826" w14:textId="1900B2AE"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1EF4C92A" w14:textId="305CB628"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2FD612F2" w14:textId="7191332A" w:rsidR="008E0259" w:rsidRPr="0089171B" w:rsidRDefault="008E0259">
            <w:pPr>
              <w:jc w:val="right"/>
              <w:rPr>
                <w:rFonts w:eastAsia="Times New Roman"/>
                <w:b/>
                <w:color w:val="000000"/>
              </w:rPr>
            </w:pPr>
            <w:r w:rsidRPr="0089171B">
              <w:rPr>
                <w:rFonts w:eastAsia="Times New Roman"/>
                <w:color w:val="000000"/>
              </w:rPr>
              <w:t>4</w:t>
            </w:r>
          </w:p>
        </w:tc>
        <w:tc>
          <w:tcPr>
            <w:tcW w:w="567" w:type="dxa"/>
            <w:shd w:val="clear" w:color="auto" w:fill="auto"/>
            <w:noWrap/>
            <w:vAlign w:val="bottom"/>
            <w:hideMark/>
          </w:tcPr>
          <w:p w14:paraId="42A19AB7" w14:textId="37B45895" w:rsidR="008E0259" w:rsidRPr="0089171B" w:rsidRDefault="008E0259">
            <w:pPr>
              <w:jc w:val="right"/>
              <w:rPr>
                <w:rFonts w:eastAsia="Times New Roman"/>
                <w:color w:val="000000"/>
              </w:rPr>
            </w:pPr>
            <w:r w:rsidRPr="0089171B">
              <w:rPr>
                <w:rFonts w:eastAsia="Times New Roman"/>
                <w:color w:val="000000"/>
              </w:rPr>
              <w:t>48</w:t>
            </w:r>
          </w:p>
        </w:tc>
        <w:tc>
          <w:tcPr>
            <w:tcW w:w="581" w:type="dxa"/>
            <w:shd w:val="clear" w:color="auto" w:fill="auto"/>
            <w:noWrap/>
            <w:vAlign w:val="bottom"/>
            <w:hideMark/>
          </w:tcPr>
          <w:p w14:paraId="4CB93F4A" w14:textId="37E81BE6" w:rsidR="008E0259" w:rsidRPr="0089171B" w:rsidRDefault="008E0259">
            <w:pPr>
              <w:jc w:val="right"/>
              <w:rPr>
                <w:rFonts w:eastAsia="Times New Roman"/>
                <w:color w:val="000000"/>
              </w:rPr>
            </w:pPr>
            <w:r w:rsidRPr="0089171B">
              <w:rPr>
                <w:rFonts w:eastAsia="Times New Roman"/>
                <w:color w:val="000000"/>
              </w:rPr>
              <w:t>17</w:t>
            </w:r>
          </w:p>
        </w:tc>
        <w:tc>
          <w:tcPr>
            <w:tcW w:w="606" w:type="dxa"/>
            <w:shd w:val="clear" w:color="auto" w:fill="auto"/>
            <w:noWrap/>
            <w:vAlign w:val="bottom"/>
            <w:hideMark/>
          </w:tcPr>
          <w:p w14:paraId="79BDC76E" w14:textId="64F211B8" w:rsidR="008E0259" w:rsidRPr="0089171B" w:rsidRDefault="008E0259">
            <w:pPr>
              <w:jc w:val="right"/>
              <w:rPr>
                <w:rFonts w:eastAsia="Times New Roman"/>
                <w:b/>
                <w:color w:val="000000"/>
              </w:rPr>
            </w:pPr>
            <w:r w:rsidRPr="0089171B">
              <w:rPr>
                <w:rFonts w:eastAsia="Times New Roman"/>
                <w:color w:val="000000"/>
              </w:rPr>
              <w:t>35</w:t>
            </w:r>
          </w:p>
        </w:tc>
        <w:tc>
          <w:tcPr>
            <w:tcW w:w="466" w:type="dxa"/>
            <w:shd w:val="clear" w:color="auto" w:fill="auto"/>
            <w:noWrap/>
            <w:vAlign w:val="bottom"/>
            <w:hideMark/>
          </w:tcPr>
          <w:p w14:paraId="0098C718" w14:textId="229FA78C" w:rsidR="008E0259" w:rsidRPr="0089171B" w:rsidRDefault="008E0259">
            <w:pPr>
              <w:jc w:val="right"/>
              <w:rPr>
                <w:rFonts w:eastAsia="Times New Roman"/>
                <w:color w:val="000000"/>
              </w:rPr>
            </w:pPr>
            <w:r w:rsidRPr="0089171B">
              <w:rPr>
                <w:rFonts w:eastAsia="Times New Roman"/>
                <w:color w:val="000000"/>
              </w:rPr>
              <w:t>1</w:t>
            </w:r>
          </w:p>
        </w:tc>
        <w:tc>
          <w:tcPr>
            <w:tcW w:w="708" w:type="dxa"/>
            <w:shd w:val="clear" w:color="auto" w:fill="auto"/>
            <w:noWrap/>
            <w:vAlign w:val="bottom"/>
            <w:hideMark/>
          </w:tcPr>
          <w:p w14:paraId="001A8837" w14:textId="1F83CAC0" w:rsidR="008E0259" w:rsidRPr="0089171B" w:rsidRDefault="008E0259">
            <w:pPr>
              <w:jc w:val="right"/>
              <w:rPr>
                <w:rFonts w:eastAsia="Times New Roman"/>
                <w:b/>
                <w:color w:val="000000"/>
              </w:rPr>
            </w:pPr>
            <w:r w:rsidRPr="0089171B">
              <w:rPr>
                <w:rFonts w:eastAsia="Times New Roman"/>
                <w:color w:val="000000"/>
              </w:rPr>
              <w:t>18</w:t>
            </w:r>
          </w:p>
        </w:tc>
        <w:tc>
          <w:tcPr>
            <w:tcW w:w="460" w:type="dxa"/>
            <w:tcBorders>
              <w:bottom w:val="single" w:sz="4" w:space="0" w:color="auto"/>
            </w:tcBorders>
            <w:shd w:val="clear" w:color="auto" w:fill="auto"/>
            <w:noWrap/>
            <w:vAlign w:val="bottom"/>
            <w:hideMark/>
          </w:tcPr>
          <w:p w14:paraId="14E844B5" w14:textId="624AAB25"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2DA07E80" w14:textId="1091CE1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1AF9659D" w14:textId="77777777" w:rsidTr="00B205BB">
        <w:trPr>
          <w:trHeight w:val="320"/>
        </w:trPr>
        <w:tc>
          <w:tcPr>
            <w:tcW w:w="956" w:type="dxa"/>
            <w:vMerge/>
            <w:shd w:val="clear" w:color="auto" w:fill="auto"/>
            <w:noWrap/>
            <w:vAlign w:val="bottom"/>
            <w:hideMark/>
          </w:tcPr>
          <w:p w14:paraId="06AB4BAA" w14:textId="2A88DE4C" w:rsidR="008E0259" w:rsidRPr="0089171B" w:rsidRDefault="008E0259" w:rsidP="009365C6">
            <w:pPr>
              <w:rPr>
                <w:rFonts w:eastAsia="Times New Roman"/>
                <w:color w:val="000000"/>
              </w:rPr>
            </w:pPr>
          </w:p>
        </w:tc>
        <w:tc>
          <w:tcPr>
            <w:tcW w:w="2180" w:type="dxa"/>
            <w:shd w:val="clear" w:color="auto" w:fill="auto"/>
            <w:noWrap/>
            <w:vAlign w:val="bottom"/>
            <w:hideMark/>
          </w:tcPr>
          <w:p w14:paraId="7482687C" w14:textId="79E67703" w:rsidR="008E0259" w:rsidRPr="0089171B" w:rsidRDefault="008E0259" w:rsidP="00ED7B2F">
            <w:pPr>
              <w:rPr>
                <w:rFonts w:eastAsia="Times New Roman"/>
                <w:color w:val="000000"/>
              </w:rPr>
            </w:pPr>
            <w:r w:rsidRPr="0089171B">
              <w:rPr>
                <w:rFonts w:eastAsia="Times New Roman"/>
                <w:color w:val="000000"/>
              </w:rPr>
              <w:t xml:space="preserve">MOFA </w:t>
            </w:r>
          </w:p>
        </w:tc>
        <w:tc>
          <w:tcPr>
            <w:tcW w:w="850" w:type="dxa"/>
            <w:shd w:val="clear" w:color="auto" w:fill="auto"/>
            <w:noWrap/>
            <w:vAlign w:val="bottom"/>
            <w:hideMark/>
          </w:tcPr>
          <w:p w14:paraId="49EF5D6E" w14:textId="1D91D5EE"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7EE033A0" w14:textId="7A31823D"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7A298C30" w14:textId="36EF6C30" w:rsidR="008E0259" w:rsidRPr="0089171B" w:rsidRDefault="008E0259">
            <w:pPr>
              <w:jc w:val="right"/>
              <w:rPr>
                <w:rFonts w:eastAsia="Times New Roman"/>
                <w:color w:val="000000"/>
              </w:rPr>
            </w:pPr>
            <w:r w:rsidRPr="0089171B">
              <w:rPr>
                <w:rFonts w:eastAsia="Times New Roman"/>
                <w:color w:val="000000"/>
              </w:rPr>
              <w:t>17</w:t>
            </w:r>
          </w:p>
        </w:tc>
        <w:tc>
          <w:tcPr>
            <w:tcW w:w="567" w:type="dxa"/>
            <w:tcBorders>
              <w:bottom w:val="single" w:sz="4" w:space="0" w:color="auto"/>
            </w:tcBorders>
            <w:shd w:val="clear" w:color="auto" w:fill="auto"/>
            <w:noWrap/>
            <w:vAlign w:val="bottom"/>
            <w:hideMark/>
          </w:tcPr>
          <w:p w14:paraId="26F41270" w14:textId="63EFDE01" w:rsidR="008E0259" w:rsidRPr="0089171B" w:rsidRDefault="008E0259">
            <w:pPr>
              <w:jc w:val="right"/>
              <w:rPr>
                <w:rFonts w:eastAsia="Times New Roman"/>
                <w:color w:val="000000"/>
              </w:rPr>
            </w:pPr>
            <w:r w:rsidRPr="0089171B">
              <w:rPr>
                <w:rFonts w:eastAsia="Times New Roman"/>
                <w:color w:val="000000"/>
              </w:rPr>
              <w:t>20</w:t>
            </w:r>
          </w:p>
        </w:tc>
        <w:tc>
          <w:tcPr>
            <w:tcW w:w="581" w:type="dxa"/>
            <w:tcBorders>
              <w:bottom w:val="single" w:sz="4" w:space="0" w:color="auto"/>
            </w:tcBorders>
            <w:shd w:val="clear" w:color="auto" w:fill="auto"/>
            <w:noWrap/>
            <w:vAlign w:val="bottom"/>
            <w:hideMark/>
          </w:tcPr>
          <w:p w14:paraId="7C74160B" w14:textId="127B0BD8" w:rsidR="008E0259" w:rsidRPr="0089171B" w:rsidRDefault="008E0259">
            <w:pPr>
              <w:jc w:val="right"/>
              <w:rPr>
                <w:rFonts w:eastAsia="Times New Roman"/>
                <w:color w:val="000000"/>
              </w:rPr>
            </w:pPr>
            <w:r w:rsidRPr="0089171B">
              <w:rPr>
                <w:rFonts w:eastAsia="Times New Roman"/>
                <w:color w:val="000000"/>
              </w:rPr>
              <w:t>0</w:t>
            </w:r>
          </w:p>
        </w:tc>
        <w:tc>
          <w:tcPr>
            <w:tcW w:w="606" w:type="dxa"/>
            <w:shd w:val="clear" w:color="auto" w:fill="auto"/>
            <w:noWrap/>
            <w:vAlign w:val="bottom"/>
            <w:hideMark/>
          </w:tcPr>
          <w:p w14:paraId="0C7EAF84" w14:textId="392D0CF5" w:rsidR="008E0259" w:rsidRPr="0089171B" w:rsidRDefault="008E0259">
            <w:pPr>
              <w:jc w:val="right"/>
              <w:rPr>
                <w:rFonts w:eastAsia="Times New Roman"/>
                <w:color w:val="000000"/>
              </w:rPr>
            </w:pPr>
            <w:r w:rsidRPr="0089171B">
              <w:rPr>
                <w:rFonts w:eastAsia="Times New Roman"/>
                <w:color w:val="000000"/>
              </w:rPr>
              <w:t>127</w:t>
            </w:r>
          </w:p>
        </w:tc>
        <w:tc>
          <w:tcPr>
            <w:tcW w:w="466" w:type="dxa"/>
            <w:shd w:val="clear" w:color="auto" w:fill="auto"/>
            <w:noWrap/>
            <w:vAlign w:val="bottom"/>
            <w:hideMark/>
          </w:tcPr>
          <w:p w14:paraId="732016D1" w14:textId="726CC4C4"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31185526" w14:textId="22EE7787" w:rsidR="008E0259" w:rsidRPr="0089171B" w:rsidRDefault="008E0259">
            <w:pPr>
              <w:jc w:val="right"/>
              <w:rPr>
                <w:rFonts w:eastAsia="Times New Roman"/>
                <w:color w:val="000000"/>
              </w:rPr>
            </w:pPr>
            <w:r w:rsidRPr="0089171B">
              <w:rPr>
                <w:rFonts w:eastAsia="Times New Roman"/>
                <w:color w:val="000000"/>
              </w:rPr>
              <w:t>13</w:t>
            </w:r>
          </w:p>
        </w:tc>
        <w:tc>
          <w:tcPr>
            <w:tcW w:w="460" w:type="dxa"/>
            <w:shd w:val="clear" w:color="auto" w:fill="E2EFD9" w:themeFill="accent6" w:themeFillTint="33"/>
            <w:noWrap/>
            <w:vAlign w:val="bottom"/>
            <w:hideMark/>
          </w:tcPr>
          <w:p w14:paraId="0D876B26" w14:textId="21E5926D" w:rsidR="008E0259" w:rsidRPr="0089171B" w:rsidRDefault="008E0259">
            <w:pPr>
              <w:jc w:val="right"/>
              <w:rPr>
                <w:rFonts w:eastAsia="Times New Roman"/>
                <w:color w:val="000000"/>
              </w:rPr>
            </w:pPr>
            <w:r w:rsidRPr="0089171B">
              <w:rPr>
                <w:rFonts w:eastAsia="Times New Roman"/>
                <w:color w:val="000000"/>
              </w:rPr>
              <w:t>2</w:t>
            </w:r>
          </w:p>
        </w:tc>
        <w:tc>
          <w:tcPr>
            <w:tcW w:w="1134" w:type="dxa"/>
            <w:shd w:val="clear" w:color="auto" w:fill="auto"/>
            <w:noWrap/>
            <w:vAlign w:val="bottom"/>
            <w:hideMark/>
          </w:tcPr>
          <w:p w14:paraId="1F264A34" w14:textId="4BE7727B"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3C8F0E90" w14:textId="77777777" w:rsidTr="00BB6916">
        <w:trPr>
          <w:trHeight w:val="320"/>
        </w:trPr>
        <w:tc>
          <w:tcPr>
            <w:tcW w:w="956" w:type="dxa"/>
            <w:vMerge/>
            <w:tcBorders>
              <w:bottom w:val="single" w:sz="24" w:space="0" w:color="auto"/>
            </w:tcBorders>
            <w:shd w:val="clear" w:color="auto" w:fill="auto"/>
            <w:noWrap/>
            <w:vAlign w:val="bottom"/>
            <w:hideMark/>
          </w:tcPr>
          <w:p w14:paraId="6CBBFEC4" w14:textId="2FA8BC9B" w:rsidR="008E0259" w:rsidRPr="0089171B" w:rsidRDefault="008E0259">
            <w:pPr>
              <w:rPr>
                <w:rFonts w:eastAsia="Times New Roman"/>
                <w:color w:val="000000"/>
              </w:rPr>
            </w:pPr>
          </w:p>
        </w:tc>
        <w:tc>
          <w:tcPr>
            <w:tcW w:w="2180" w:type="dxa"/>
            <w:tcBorders>
              <w:bottom w:val="single" w:sz="24" w:space="0" w:color="auto"/>
            </w:tcBorders>
            <w:shd w:val="clear" w:color="auto" w:fill="auto"/>
            <w:noWrap/>
            <w:vAlign w:val="bottom"/>
            <w:hideMark/>
          </w:tcPr>
          <w:p w14:paraId="03299107" w14:textId="71C3EDC7" w:rsidR="008E0259" w:rsidRPr="0089171B" w:rsidRDefault="008E0259" w:rsidP="00ED7B2F">
            <w:pPr>
              <w:rPr>
                <w:rFonts w:eastAsia="Times New Roman"/>
                <w:color w:val="000000"/>
              </w:rPr>
            </w:pPr>
            <w:r w:rsidRPr="0089171B">
              <w:rPr>
                <w:rFonts w:eastAsia="Times New Roman"/>
                <w:color w:val="000000"/>
              </w:rPr>
              <w:t>sGCCA</w:t>
            </w:r>
          </w:p>
        </w:tc>
        <w:tc>
          <w:tcPr>
            <w:tcW w:w="850" w:type="dxa"/>
            <w:tcBorders>
              <w:bottom w:val="single" w:sz="24" w:space="0" w:color="auto"/>
            </w:tcBorders>
            <w:shd w:val="clear" w:color="auto" w:fill="auto"/>
            <w:noWrap/>
            <w:vAlign w:val="bottom"/>
            <w:hideMark/>
          </w:tcPr>
          <w:p w14:paraId="6CAD7BB4" w14:textId="1E95216D" w:rsidR="008E0259" w:rsidRPr="0089171B" w:rsidRDefault="008E0259">
            <w:pPr>
              <w:jc w:val="right"/>
              <w:rPr>
                <w:rFonts w:eastAsia="Times New Roman"/>
                <w:color w:val="000000"/>
              </w:rPr>
            </w:pPr>
            <w:r w:rsidRPr="0089171B">
              <w:rPr>
                <w:rFonts w:eastAsia="Times New Roman"/>
                <w:color w:val="000000"/>
              </w:rPr>
              <w:t>0</w:t>
            </w:r>
          </w:p>
        </w:tc>
        <w:tc>
          <w:tcPr>
            <w:tcW w:w="567" w:type="dxa"/>
            <w:tcBorders>
              <w:bottom w:val="single" w:sz="24" w:space="0" w:color="auto"/>
            </w:tcBorders>
            <w:shd w:val="clear" w:color="auto" w:fill="auto"/>
            <w:noWrap/>
            <w:vAlign w:val="bottom"/>
            <w:hideMark/>
          </w:tcPr>
          <w:p w14:paraId="566F9124" w14:textId="005D0D75"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24" w:space="0" w:color="auto"/>
            </w:tcBorders>
            <w:shd w:val="clear" w:color="auto" w:fill="auto"/>
            <w:noWrap/>
            <w:vAlign w:val="bottom"/>
            <w:hideMark/>
          </w:tcPr>
          <w:p w14:paraId="11200073" w14:textId="1F28236A" w:rsidR="008E0259" w:rsidRPr="0089171B" w:rsidRDefault="008E0259">
            <w:pPr>
              <w:jc w:val="right"/>
              <w:rPr>
                <w:rFonts w:eastAsia="Times New Roman"/>
                <w:color w:val="000000"/>
              </w:rPr>
            </w:pPr>
            <w:r w:rsidRPr="0089171B">
              <w:rPr>
                <w:rFonts w:eastAsia="Times New Roman"/>
                <w:color w:val="000000"/>
              </w:rPr>
              <w:t>2</w:t>
            </w:r>
          </w:p>
        </w:tc>
        <w:tc>
          <w:tcPr>
            <w:tcW w:w="567" w:type="dxa"/>
            <w:tcBorders>
              <w:bottom w:val="single" w:sz="24" w:space="0" w:color="auto"/>
            </w:tcBorders>
            <w:shd w:val="clear" w:color="auto" w:fill="E2EFD9" w:themeFill="accent6" w:themeFillTint="33"/>
            <w:noWrap/>
            <w:vAlign w:val="bottom"/>
            <w:hideMark/>
          </w:tcPr>
          <w:p w14:paraId="13BE049C" w14:textId="68B38DBE" w:rsidR="008E0259" w:rsidRPr="0089171B" w:rsidRDefault="008E0259">
            <w:pPr>
              <w:jc w:val="right"/>
              <w:rPr>
                <w:rFonts w:eastAsia="Times New Roman"/>
                <w:color w:val="000000"/>
              </w:rPr>
            </w:pPr>
            <w:r w:rsidRPr="0089171B">
              <w:rPr>
                <w:rFonts w:eastAsia="Times New Roman"/>
                <w:color w:val="000000"/>
              </w:rPr>
              <w:t>57</w:t>
            </w:r>
          </w:p>
        </w:tc>
        <w:tc>
          <w:tcPr>
            <w:tcW w:w="581" w:type="dxa"/>
            <w:tcBorders>
              <w:bottom w:val="single" w:sz="24" w:space="0" w:color="auto"/>
            </w:tcBorders>
            <w:shd w:val="clear" w:color="auto" w:fill="E2EFD9" w:themeFill="accent6" w:themeFillTint="33"/>
            <w:noWrap/>
            <w:vAlign w:val="bottom"/>
            <w:hideMark/>
          </w:tcPr>
          <w:p w14:paraId="7BC39D6D" w14:textId="14217B6F" w:rsidR="008E0259" w:rsidRPr="0089171B" w:rsidRDefault="008E0259">
            <w:pPr>
              <w:jc w:val="right"/>
              <w:rPr>
                <w:rFonts w:eastAsia="Times New Roman"/>
                <w:b/>
                <w:color w:val="000000"/>
              </w:rPr>
            </w:pPr>
            <w:r w:rsidRPr="0089171B">
              <w:rPr>
                <w:rFonts w:eastAsia="Times New Roman"/>
                <w:color w:val="000000"/>
              </w:rPr>
              <w:t>47</w:t>
            </w:r>
          </w:p>
        </w:tc>
        <w:tc>
          <w:tcPr>
            <w:tcW w:w="606" w:type="dxa"/>
            <w:tcBorders>
              <w:bottom w:val="single" w:sz="24" w:space="0" w:color="auto"/>
            </w:tcBorders>
            <w:shd w:val="clear" w:color="auto" w:fill="auto"/>
            <w:noWrap/>
            <w:vAlign w:val="bottom"/>
            <w:hideMark/>
          </w:tcPr>
          <w:p w14:paraId="1A7B46C0" w14:textId="1933ED89" w:rsidR="008E0259" w:rsidRPr="0089171B" w:rsidRDefault="008E0259">
            <w:pPr>
              <w:jc w:val="right"/>
              <w:rPr>
                <w:rFonts w:eastAsia="Times New Roman"/>
                <w:color w:val="000000"/>
              </w:rPr>
            </w:pPr>
            <w:r w:rsidRPr="0089171B">
              <w:rPr>
                <w:rFonts w:eastAsia="Times New Roman"/>
                <w:color w:val="000000"/>
              </w:rPr>
              <w:t>42</w:t>
            </w:r>
          </w:p>
        </w:tc>
        <w:tc>
          <w:tcPr>
            <w:tcW w:w="466" w:type="dxa"/>
            <w:tcBorders>
              <w:bottom w:val="single" w:sz="24" w:space="0" w:color="auto"/>
            </w:tcBorders>
            <w:shd w:val="clear" w:color="auto" w:fill="auto"/>
            <w:noWrap/>
            <w:vAlign w:val="bottom"/>
            <w:hideMark/>
          </w:tcPr>
          <w:p w14:paraId="0655F9D0" w14:textId="5C183379" w:rsidR="008E0259" w:rsidRPr="0089171B" w:rsidRDefault="008E0259">
            <w:pPr>
              <w:jc w:val="right"/>
              <w:rPr>
                <w:rFonts w:eastAsia="Times New Roman"/>
                <w:color w:val="000000"/>
              </w:rPr>
            </w:pPr>
            <w:r w:rsidRPr="0089171B">
              <w:rPr>
                <w:rFonts w:eastAsia="Times New Roman"/>
                <w:color w:val="000000"/>
              </w:rPr>
              <w:t>1</w:t>
            </w:r>
          </w:p>
        </w:tc>
        <w:tc>
          <w:tcPr>
            <w:tcW w:w="708" w:type="dxa"/>
            <w:tcBorders>
              <w:bottom w:val="single" w:sz="24" w:space="0" w:color="auto"/>
            </w:tcBorders>
            <w:shd w:val="clear" w:color="auto" w:fill="auto"/>
            <w:noWrap/>
            <w:vAlign w:val="bottom"/>
            <w:hideMark/>
          </w:tcPr>
          <w:p w14:paraId="2B5D4DAC" w14:textId="4B8BB8CB" w:rsidR="008E0259" w:rsidRPr="0089171B" w:rsidRDefault="008E0259">
            <w:pPr>
              <w:jc w:val="right"/>
              <w:rPr>
                <w:rFonts w:eastAsia="Times New Roman"/>
                <w:color w:val="000000"/>
              </w:rPr>
            </w:pPr>
            <w:r w:rsidRPr="0089171B">
              <w:rPr>
                <w:rFonts w:eastAsia="Times New Roman"/>
                <w:color w:val="000000"/>
              </w:rPr>
              <w:t>78</w:t>
            </w:r>
          </w:p>
        </w:tc>
        <w:tc>
          <w:tcPr>
            <w:tcW w:w="460" w:type="dxa"/>
            <w:tcBorders>
              <w:bottom w:val="single" w:sz="24" w:space="0" w:color="auto"/>
            </w:tcBorders>
            <w:shd w:val="clear" w:color="auto" w:fill="auto"/>
            <w:noWrap/>
            <w:vAlign w:val="bottom"/>
            <w:hideMark/>
          </w:tcPr>
          <w:p w14:paraId="3579804C" w14:textId="272BC394"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24" w:space="0" w:color="auto"/>
            </w:tcBorders>
            <w:shd w:val="clear" w:color="auto" w:fill="auto"/>
            <w:noWrap/>
            <w:vAlign w:val="bottom"/>
            <w:hideMark/>
          </w:tcPr>
          <w:p w14:paraId="113BC206" w14:textId="33A89B1B" w:rsidR="008E0259" w:rsidRPr="0089171B" w:rsidRDefault="008E0259">
            <w:pPr>
              <w:jc w:val="right"/>
              <w:rPr>
                <w:rFonts w:eastAsia="Times New Roman"/>
                <w:color w:val="000000"/>
              </w:rPr>
            </w:pPr>
            <w:r w:rsidRPr="0089171B">
              <w:rPr>
                <w:rFonts w:eastAsia="Times New Roman"/>
                <w:color w:val="000000"/>
              </w:rPr>
              <w:t>0</w:t>
            </w:r>
          </w:p>
        </w:tc>
      </w:tr>
    </w:tbl>
    <w:p w14:paraId="5E7DF0D1" w14:textId="77777777" w:rsidR="00B867AD" w:rsidRPr="0089171B" w:rsidRDefault="00B867AD" w:rsidP="00F21B8F">
      <w:pPr>
        <w:spacing w:line="480" w:lineRule="auto"/>
      </w:pPr>
    </w:p>
    <w:p w14:paraId="505C743C" w14:textId="352E4563" w:rsidR="00DA55F9" w:rsidRPr="0089171B" w:rsidRDefault="00740B96" w:rsidP="00AB3F00">
      <w:pPr>
        <w:spacing w:line="480" w:lineRule="auto"/>
        <w:ind w:firstLine="720"/>
      </w:pPr>
      <w:r w:rsidRPr="0089171B">
        <w:lastRenderedPageBreak/>
        <w:t>Gene set enrichment analysis was performed for each multi-omic panel</w:t>
      </w:r>
      <w:r w:rsidR="00807B69" w:rsidRPr="0089171B">
        <w:t xml:space="preserve"> (using gene symbols of mRNA and CpGs)</w:t>
      </w:r>
      <w:r w:rsidR="00672206" w:rsidRPr="0089171B">
        <w:t xml:space="preserve"> using 10 gene set collections (</w:t>
      </w:r>
      <w:r w:rsidR="00C6724A" w:rsidRPr="0089171B">
        <w:t>see methods for details</w:t>
      </w:r>
      <w:r w:rsidR="00672206" w:rsidRPr="0089171B">
        <w:t>)</w:t>
      </w:r>
      <w:r w:rsidRPr="0089171B">
        <w:t xml:space="preserve"> and the number of significant gene sets at an FDR threshold of 5% were determined (Table </w:t>
      </w:r>
      <w:r w:rsidR="004C2BF4" w:rsidRPr="0089171B">
        <w:t>2</w:t>
      </w:r>
      <w:r w:rsidRPr="0089171B">
        <w:t xml:space="preserve">). </w:t>
      </w:r>
      <w:r w:rsidR="000A6D1A" w:rsidRPr="0089171B">
        <w:t xml:space="preserve">The DIABLO_full model </w:t>
      </w:r>
      <w:r w:rsidR="007A35DB" w:rsidRPr="0089171B">
        <w:t>identified the greatest number of significant gene sets across the 10 gene set collections as compared to the other integrative approac</w:t>
      </w:r>
      <w:r w:rsidR="00C77DAC" w:rsidRPr="0089171B">
        <w:t>hes. DIABLO ranked higher than the other methods</w:t>
      </w:r>
      <w:r w:rsidR="00A02356" w:rsidRPr="0089171B">
        <w:t xml:space="preserve"> in the colon (7/10), gbm (5</w:t>
      </w:r>
      <w:r w:rsidR="007A35DB" w:rsidRPr="0089171B">
        <w:t xml:space="preserve">/10) and </w:t>
      </w:r>
      <w:r w:rsidR="00A02356" w:rsidRPr="0089171B">
        <w:t xml:space="preserve">lung (5/10) cancer datasets, </w:t>
      </w:r>
      <w:r w:rsidR="00C77DAC" w:rsidRPr="0089171B">
        <w:t>whereas</w:t>
      </w:r>
      <w:r w:rsidR="00A02356" w:rsidRPr="0089171B">
        <w:t xml:space="preserve"> JIVE outperformed all other methods</w:t>
      </w:r>
      <w:r w:rsidR="00C77DAC" w:rsidRPr="0089171B">
        <w:t xml:space="preserve"> in the kidney cancer datasets</w:t>
      </w:r>
      <w:r w:rsidR="00A02356" w:rsidRPr="0089171B">
        <w:t xml:space="preserve"> (6/10).</w:t>
      </w:r>
    </w:p>
    <w:p w14:paraId="7144EC78" w14:textId="7EAE3130" w:rsidR="00F501C8" w:rsidRPr="0089171B" w:rsidRDefault="00F501C8" w:rsidP="00F21B8F">
      <w:pPr>
        <w:spacing w:line="480" w:lineRule="auto"/>
      </w:pPr>
    </w:p>
    <w:p w14:paraId="3175F60A" w14:textId="34E2C5A0" w:rsidR="0068350C" w:rsidRPr="0089171B" w:rsidRDefault="0068350C" w:rsidP="00F21B8F">
      <w:pPr>
        <w:spacing w:line="480" w:lineRule="auto"/>
        <w:rPr>
          <w:b/>
        </w:rPr>
      </w:pPr>
      <w:r w:rsidRPr="0089171B">
        <w:rPr>
          <w:b/>
        </w:rPr>
        <w:t>Case study 1</w:t>
      </w:r>
      <w:r w:rsidR="005C54D6" w:rsidRPr="0089171B">
        <w:rPr>
          <w:b/>
        </w:rPr>
        <w:t>: DIABLO identified</w:t>
      </w:r>
      <w:r w:rsidRPr="0089171B">
        <w:rPr>
          <w:b/>
        </w:rPr>
        <w:t xml:space="preserve"> </w:t>
      </w:r>
      <w:r w:rsidR="006B40A8" w:rsidRPr="0089171B">
        <w:rPr>
          <w:b/>
        </w:rPr>
        <w:t>known and novel</w:t>
      </w:r>
      <w:r w:rsidR="005F2ED8" w:rsidRPr="0089171B">
        <w:rPr>
          <w:b/>
        </w:rPr>
        <w:t xml:space="preserve"> multi-omic biomarkers of </w:t>
      </w:r>
      <w:r w:rsidR="006B40A8" w:rsidRPr="0089171B">
        <w:rPr>
          <w:b/>
        </w:rPr>
        <w:t>breast cancer subtypes.</w:t>
      </w:r>
    </w:p>
    <w:p w14:paraId="2FEE0B1D" w14:textId="0F1B1FC1" w:rsidR="006B40A8" w:rsidRPr="0089171B" w:rsidRDefault="00675E1F" w:rsidP="00F21B8F">
      <w:pPr>
        <w:spacing w:line="480" w:lineRule="auto"/>
      </w:pPr>
      <w:r w:rsidRPr="0089171B">
        <w:t>Next, a</w:t>
      </w:r>
      <w:r w:rsidR="005C54D6" w:rsidRPr="0089171B">
        <w:t xml:space="preserve"> standard biomarker analysis workflow</w:t>
      </w:r>
      <w:r w:rsidR="0089171B" w:rsidRPr="0089171B">
        <w:t xml:space="preserve"> </w:t>
      </w:r>
      <w:r w:rsidR="0089171B" w:rsidRPr="0089171B">
        <w:t>(</w:t>
      </w:r>
      <w:r w:rsidR="0089171B" w:rsidRPr="0089171B">
        <w:rPr>
          <w:b/>
        </w:rPr>
        <w:t>Supplementary Figure 6</w:t>
      </w:r>
      <w:r w:rsidR="0089171B" w:rsidRPr="0089171B">
        <w:t>)</w:t>
      </w:r>
      <w:r w:rsidR="005C54D6" w:rsidRPr="0089171B">
        <w:t xml:space="preserve"> using DIABLO</w:t>
      </w:r>
      <w:r w:rsidRPr="0089171B">
        <w:t xml:space="preserve"> is described</w:t>
      </w:r>
      <w:r w:rsidR="005C54D6" w:rsidRPr="0089171B">
        <w:t xml:space="preserve"> for the identification of a multi-omic biomarker panel that is predictive of PAM50 breast cancer subtypes</w:t>
      </w:r>
      <w:r w:rsidR="0089171B" w:rsidRPr="0089171B">
        <w:t xml:space="preserve">. </w:t>
      </w:r>
      <w:r w:rsidR="005A0F7D" w:rsidRPr="0089171B">
        <w:t xml:space="preserve">After data processing </w:t>
      </w:r>
      <w:r w:rsidR="008F55FE" w:rsidRPr="0089171B">
        <w:t xml:space="preserve">and normalization </w:t>
      </w:r>
      <w:r w:rsidR="00B57621">
        <w:t>of each omic type (see M</w:t>
      </w:r>
      <w:r w:rsidR="005F2ED8" w:rsidRPr="0089171B">
        <w:t>ethods), the samples were divided into training and test sets (</w:t>
      </w:r>
      <w:r w:rsidR="005F2ED8" w:rsidRPr="0089171B">
        <w:rPr>
          <w:b/>
        </w:rPr>
        <w:t>Table 1</w:t>
      </w:r>
      <w:r w:rsidR="005F2ED8" w:rsidRPr="0089171B">
        <w:t>).</w:t>
      </w:r>
      <w:r w:rsidR="00734C30" w:rsidRPr="0089171B">
        <w:t xml:space="preserve"> The training data</w:t>
      </w:r>
      <w:r w:rsidR="005F2ED8" w:rsidRPr="0089171B">
        <w:t xml:space="preserve"> consisted of </w:t>
      </w:r>
      <w:r w:rsidR="00D743DC" w:rsidRPr="0089171B">
        <w:t xml:space="preserve">four </w:t>
      </w:r>
      <w:r w:rsidR="00734C30" w:rsidRPr="0089171B">
        <w:t>omic-datasets</w:t>
      </w:r>
      <w:r w:rsidR="00D743DC" w:rsidRPr="0089171B">
        <w:t xml:space="preserve"> (mRNA, miRNA, CpGs and proteins)</w:t>
      </w:r>
      <w:r w:rsidR="00734C30" w:rsidRPr="0089171B">
        <w:t xml:space="preserve"> whereas the test data</w:t>
      </w:r>
      <w:r w:rsidR="00A40C54" w:rsidRPr="0089171B">
        <w:t xml:space="preserve"> included all except </w:t>
      </w:r>
      <w:r w:rsidR="00734C30" w:rsidRPr="0089171B">
        <w:t>the protein dataset.</w:t>
      </w:r>
      <w:r w:rsidR="002E6B14" w:rsidRPr="0089171B">
        <w:t xml:space="preserve"> </w:t>
      </w:r>
      <w:r w:rsidR="00620645" w:rsidRPr="0089171B">
        <w:t>The optimal multi-omic biomarker panel was selected using a grid approach, that is, for a given number of variables 5x5-fold cross-validation was used to estimate the out-of-sample balanced error rate. The number of variables that resulted in the minimum balanced error rate were retained and this was performed sequentially for each component, up to 3 components (as previously described</w:t>
      </w:r>
      <w:r w:rsidR="00067D5A" w:rsidRPr="0089171B">
        <w:t xml:space="preserve"> </w:t>
      </w:r>
      <w:r w:rsidR="00620645" w:rsidRPr="0089171B">
        <w:fldChar w:fldCharType="begin"/>
      </w:r>
      <w:r w:rsidR="00B91D7E" w:rsidRPr="0089171B">
        <w:instrText xml:space="preserve"> ADDIN ZOTERO_ITEM CSL_CITATION {"citationID":"a6e1ha36bh","properties":{"formattedCitation":"[18]","plainCitation":"[18]"},"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89171B">
        <w:fldChar w:fldCharType="separate"/>
      </w:r>
      <w:r w:rsidR="00B91D7E" w:rsidRPr="0089171B">
        <w:rPr>
          <w:noProof/>
        </w:rPr>
        <w:t>[18]</w:t>
      </w:r>
      <w:r w:rsidR="00620645" w:rsidRPr="0089171B">
        <w:fldChar w:fldCharType="end"/>
      </w:r>
      <w:r w:rsidR="00620645" w:rsidRPr="0089171B">
        <w:t>). The</w:t>
      </w:r>
      <w:r w:rsidR="002E6B14" w:rsidRPr="0089171B">
        <w:t xml:space="preserve"> opt</w:t>
      </w:r>
      <w:r w:rsidR="00620645" w:rsidRPr="0089171B">
        <w:t>imal multi-omic panel consisted</w:t>
      </w:r>
      <w:r w:rsidR="002E6B14" w:rsidRPr="0089171B">
        <w:t xml:space="preserve"> of 45 mRNA, 45 miRNAs, 25 CpGs and 55 proteins</w:t>
      </w:r>
      <w:r w:rsidR="00187707" w:rsidRPr="0089171B">
        <w:t xml:space="preserve"> across three components with a balanced error rate of 17.9±</w:t>
      </w:r>
      <w:r w:rsidR="009C5CC5" w:rsidRPr="0089171B">
        <w:t>1.9% (</w:t>
      </w:r>
      <w:r w:rsidR="009C5CC5" w:rsidRPr="0089171B">
        <w:rPr>
          <w:b/>
        </w:rPr>
        <w:t>Supplementary Figure 7</w:t>
      </w:r>
      <w:r w:rsidR="002E6B14" w:rsidRPr="0089171B">
        <w:t>).</w:t>
      </w:r>
      <w:r w:rsidR="004E797F" w:rsidRPr="0089171B">
        <w:t xml:space="preserve"> The multi-omic biomarker panel consisting of many variables with previous known associations with breast cancer </w:t>
      </w:r>
      <w:r w:rsidR="00CF24F9" w:rsidRPr="0089171B">
        <w:t>using</w:t>
      </w:r>
      <w:r w:rsidR="004E797F" w:rsidRPr="0089171B">
        <w:t xml:space="preserve"> </w:t>
      </w:r>
      <w:r w:rsidR="004E797F" w:rsidRPr="0089171B">
        <w:lastRenderedPageBreak/>
        <w:t>databases such Molecular Signature database (MolSigDB)</w:t>
      </w:r>
      <w:r w:rsidR="00BE407A" w:rsidRPr="0089171B">
        <w:t xml:space="preserve"> </w:t>
      </w:r>
      <w:r w:rsidR="00BE407A" w:rsidRPr="0089171B">
        <w:fldChar w:fldCharType="begin"/>
      </w:r>
      <w:r w:rsidR="00B91D7E" w:rsidRPr="0089171B">
        <w:instrText xml:space="preserve"> ADDIN ZOTERO_ITEM CSL_CITATION {"citationID":"a1okj2bi1bs","properties":{"formattedCitation":"[19]","plainCitation":"[19]"},"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E407A" w:rsidRPr="0089171B">
        <w:fldChar w:fldCharType="separate"/>
      </w:r>
      <w:r w:rsidR="00B91D7E" w:rsidRPr="0089171B">
        <w:rPr>
          <w:noProof/>
        </w:rPr>
        <w:t>[19]</w:t>
      </w:r>
      <w:r w:rsidR="00BE407A" w:rsidRPr="0089171B">
        <w:fldChar w:fldCharType="end"/>
      </w:r>
      <w:r w:rsidR="004E797F" w:rsidRPr="0089171B">
        <w:t>, miRCancer</w:t>
      </w:r>
      <w:r w:rsidR="00BE407A" w:rsidRPr="0089171B">
        <w:t xml:space="preserve"> </w:t>
      </w:r>
      <w:r w:rsidR="00BE407A" w:rsidRPr="0089171B">
        <w:fldChar w:fldCharType="begin"/>
      </w:r>
      <w:r w:rsidR="00B91D7E" w:rsidRPr="0089171B">
        <w:instrText xml:space="preserve"> ADDIN ZOTERO_ITEM CSL_CITATION {"citationID":"a1ouqmrtk3j","properties":{"formattedCitation":"[20]","plainCitation":"[20]"},"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E407A" w:rsidRPr="0089171B">
        <w:fldChar w:fldCharType="separate"/>
      </w:r>
      <w:r w:rsidR="00B91D7E" w:rsidRPr="0089171B">
        <w:rPr>
          <w:noProof/>
        </w:rPr>
        <w:t>[20]</w:t>
      </w:r>
      <w:r w:rsidR="00BE407A" w:rsidRPr="0089171B">
        <w:fldChar w:fldCharType="end"/>
      </w:r>
      <w:r w:rsidR="004E797F" w:rsidRPr="0089171B">
        <w:t>, O</w:t>
      </w:r>
      <w:r w:rsidR="00330F75" w:rsidRPr="0089171B">
        <w:t>nline Mendelian Inheritance in Man (OMIM)</w:t>
      </w:r>
      <w:r w:rsidR="00BE407A" w:rsidRPr="0089171B">
        <w:t xml:space="preserve"> </w:t>
      </w:r>
      <w:r w:rsidR="00BE407A" w:rsidRPr="0089171B">
        <w:fldChar w:fldCharType="begin"/>
      </w:r>
      <w:r w:rsidR="00B91D7E" w:rsidRPr="0089171B">
        <w:instrText xml:space="preserve"> ADDIN ZOTERO_ITEM CSL_CITATION {"citationID":"a2994u1ofid","properties":{"formattedCitation":"[21]","plainCitation":"[21]"},"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E407A" w:rsidRPr="0089171B">
        <w:fldChar w:fldCharType="separate"/>
      </w:r>
      <w:r w:rsidR="00B91D7E" w:rsidRPr="0089171B">
        <w:rPr>
          <w:noProof/>
        </w:rPr>
        <w:t>[21]</w:t>
      </w:r>
      <w:r w:rsidR="00BE407A" w:rsidRPr="0089171B">
        <w:fldChar w:fldCharType="end"/>
      </w:r>
      <w:r w:rsidR="00330F75" w:rsidRPr="0089171B">
        <w:t xml:space="preserve">, </w:t>
      </w:r>
      <w:r w:rsidR="00F56AB3" w:rsidRPr="0089171B">
        <w:t>and DriverDB</w:t>
      </w:r>
      <w:r w:rsidR="00BE407A" w:rsidRPr="0089171B">
        <w:t xml:space="preserve">v2 </w:t>
      </w:r>
      <w:r w:rsidR="00BE407A" w:rsidRPr="0089171B">
        <w:fldChar w:fldCharType="begin"/>
      </w:r>
      <w:r w:rsidR="00B91D7E" w:rsidRPr="0089171B">
        <w:instrText xml:space="preserve"> ADDIN ZOTERO_ITEM CSL_CITATION {"citationID":"a2drq4q17a2","properties":{"formattedCitation":"[22]","plainCitation":"[22]"},"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E407A" w:rsidRPr="0089171B">
        <w:fldChar w:fldCharType="separate"/>
      </w:r>
      <w:r w:rsidR="00B91D7E" w:rsidRPr="0089171B">
        <w:rPr>
          <w:noProof/>
        </w:rPr>
        <w:t>[22]</w:t>
      </w:r>
      <w:r w:rsidR="00BE407A" w:rsidRPr="0089171B">
        <w:fldChar w:fldCharType="end"/>
      </w:r>
      <w:r w:rsidR="00BE407A" w:rsidRPr="0089171B">
        <w:t xml:space="preserve"> </w:t>
      </w:r>
      <w:r w:rsidR="004E797F" w:rsidRPr="0089171B">
        <w:t>(</w:t>
      </w:r>
      <w:r w:rsidR="004E797F" w:rsidRPr="0089171B">
        <w:rPr>
          <w:b/>
        </w:rPr>
        <w:t>Figure 5A</w:t>
      </w:r>
      <w:r w:rsidR="004E797F" w:rsidRPr="0089171B">
        <w:t>).</w:t>
      </w:r>
      <w:r w:rsidR="004A5185" w:rsidRPr="0089171B">
        <w:t xml:space="preserve"> </w:t>
      </w:r>
      <w:r w:rsidR="004A5185" w:rsidRPr="0089171B">
        <w:rPr>
          <w:b/>
        </w:rPr>
        <w:t>Figure 5A</w:t>
      </w:r>
      <w:r w:rsidR="004A5185" w:rsidRPr="0089171B">
        <w:t xml:space="preserve"> depicts the variable contributions of each omic-type</w:t>
      </w:r>
      <w:r w:rsidR="000F74DB" w:rsidRPr="0089171B">
        <w:t xml:space="preserve"> where the ranking corresponds to the loading weight (importance) of that feature for a given latent component. Variables with no overlap with a given database may represent novel biomarkers of breast cancer, or have not been added to the list of databases used for this analysis. For example, </w:t>
      </w:r>
      <w:r w:rsidR="00CF24F9" w:rsidRPr="0089171B">
        <w:t>C35 (C17orf37) did not overlap with any of the breast-cancer related database searches, however C35 is a known oncogene in breast cancer</w:t>
      </w:r>
      <w:r w:rsidR="00CB10F6" w:rsidRPr="0089171B">
        <w:t xml:space="preserve">. </w:t>
      </w:r>
      <w:r w:rsidR="00B65E6B" w:rsidRPr="0089171B">
        <w:t>The component</w:t>
      </w:r>
      <w:r w:rsidR="00EA439F" w:rsidRPr="0089171B">
        <w:t xml:space="preserve"> plot</w:t>
      </w:r>
      <w:r w:rsidR="00B65E6B" w:rsidRPr="0089171B">
        <w:t>s</w:t>
      </w:r>
      <w:r w:rsidR="00750D28" w:rsidRPr="0089171B">
        <w:t xml:space="preserve"> of the multi-omic panel (consensus) as well as the individual omic variables </w:t>
      </w:r>
      <w:r w:rsidR="00B65E6B" w:rsidRPr="0089171B">
        <w:t xml:space="preserve">are depicted in </w:t>
      </w:r>
      <w:r w:rsidR="00B65E6B" w:rsidRPr="0089171B">
        <w:rPr>
          <w:b/>
        </w:rPr>
        <w:t>Figure 5B</w:t>
      </w:r>
      <w:r w:rsidR="00750D28" w:rsidRPr="0089171B">
        <w:t xml:space="preserve">. </w:t>
      </w:r>
      <w:r w:rsidR="00E12A83" w:rsidRPr="0089171B">
        <w:t>The ellipses (95% confidence) were generated using the training data and superimposed with the samples from the test data (</w:t>
      </w:r>
      <w:r w:rsidR="00E12A83" w:rsidRPr="0089171B">
        <w:rPr>
          <w:b/>
        </w:rPr>
        <w:t>Table 1</w:t>
      </w:r>
      <w:r w:rsidR="00E12A83" w:rsidRPr="0089171B">
        <w:t xml:space="preserve">). The majority of the points in </w:t>
      </w:r>
      <w:r w:rsidR="00E12A83" w:rsidRPr="0089171B">
        <w:rPr>
          <w:b/>
        </w:rPr>
        <w:t>Figure 5B</w:t>
      </w:r>
      <w:r w:rsidR="00E12A83" w:rsidRPr="0089171B">
        <w:t xml:space="preserve"> are inside the ellipses suggest a reproducible multi-omic signature that is predictive of the breast cancer subtype (balanced error rate = </w:t>
      </w:r>
      <w:r w:rsidR="00097360" w:rsidRPr="0089171B">
        <w:t>22.9%</w:t>
      </w:r>
      <w:r w:rsidR="00E12A83" w:rsidRPr="0089171B">
        <w:t xml:space="preserve">). </w:t>
      </w:r>
      <w:r w:rsidR="00B65E6B" w:rsidRPr="0089171B">
        <w:t>The consensus plot corresponded strongly with the mRNA</w:t>
      </w:r>
      <w:r w:rsidR="00E12A83" w:rsidRPr="0089171B">
        <w:t xml:space="preserve"> component plot, depicting</w:t>
      </w:r>
      <w:r w:rsidR="00B65E6B" w:rsidRPr="0089171B">
        <w:t xml:space="preserve"> a strong separation of the Basal</w:t>
      </w:r>
      <w:r w:rsidR="00097360" w:rsidRPr="0089171B">
        <w:t xml:space="preserve"> (error rate = 4.9%)</w:t>
      </w:r>
      <w:r w:rsidR="00B65E6B" w:rsidRPr="0089171B">
        <w:t xml:space="preserve"> and Her2</w:t>
      </w:r>
      <w:r w:rsidR="00097360" w:rsidRPr="0089171B">
        <w:t xml:space="preserve"> (error rate = 20%)</w:t>
      </w:r>
      <w:r w:rsidR="00B65E6B" w:rsidRPr="0089171B">
        <w:t xml:space="preserve"> breast cancer subtypes and weaker separation of Lum</w:t>
      </w:r>
      <w:r w:rsidR="0037512A" w:rsidRPr="0089171B">
        <w:t xml:space="preserve">inal </w:t>
      </w:r>
      <w:r w:rsidR="00B65E6B" w:rsidRPr="0089171B">
        <w:t xml:space="preserve">A </w:t>
      </w:r>
      <w:r w:rsidR="00097360" w:rsidRPr="0089171B">
        <w:t>(</w:t>
      </w:r>
      <w:r w:rsidR="0037512A" w:rsidRPr="0089171B">
        <w:t xml:space="preserve">LumA, </w:t>
      </w:r>
      <w:r w:rsidR="00097360" w:rsidRPr="0089171B">
        <w:t xml:space="preserve">error rate = 13.3%) </w:t>
      </w:r>
      <w:r w:rsidR="00B65E6B" w:rsidRPr="0089171B">
        <w:t>and Lum</w:t>
      </w:r>
      <w:r w:rsidR="0037512A" w:rsidRPr="0089171B">
        <w:t xml:space="preserve">inal </w:t>
      </w:r>
      <w:r w:rsidR="00B65E6B" w:rsidRPr="0089171B">
        <w:t xml:space="preserve">B </w:t>
      </w:r>
      <w:r w:rsidR="00097360" w:rsidRPr="0089171B">
        <w:t>(</w:t>
      </w:r>
      <w:r w:rsidR="0037512A" w:rsidRPr="0089171B">
        <w:t xml:space="preserve">LumB, </w:t>
      </w:r>
      <w:r w:rsidR="00097360" w:rsidRPr="0089171B">
        <w:t xml:space="preserve">error rate = 53.3%) </w:t>
      </w:r>
      <w:r w:rsidR="00B65E6B" w:rsidRPr="0089171B">
        <w:t>from each other.</w:t>
      </w:r>
      <w:r w:rsidR="0037512A" w:rsidRPr="0089171B">
        <w:t xml:space="preserve"> Similarly, the heatmap showing the scaled expression of all features of the multi-omic panel, depicts a strong clustering of the Basal (blue) and Her2 (orange) samples whereas the Luminal A and B (gray and green) are mixed together (</w:t>
      </w:r>
      <w:r w:rsidR="0037512A" w:rsidRPr="0089171B">
        <w:rPr>
          <w:b/>
        </w:rPr>
        <w:t>Figure 5C</w:t>
      </w:r>
      <w:r w:rsidR="0037512A" w:rsidRPr="0089171B">
        <w:t>).</w:t>
      </w:r>
      <w:r w:rsidR="00036706" w:rsidRPr="0089171B">
        <w:t xml:space="preserve"> The</w:t>
      </w:r>
      <w:r w:rsidR="00EE76BE" w:rsidRPr="0089171B">
        <w:t xml:space="preserve"> features of the multi-omic panel form</w:t>
      </w:r>
      <w:r w:rsidR="00933CF7" w:rsidRPr="0089171B">
        <w:t>ed</w:t>
      </w:r>
      <w:r w:rsidR="00EE76BE" w:rsidRPr="0089171B">
        <w:t xml:space="preserve"> a densely connected network comprising of </w:t>
      </w:r>
      <w:r w:rsidR="00933CF7" w:rsidRPr="0089171B">
        <w:t xml:space="preserve">four communities where variables in each community (cluster) are densely connected with themselves and sparsely connected with variables in other clusters </w:t>
      </w:r>
      <w:r w:rsidR="00A52A03" w:rsidRPr="0089171B">
        <w:t>(</w:t>
      </w:r>
      <w:r w:rsidR="00A52A03" w:rsidRPr="0089171B">
        <w:rPr>
          <w:b/>
        </w:rPr>
        <w:t>Figure 5D</w:t>
      </w:r>
      <w:r w:rsidR="00A52A03" w:rsidRPr="0089171B">
        <w:t>)</w:t>
      </w:r>
      <w:r w:rsidR="00EE76BE" w:rsidRPr="0089171B">
        <w:t>.</w:t>
      </w:r>
      <w:r w:rsidR="00A52A03" w:rsidRPr="0089171B">
        <w:t xml:space="preserve"> The largest cl</w:t>
      </w:r>
      <w:r w:rsidR="00537EEC" w:rsidRPr="0089171B">
        <w:t>uster consisted of 72 variables; 20 mRNA</w:t>
      </w:r>
      <w:r w:rsidR="00DB5AE1" w:rsidRPr="0089171B">
        <w:t>s</w:t>
      </w:r>
      <w:r w:rsidR="00537EEC" w:rsidRPr="0089171B">
        <w:t>, 21 miRNA</w:t>
      </w:r>
      <w:r w:rsidR="00DB5AE1" w:rsidRPr="0089171B">
        <w:t>s</w:t>
      </w:r>
      <w:r w:rsidR="00537EEC" w:rsidRPr="0089171B">
        <w:t>, 15 CpGs and 16 proteins.</w:t>
      </w:r>
      <w:r w:rsidR="00B6685E" w:rsidRPr="0089171B">
        <w:t xml:space="preserve"> Gene set enrichment analysis (</w:t>
      </w:r>
      <w:r w:rsidR="00B6685E" w:rsidRPr="0089171B">
        <w:rPr>
          <w:b/>
        </w:rPr>
        <w:t>Figure 5D</w:t>
      </w:r>
      <w:r w:rsidR="00B6685E" w:rsidRPr="0089171B">
        <w:t>) identified many cancer-associated pathways (</w:t>
      </w:r>
      <w:r w:rsidR="00B6685E" w:rsidRPr="0089171B">
        <w:rPr>
          <w:i/>
        </w:rPr>
        <w:t>e.g.</w:t>
      </w:r>
      <w:r w:rsidR="00B6685E" w:rsidRPr="0089171B">
        <w:t xml:space="preserve"> FOXM1 pathway, p53 signaling </w:t>
      </w:r>
      <w:r w:rsidR="00B6685E" w:rsidRPr="0089171B">
        <w:lastRenderedPageBreak/>
        <w:t>pathway), DNA damage and repair pathways (</w:t>
      </w:r>
      <w:r w:rsidR="00B6685E" w:rsidRPr="0089171B">
        <w:rPr>
          <w:i/>
        </w:rPr>
        <w:t>e.g.</w:t>
      </w:r>
      <w:r w:rsidR="00B6685E" w:rsidRPr="0089171B">
        <w:t xml:space="preserve"> E2F mediated regulation of DNA replication, G2M DNA damage checkpoint) and various cell-cycle pathways (</w:t>
      </w:r>
      <w:r w:rsidR="00B6685E" w:rsidRPr="0089171B">
        <w:rPr>
          <w:i/>
        </w:rPr>
        <w:t>e.g.</w:t>
      </w:r>
      <w:r w:rsidR="00B6685E" w:rsidRPr="0089171B">
        <w:t xml:space="preserve"> G1S transition, mitotic G1/G1S phases).</w:t>
      </w:r>
    </w:p>
    <w:p w14:paraId="3BEA9A6C" w14:textId="77777777" w:rsidR="006B40A8" w:rsidRPr="0089171B" w:rsidRDefault="006B40A8" w:rsidP="00F21B8F">
      <w:pPr>
        <w:spacing w:line="480" w:lineRule="auto"/>
      </w:pPr>
    </w:p>
    <w:p w14:paraId="6536FB70" w14:textId="287265A1" w:rsidR="00A26E02" w:rsidRPr="0089171B" w:rsidRDefault="003233A5" w:rsidP="00343442">
      <w:r w:rsidRPr="0089171B">
        <w:rPr>
          <w:noProof/>
        </w:rPr>
        <w:drawing>
          <wp:inline distT="0" distB="0" distL="0" distR="0" wp14:anchorId="06E56D3D" wp14:editId="07D8EFC1">
            <wp:extent cx="5938520" cy="5938520"/>
            <wp:effectExtent l="0" t="0" r="5080" b="5080"/>
            <wp:docPr id="1" name="Picture 1" descr="../analyses/casestudy1_brca/results/Figures/brc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casestudy1_brca/results/Figures/brcaResults.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520" cy="5938520"/>
                    </a:xfrm>
                    <a:prstGeom prst="rect">
                      <a:avLst/>
                    </a:prstGeom>
                    <a:noFill/>
                    <a:ln>
                      <a:noFill/>
                    </a:ln>
                  </pic:spPr>
                </pic:pic>
              </a:graphicData>
            </a:graphic>
          </wp:inline>
        </w:drawing>
      </w:r>
    </w:p>
    <w:p w14:paraId="56302FDB" w14:textId="10078252" w:rsidR="00A26E02" w:rsidRPr="0089171B" w:rsidRDefault="008F47A4" w:rsidP="00343442">
      <w:r w:rsidRPr="0089171B">
        <w:rPr>
          <w:b/>
        </w:rPr>
        <w:t xml:space="preserve">Figure 4. </w:t>
      </w:r>
      <w:r w:rsidR="006A46AE" w:rsidRPr="0089171B">
        <w:rPr>
          <w:b/>
        </w:rPr>
        <w:t>Identification of a multi-omic biomarker panel that is predictive of breast cancer subtypes.</w:t>
      </w:r>
      <w:r w:rsidR="00343442" w:rsidRPr="0089171B">
        <w:t xml:space="preserve"> A) </w:t>
      </w:r>
      <w:r w:rsidR="008F3122" w:rsidRPr="0089171B">
        <w:t xml:space="preserve">Variable contributions plots of each omic-type depicting the important of each omic variable in discrimination breast cancer subtypes. B) </w:t>
      </w:r>
      <w:r w:rsidR="00C647F5" w:rsidRPr="0089171B">
        <w:t xml:space="preserve">Component plots depicting the clustering of </w:t>
      </w:r>
      <w:r w:rsidR="009D62CC" w:rsidRPr="0089171B">
        <w:t xml:space="preserve">subjects in the test dataset with ellipses based on the multi-omic biomarker in A). C) Heatmap of the scaled expression of each omic-variable part of the multi-omic biomarker </w:t>
      </w:r>
      <w:r w:rsidR="009D62CC" w:rsidRPr="0089171B">
        <w:lastRenderedPageBreak/>
        <w:t>panel. D) Multi-omic biomarker panel network of high correlated variables (absolute Pearson correlation &gt; 0.4)</w:t>
      </w:r>
      <w:r w:rsidR="00F31004" w:rsidRPr="0089171B">
        <w:t xml:space="preserve">. Four clusters of variables </w:t>
      </w:r>
      <w:r w:rsidR="00933CF7" w:rsidRPr="0089171B">
        <w:t>or communities based on clustering the edge betweeness scores were identified. E) The largest community is D (red cluster) was used to perform gene set enrichment analysis and many cancer related pathways were identified.</w:t>
      </w:r>
    </w:p>
    <w:p w14:paraId="18BA6E59" w14:textId="77777777" w:rsidR="00A26E02" w:rsidRPr="0089171B" w:rsidRDefault="00A26E02" w:rsidP="00F21B8F">
      <w:pPr>
        <w:spacing w:line="480" w:lineRule="auto"/>
      </w:pPr>
    </w:p>
    <w:p w14:paraId="0CED1072" w14:textId="44242808" w:rsidR="001E3F65" w:rsidRPr="0089171B" w:rsidRDefault="001E3F65" w:rsidP="001E3F65">
      <w:pPr>
        <w:spacing w:line="480" w:lineRule="auto"/>
        <w:rPr>
          <w:b/>
        </w:rPr>
      </w:pPr>
      <w:r w:rsidRPr="0089171B">
        <w:rPr>
          <w:b/>
        </w:rPr>
        <w:t xml:space="preserve">Case study </w:t>
      </w:r>
      <w:r w:rsidR="00492FB8" w:rsidRPr="0089171B">
        <w:rPr>
          <w:b/>
        </w:rPr>
        <w:t>2: Cross over studies</w:t>
      </w:r>
      <w:r w:rsidRPr="0089171B">
        <w:rPr>
          <w:b/>
        </w:rPr>
        <w:t xml:space="preserve"> and module-based analyses with DIABO </w:t>
      </w:r>
    </w:p>
    <w:p w14:paraId="53CDE460" w14:textId="77777777" w:rsidR="00C130A2" w:rsidRPr="0089171B" w:rsidRDefault="00C130A2" w:rsidP="00F21B8F">
      <w:pPr>
        <w:spacing w:line="480" w:lineRule="auto"/>
      </w:pPr>
    </w:p>
    <w:p w14:paraId="36319CC8" w14:textId="1EF883EC" w:rsidR="00C130A2" w:rsidRPr="0089171B" w:rsidRDefault="0036209D" w:rsidP="00F21B8F">
      <w:pPr>
        <w:spacing w:line="480" w:lineRule="auto"/>
      </w:pPr>
      <w:r w:rsidRPr="0089171B">
        <w:rPr>
          <w:noProof/>
        </w:rPr>
        <w:drawing>
          <wp:inline distT="0" distB="0" distL="0" distR="0" wp14:anchorId="78F15120" wp14:editId="3A9270A7">
            <wp:extent cx="5938520" cy="3336290"/>
            <wp:effectExtent l="0" t="0" r="5080" b="0"/>
            <wp:docPr id="8" name="Picture 8" descr="../../diablo/analyses/casestudy2_asthma/results/Figures/asthm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blo/analyses/casestudy2_asthma/results/Figures/asthmaResults.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8520" cy="3336290"/>
                    </a:xfrm>
                    <a:prstGeom prst="rect">
                      <a:avLst/>
                    </a:prstGeom>
                    <a:noFill/>
                    <a:ln>
                      <a:noFill/>
                    </a:ln>
                  </pic:spPr>
                </pic:pic>
              </a:graphicData>
            </a:graphic>
          </wp:inline>
        </w:drawing>
      </w:r>
    </w:p>
    <w:p w14:paraId="69E5056F" w14:textId="4C0CA2D4" w:rsidR="00C130A2" w:rsidRPr="0089171B" w:rsidRDefault="00C130A2" w:rsidP="004C0EF9">
      <w:r w:rsidRPr="0089171B">
        <w:rPr>
          <w:b/>
        </w:rPr>
        <w:t xml:space="preserve">Figure 5. </w:t>
      </w:r>
      <w:r w:rsidR="00D93505" w:rsidRPr="0089171B">
        <w:rPr>
          <w:b/>
        </w:rPr>
        <w:t>DIABLO workflow for the identification of a multi-omic biomarker panel in response to allergen inhalation challenge.</w:t>
      </w:r>
      <w:r w:rsidR="00B250B7" w:rsidRPr="0089171B">
        <w:t xml:space="preserve"> A) Diagram depi</w:t>
      </w:r>
      <w:r w:rsidR="007176C5" w:rsidRPr="0089171B">
        <w:t xml:space="preserve">cting the module-based, multilevel approach, </w:t>
      </w:r>
      <w:r w:rsidR="00B250B7" w:rsidRPr="0089171B">
        <w:t>and design</w:t>
      </w:r>
      <w:r w:rsidR="007176C5" w:rsidRPr="0089171B">
        <w:t xml:space="preserve"> matrix</w:t>
      </w:r>
      <w:r w:rsidR="00B250B7" w:rsidRPr="0089171B">
        <w:t xml:space="preserve"> used for the DIABLO analysis. B) </w:t>
      </w:r>
      <w:r w:rsidR="00C0765D" w:rsidRPr="0089171B">
        <w:t>Receiver operating characteristic curves</w:t>
      </w:r>
      <w:r w:rsidR="007176C5" w:rsidRPr="0089171B">
        <w:t xml:space="preserve"> comparing the performance of the standard</w:t>
      </w:r>
      <w:r w:rsidR="00C0765D" w:rsidRPr="0089171B">
        <w:t xml:space="preserve"> </w:t>
      </w:r>
      <w:r w:rsidR="007176C5" w:rsidRPr="0089171B">
        <w:t xml:space="preserve">DIABLO and multilevel DIABLO model (mDIABLO) using a leave-one-out cross-validation. C) Component plots depicting the separation of the </w:t>
      </w:r>
      <w:r w:rsidR="00D81FDA" w:rsidRPr="0089171B">
        <w:t>pre</w:t>
      </w:r>
      <w:r w:rsidR="004C0EF9" w:rsidRPr="0089171B">
        <w:t>-</w:t>
      </w:r>
      <w:r w:rsidR="00D81FDA" w:rsidRPr="0089171B">
        <w:t xml:space="preserve"> and post challenge samples based on DIABLO and </w:t>
      </w:r>
      <w:r w:rsidR="00C25070" w:rsidRPr="0089171B">
        <w:t>mDIABLO</w:t>
      </w:r>
      <w:r w:rsidR="00D81FDA" w:rsidRPr="0089171B">
        <w:t xml:space="preserve">. </w:t>
      </w:r>
      <w:r w:rsidR="00226B7D" w:rsidRPr="0089171B">
        <w:t>D) Intersection plot depicting the number of overlapping features across the different omic datasets in the DIABLO and mDIABLO models. E) Heatmap of the Pearson correlation</w:t>
      </w:r>
      <w:r w:rsidR="004C0EF9" w:rsidRPr="0089171B">
        <w:t xml:space="preserve"> values</w:t>
      </w:r>
      <w:r w:rsidR="00226B7D" w:rsidRPr="0089171B">
        <w:t xml:space="preserve"> between the features selected using mDIABLO. </w:t>
      </w:r>
      <w:r w:rsidR="004C0EF9" w:rsidRPr="0089171B">
        <w:t>F) Circos plot depicting the strongest correlations between different omic features of the mDIABLO panel.</w:t>
      </w:r>
    </w:p>
    <w:p w14:paraId="7FC230D6" w14:textId="77777777" w:rsidR="00C130A2" w:rsidRPr="0089171B" w:rsidRDefault="00C130A2" w:rsidP="00F21B8F">
      <w:pPr>
        <w:spacing w:line="480" w:lineRule="auto"/>
      </w:pPr>
    </w:p>
    <w:p w14:paraId="3F18BFF8" w14:textId="42971A8C" w:rsidR="004F1901" w:rsidRPr="0089171B" w:rsidRDefault="00582CFE" w:rsidP="001C59E4">
      <w:pPr>
        <w:spacing w:line="480" w:lineRule="auto"/>
        <w:rPr>
          <w:rFonts w:eastAsia="Times New Roman"/>
        </w:rPr>
      </w:pPr>
      <w:r w:rsidRPr="0089171B">
        <w:t xml:space="preserve">Various improvements have been made to </w:t>
      </w:r>
      <w:r w:rsidR="00412841" w:rsidRPr="0089171B">
        <w:t>improve</w:t>
      </w:r>
      <w:r w:rsidRPr="0089171B">
        <w:t xml:space="preserve"> the flexibility</w:t>
      </w:r>
      <w:r w:rsidR="00412841" w:rsidRPr="0089171B">
        <w:t xml:space="preserve"> (</w:t>
      </w:r>
      <w:r w:rsidR="00412841" w:rsidRPr="0089171B">
        <w:rPr>
          <w:i/>
        </w:rPr>
        <w:t>e.g.</w:t>
      </w:r>
      <w:r w:rsidR="00412841" w:rsidRPr="0089171B">
        <w:t xml:space="preserve"> application to different study design </w:t>
      </w:r>
      <w:r w:rsidR="00412841" w:rsidRPr="0089171B">
        <w:fldChar w:fldCharType="begin"/>
      </w:r>
      <w:r w:rsidR="00B91D7E" w:rsidRPr="0089171B">
        <w:instrText xml:space="preserve"> ADDIN ZOTERO_ITEM CSL_CITATION {"citationID":"a1eas768ujg","properties":{"formattedCitation":"[23]","plainCitation":"[23]"},"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412841" w:rsidRPr="0089171B">
        <w:fldChar w:fldCharType="separate"/>
      </w:r>
      <w:r w:rsidR="00B91D7E" w:rsidRPr="0089171B">
        <w:rPr>
          <w:noProof/>
        </w:rPr>
        <w:t>[23]</w:t>
      </w:r>
      <w:r w:rsidR="00412841" w:rsidRPr="0089171B">
        <w:fldChar w:fldCharType="end"/>
      </w:r>
      <w:r w:rsidR="00412841" w:rsidRPr="0089171B">
        <w:t>) and interpretability (incorporation of prior biological knowledge</w:t>
      </w:r>
      <w:r w:rsidR="00EE59C9" w:rsidRPr="0089171B">
        <w:t xml:space="preserve"> </w:t>
      </w:r>
      <w:r w:rsidR="00EE59C9" w:rsidRPr="0089171B">
        <w:fldChar w:fldCharType="begin"/>
      </w:r>
      <w:r w:rsidR="00B91D7E" w:rsidRPr="0089171B">
        <w:instrText xml:space="preserve"> ADDIN ZOTERO_ITEM CSL_CITATION {"citationID":"a1t0b9h3igh","properties":{"formattedCitation":"{\\rtf [24\\uc0\\u8211{}26]}","plainCitation":"[24–26]"},"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00EE59C9" w:rsidRPr="0089171B">
        <w:fldChar w:fldCharType="separate"/>
      </w:r>
      <w:r w:rsidR="00B91D7E" w:rsidRPr="0089171B">
        <w:rPr>
          <w:rFonts w:eastAsia="Times New Roman"/>
        </w:rPr>
        <w:t>[24–26]</w:t>
      </w:r>
      <w:r w:rsidR="00EE59C9" w:rsidRPr="0089171B">
        <w:fldChar w:fldCharType="end"/>
      </w:r>
      <w:r w:rsidR="00412841" w:rsidRPr="0089171B">
        <w:t>)</w:t>
      </w:r>
      <w:r w:rsidRPr="0089171B">
        <w:t xml:space="preserve"> </w:t>
      </w:r>
      <w:r w:rsidR="00412841" w:rsidRPr="0089171B">
        <w:t xml:space="preserve">of </w:t>
      </w:r>
      <w:r w:rsidR="00412841" w:rsidRPr="0089171B">
        <w:lastRenderedPageBreak/>
        <w:t xml:space="preserve">prediction algorithms. </w:t>
      </w:r>
      <w:r w:rsidR="00490518" w:rsidRPr="0089171B">
        <w:t>We demonstrate both of these properties by using a multi-step approach to compute gene and metabolite module</w:t>
      </w:r>
      <w:r w:rsidR="00B171F4" w:rsidRPr="0089171B">
        <w:t>s and extract the within-sample variation before applying DIABLO</w:t>
      </w:r>
      <w:r w:rsidR="007D0745" w:rsidRPr="0089171B">
        <w:t xml:space="preserve"> to an asthma study with a cross-over study design</w:t>
      </w:r>
      <w:r w:rsidR="00B171F4" w:rsidRPr="0089171B">
        <w:t>.</w:t>
      </w:r>
      <w:r w:rsidR="007D0745" w:rsidRPr="0089171B">
        <w:t xml:space="preserve"> </w:t>
      </w:r>
      <w:r w:rsidR="00CF3EFE" w:rsidRPr="0089171B">
        <w:t>An allergen inhalation challenge was performed in 14 subjects and blood samples were collected before</w:t>
      </w:r>
      <w:r w:rsidR="00852FCF" w:rsidRPr="0089171B">
        <w:t xml:space="preserve"> (pre)</w:t>
      </w:r>
      <w:r w:rsidR="00CF3EFE" w:rsidRPr="0089171B">
        <w:t xml:space="preserve"> and two hours after </w:t>
      </w:r>
      <w:r w:rsidR="00852FCF" w:rsidRPr="0089171B">
        <w:t xml:space="preserve">(post) </w:t>
      </w:r>
      <w:r w:rsidR="00CF3EFE" w:rsidRPr="0089171B">
        <w:t xml:space="preserve">challenge. </w:t>
      </w:r>
      <w:r w:rsidR="009A2569" w:rsidRPr="0089171B">
        <w:rPr>
          <w:b/>
        </w:rPr>
        <w:t>Supplementary Figure 8</w:t>
      </w:r>
      <w:r w:rsidR="007B2A5A" w:rsidRPr="0089171B">
        <w:t xml:space="preserve"> depicts the decline in lung function after allergen inhalation challenge. Therefore</w:t>
      </w:r>
      <w:r w:rsidR="00856CAF" w:rsidRPr="0089171B">
        <w:t>,</w:t>
      </w:r>
      <w:r w:rsidR="007B2A5A" w:rsidRPr="0089171B">
        <w:t xml:space="preserve"> the goal of this study was to identify perturbed molecular mechanisms in the blood in response to allergen inhalation challenge. </w:t>
      </w:r>
      <w:r w:rsidR="004F1901" w:rsidRPr="0089171B">
        <w:t xml:space="preserve">Cell-type frequencies, </w:t>
      </w:r>
      <w:r w:rsidR="00856CAF" w:rsidRPr="0089171B">
        <w:t>leukocyte gene transcript expression and plasma metabolite abundances</w:t>
      </w:r>
      <w:r w:rsidR="004F1901" w:rsidRPr="0089171B">
        <w:t xml:space="preserve"> were determined for all samples (Table 1)</w:t>
      </w:r>
      <w:r w:rsidR="00856CAF" w:rsidRPr="0089171B">
        <w:t xml:space="preserve">. A module based approach (also known as eigengene summarization </w:t>
      </w:r>
      <w:r w:rsidR="00856CAF" w:rsidRPr="0089171B">
        <w:fldChar w:fldCharType="begin"/>
      </w:r>
      <w:r w:rsidR="00B91D7E" w:rsidRPr="0089171B">
        <w:instrText xml:space="preserve"> ADDIN ZOTERO_ITEM CSL_CITATION {"citationID":"p4q6f60oh","properties":{"formattedCitation":"[13]","plainCitation":"[13]"},"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856CAF" w:rsidRPr="0089171B">
        <w:fldChar w:fldCharType="separate"/>
      </w:r>
      <w:r w:rsidR="00B91D7E" w:rsidRPr="0089171B">
        <w:rPr>
          <w:rFonts w:eastAsia="Times New Roman"/>
        </w:rPr>
        <w:t>[13]</w:t>
      </w:r>
      <w:r w:rsidR="00856CAF" w:rsidRPr="0089171B">
        <w:fldChar w:fldCharType="end"/>
      </w:r>
      <w:r w:rsidR="004F1901" w:rsidRPr="0089171B">
        <w:t>, see Methods</w:t>
      </w:r>
      <w:r w:rsidR="00856CAF" w:rsidRPr="0089171B">
        <w:t xml:space="preserve">) was used to transform both the gene expression and metabolite datasets into pathway datasets. Consequently, each variable in those two datasets now represented the pathway activity expression level for each sample instead of direct gene/metabolite expression. </w:t>
      </w:r>
      <w:r w:rsidR="00856CAF" w:rsidRPr="0089171B">
        <w:rPr>
          <w:rFonts w:eastAsia="Times New Roman"/>
        </w:rPr>
        <w:t>The mRNA dataset was transformed into a Kyoto Encyclopedia of Genes and Genomes (KEGG) dataset whereas the metabolite dataset was transformed into a metabolite pathway dataset</w:t>
      </w:r>
      <w:r w:rsidR="006E12DE" w:rsidRPr="0089171B">
        <w:rPr>
          <w:rFonts w:eastAsia="Times New Roman"/>
        </w:rPr>
        <w:t xml:space="preserve"> (</w:t>
      </w:r>
      <w:r w:rsidR="006E12DE" w:rsidRPr="0089171B">
        <w:rPr>
          <w:rFonts w:eastAsia="Times New Roman"/>
          <w:b/>
        </w:rPr>
        <w:t>Figure 5A</w:t>
      </w:r>
      <w:r w:rsidR="006E12DE" w:rsidRPr="0089171B">
        <w:rPr>
          <w:rFonts w:eastAsia="Times New Roman"/>
        </w:rPr>
        <w:t>)</w:t>
      </w:r>
      <w:r w:rsidR="00856CAF" w:rsidRPr="0089171B">
        <w:rPr>
          <w:rFonts w:eastAsia="Times New Roman"/>
        </w:rPr>
        <w:t xml:space="preserve">. To account for the repeated measures experimental design, </w:t>
      </w:r>
      <w:r w:rsidR="00705593" w:rsidRPr="0089171B">
        <w:rPr>
          <w:rFonts w:eastAsia="Times New Roman"/>
        </w:rPr>
        <w:t>a multilevel approach is used to extract the within-sample variation from each dataset</w:t>
      </w:r>
      <w:r w:rsidR="006E12DE" w:rsidRPr="0089171B">
        <w:rPr>
          <w:rFonts w:eastAsia="Times New Roman"/>
        </w:rPr>
        <w:t xml:space="preserve"> </w:t>
      </w:r>
      <w:r w:rsidR="00856CAF" w:rsidRPr="0089171B">
        <w:rPr>
          <w:rFonts w:eastAsia="Times New Roman"/>
        </w:rPr>
        <w:t>(</w:t>
      </w:r>
      <w:r w:rsidR="00856CAF" w:rsidRPr="0089171B">
        <w:rPr>
          <w:rFonts w:eastAsia="Times New Roman"/>
          <w:b/>
        </w:rPr>
        <w:t>see Methods</w:t>
      </w:r>
      <w:r w:rsidR="00856CAF" w:rsidRPr="0089171B">
        <w:rPr>
          <w:rFonts w:eastAsia="Times New Roman"/>
        </w:rPr>
        <w:t xml:space="preserve">). </w:t>
      </w:r>
      <w:r w:rsidR="006E12DE" w:rsidRPr="0089171B">
        <w:rPr>
          <w:rFonts w:eastAsia="Times New Roman"/>
        </w:rPr>
        <w:t>The within-sample variation was used to identify a multiple omic biomarker panel consisting of cells, gene and metabolite modules that discriminated pre</w:t>
      </w:r>
      <w:r w:rsidR="00E37B9E" w:rsidRPr="0089171B">
        <w:rPr>
          <w:rFonts w:eastAsia="Times New Roman"/>
        </w:rPr>
        <w:t>-</w:t>
      </w:r>
      <w:r w:rsidR="006E12DE" w:rsidRPr="0089171B">
        <w:rPr>
          <w:rFonts w:eastAsia="Times New Roman"/>
        </w:rPr>
        <w:t xml:space="preserve"> from post-challenge samples (</w:t>
      </w:r>
      <w:r w:rsidR="006E12DE" w:rsidRPr="0089171B">
        <w:rPr>
          <w:rFonts w:eastAsia="Times New Roman"/>
          <w:b/>
        </w:rPr>
        <w:t>Figure 5A</w:t>
      </w:r>
      <w:r w:rsidR="006E12DE" w:rsidRPr="0089171B">
        <w:rPr>
          <w:rFonts w:eastAsia="Times New Roman"/>
        </w:rPr>
        <w:t>).</w:t>
      </w:r>
      <w:r w:rsidR="00E37B9E" w:rsidRPr="0089171B">
        <w:rPr>
          <w:rFonts w:eastAsia="Times New Roman"/>
        </w:rPr>
        <w:t xml:space="preserve"> We contrast </w:t>
      </w:r>
      <w:r w:rsidR="00A03B8A" w:rsidRPr="0089171B">
        <w:rPr>
          <w:rFonts w:eastAsia="Times New Roman"/>
        </w:rPr>
        <w:t xml:space="preserve">the resulting </w:t>
      </w:r>
      <w:r w:rsidR="00705593" w:rsidRPr="0089171B">
        <w:rPr>
          <w:rFonts w:eastAsia="Times New Roman"/>
        </w:rPr>
        <w:t xml:space="preserve">multilevel </w:t>
      </w:r>
      <w:r w:rsidR="00A03B8A" w:rsidRPr="0089171B">
        <w:rPr>
          <w:rFonts w:eastAsia="Times New Roman"/>
        </w:rPr>
        <w:t>DIABLO (</w:t>
      </w:r>
      <w:r w:rsidR="00705593" w:rsidRPr="0089171B">
        <w:rPr>
          <w:rFonts w:eastAsia="Times New Roman"/>
        </w:rPr>
        <w:t>mDIABLO</w:t>
      </w:r>
      <w:r w:rsidR="00A03B8A" w:rsidRPr="0089171B">
        <w:rPr>
          <w:rFonts w:eastAsia="Times New Roman"/>
        </w:rPr>
        <w:t xml:space="preserve">) </w:t>
      </w:r>
      <w:r w:rsidR="00394A03" w:rsidRPr="0089171B">
        <w:rPr>
          <w:rFonts w:eastAsia="Times New Roman"/>
        </w:rPr>
        <w:t xml:space="preserve">model </w:t>
      </w:r>
      <w:r w:rsidR="00A03B8A" w:rsidRPr="0089171B">
        <w:rPr>
          <w:rFonts w:eastAsia="Times New Roman"/>
        </w:rPr>
        <w:t>with a standard DIABLO model that does not take into account the paired nature of this study by comparing their cross-validation classification performance</w:t>
      </w:r>
      <w:r w:rsidR="00D440BC" w:rsidRPr="0089171B">
        <w:rPr>
          <w:rFonts w:eastAsia="Times New Roman"/>
        </w:rPr>
        <w:t>s</w:t>
      </w:r>
      <w:r w:rsidR="00A03B8A" w:rsidRPr="0089171B">
        <w:rPr>
          <w:rFonts w:eastAsia="Times New Roman"/>
        </w:rPr>
        <w:t xml:space="preserve"> (</w:t>
      </w:r>
      <w:r w:rsidR="00A03B8A" w:rsidRPr="0089171B">
        <w:rPr>
          <w:rFonts w:eastAsia="Times New Roman"/>
          <w:b/>
        </w:rPr>
        <w:t>Figure 5B</w:t>
      </w:r>
      <w:r w:rsidR="00A03B8A" w:rsidRPr="0089171B">
        <w:rPr>
          <w:rFonts w:eastAsia="Times New Roman"/>
        </w:rPr>
        <w:t>).</w:t>
      </w:r>
      <w:r w:rsidR="008B50B0" w:rsidRPr="0089171B">
        <w:rPr>
          <w:rFonts w:eastAsia="Times New Roman"/>
        </w:rPr>
        <w:t xml:space="preserve"> </w:t>
      </w:r>
      <w:r w:rsidR="00D440BC" w:rsidRPr="0089171B">
        <w:rPr>
          <w:rFonts w:eastAsia="Times New Roman"/>
        </w:rPr>
        <w:t xml:space="preserve">mDIABLO strongly out performed DIABLO in using a leave-one-out cross-validation, </w:t>
      </w:r>
      <w:r w:rsidR="00C0765D" w:rsidRPr="0089171B">
        <w:rPr>
          <w:rFonts w:eastAsia="Times New Roman"/>
        </w:rPr>
        <w:t>AUC=</w:t>
      </w:r>
      <w:r w:rsidR="00D440BC" w:rsidRPr="0089171B">
        <w:rPr>
          <w:rFonts w:eastAsia="Times New Roman"/>
        </w:rPr>
        <w:t xml:space="preserve">98.5% vs. </w:t>
      </w:r>
      <w:r w:rsidR="00C0765D" w:rsidRPr="0089171B">
        <w:rPr>
          <w:rFonts w:eastAsia="Times New Roman"/>
        </w:rPr>
        <w:t>AUC=</w:t>
      </w:r>
      <w:r w:rsidR="00D440BC" w:rsidRPr="0089171B">
        <w:rPr>
          <w:rFonts w:eastAsia="Times New Roman"/>
        </w:rPr>
        <w:t>62.2%</w:t>
      </w:r>
      <w:r w:rsidR="00B57621">
        <w:rPr>
          <w:rFonts w:eastAsia="Times New Roman"/>
        </w:rPr>
        <w:t xml:space="preserve"> (see M</w:t>
      </w:r>
      <w:r w:rsidR="00C125A7" w:rsidRPr="0089171B">
        <w:rPr>
          <w:rFonts w:eastAsia="Times New Roman"/>
        </w:rPr>
        <w:t>ethods for description of cross-validation scheme)</w:t>
      </w:r>
      <w:r w:rsidR="00D440BC" w:rsidRPr="0089171B">
        <w:rPr>
          <w:rFonts w:eastAsia="Times New Roman"/>
        </w:rPr>
        <w:t>.</w:t>
      </w:r>
      <w:r w:rsidR="00C125A7" w:rsidRPr="0089171B">
        <w:rPr>
          <w:rFonts w:eastAsia="Times New Roman"/>
        </w:rPr>
        <w:t xml:space="preserve"> </w:t>
      </w:r>
      <w:r w:rsidR="00071463" w:rsidRPr="0089171B">
        <w:rPr>
          <w:rFonts w:eastAsia="Times New Roman"/>
          <w:b/>
        </w:rPr>
        <w:t>Figure 5C</w:t>
      </w:r>
      <w:r w:rsidR="00071463" w:rsidRPr="0089171B">
        <w:rPr>
          <w:rFonts w:eastAsia="Times New Roman"/>
        </w:rPr>
        <w:t xml:space="preserve"> depicts the component plots which indicate a greater degree </w:t>
      </w:r>
      <w:r w:rsidR="00071463" w:rsidRPr="0089171B">
        <w:rPr>
          <w:rFonts w:eastAsia="Times New Roman"/>
        </w:rPr>
        <w:lastRenderedPageBreak/>
        <w:t>of separation between the pre</w:t>
      </w:r>
      <w:r w:rsidR="00CD7E11" w:rsidRPr="0089171B">
        <w:rPr>
          <w:rFonts w:eastAsia="Times New Roman"/>
        </w:rPr>
        <w:t>-</w:t>
      </w:r>
      <w:r w:rsidR="00880090" w:rsidRPr="0089171B">
        <w:rPr>
          <w:rFonts w:eastAsia="Times New Roman"/>
        </w:rPr>
        <w:t xml:space="preserve"> and post-</w:t>
      </w:r>
      <w:r w:rsidR="00071463" w:rsidRPr="0089171B">
        <w:rPr>
          <w:rFonts w:eastAsia="Times New Roman"/>
        </w:rPr>
        <w:t xml:space="preserve">challenge samples for mDIABLO compared to DIABLO. </w:t>
      </w:r>
      <w:r w:rsidR="001C59E4" w:rsidRPr="0089171B">
        <w:rPr>
          <w:rFonts w:eastAsia="Times New Roman"/>
        </w:rPr>
        <w:t xml:space="preserve">Common </w:t>
      </w:r>
      <w:r w:rsidR="00CD7E11" w:rsidRPr="0089171B">
        <w:rPr>
          <w:rFonts w:eastAsia="Times New Roman"/>
        </w:rPr>
        <w:t xml:space="preserve">features (pathways) </w:t>
      </w:r>
      <w:r w:rsidR="00C637A5" w:rsidRPr="0089171B">
        <w:rPr>
          <w:rFonts w:eastAsia="Times New Roman"/>
        </w:rPr>
        <w:t>were identified across omic-types</w:t>
      </w:r>
      <w:r w:rsidR="00CD7E11" w:rsidRPr="0089171B">
        <w:rPr>
          <w:rFonts w:eastAsia="Times New Roman"/>
        </w:rPr>
        <w:t xml:space="preserve"> in the mDIABLO model (maroon bars)</w:t>
      </w:r>
      <w:r w:rsidR="001C59E4" w:rsidRPr="0089171B">
        <w:rPr>
          <w:rFonts w:eastAsia="Times New Roman"/>
        </w:rPr>
        <w:t>, but not the standard DIABLO model (</w:t>
      </w:r>
      <w:r w:rsidR="001C59E4" w:rsidRPr="0089171B">
        <w:rPr>
          <w:rFonts w:eastAsia="Times New Roman"/>
          <w:b/>
        </w:rPr>
        <w:t>Figure 5D</w:t>
      </w:r>
      <w:r w:rsidR="001C59E4" w:rsidRPr="0089171B">
        <w:rPr>
          <w:rFonts w:eastAsia="Times New Roman"/>
        </w:rPr>
        <w:t>)</w:t>
      </w:r>
      <w:r w:rsidR="00CD7E11" w:rsidRPr="0089171B">
        <w:rPr>
          <w:rFonts w:eastAsia="Times New Roman"/>
        </w:rPr>
        <w:t xml:space="preserve">. </w:t>
      </w:r>
      <w:r w:rsidR="005C09F4" w:rsidRPr="0089171B">
        <w:rPr>
          <w:rFonts w:eastAsia="Times New Roman"/>
        </w:rPr>
        <w:t xml:space="preserve">Tryptophan metabolism and </w:t>
      </w:r>
      <w:r w:rsidR="005C09F4" w:rsidRPr="0089171B">
        <w:t xml:space="preserve">Valine, leucine and isoleucine metabolism pathways </w:t>
      </w:r>
      <w:r w:rsidR="00EB2FC5" w:rsidRPr="0089171B">
        <w:t>were identified in the gene and metabolite module datasets using mDIABLO.</w:t>
      </w:r>
      <w:r w:rsidR="00DE1898" w:rsidRPr="0089171B">
        <w:t xml:space="preserve"> </w:t>
      </w:r>
      <w:r w:rsidR="00AF4422" w:rsidRPr="0089171B">
        <w:t xml:space="preserve">The association between the complete list of features identified using mDIABLO is depicted in </w:t>
      </w:r>
      <w:r w:rsidR="00AF4422" w:rsidRPr="0089171B">
        <w:rPr>
          <w:b/>
        </w:rPr>
        <w:t>Figure 5E</w:t>
      </w:r>
      <w:r w:rsidR="00AF4422" w:rsidRPr="0089171B">
        <w:t xml:space="preserve">, which shows </w:t>
      </w:r>
      <w:r w:rsidR="00224F65" w:rsidRPr="0089171B">
        <w:t xml:space="preserve">clusters of </w:t>
      </w:r>
      <w:r w:rsidR="00AF4422" w:rsidRPr="0089171B">
        <w:t>positive and negatively correlate</w:t>
      </w:r>
      <w:r w:rsidR="00224F65" w:rsidRPr="0089171B">
        <w:t>d</w:t>
      </w:r>
      <w:r w:rsidR="00AF4422" w:rsidRPr="0089171B">
        <w:t xml:space="preserve"> </w:t>
      </w:r>
      <w:r w:rsidR="00224F65" w:rsidRPr="0089171B">
        <w:t>f</w:t>
      </w:r>
      <w:r w:rsidR="00AF4422" w:rsidRPr="0089171B">
        <w:t>eatures</w:t>
      </w:r>
      <w:r w:rsidR="00224F65" w:rsidRPr="0089171B">
        <w:t>. The Asthma pathway way also identified (</w:t>
      </w:r>
      <w:r w:rsidR="00224F65" w:rsidRPr="0089171B">
        <w:rPr>
          <w:rFonts w:eastAsia="Times New Roman"/>
        </w:rPr>
        <w:t xml:space="preserve">even though individual gene members were not significantly altered post-challenge, </w:t>
      </w:r>
      <w:r w:rsidR="00FA772A">
        <w:rPr>
          <w:rFonts w:eastAsia="Times New Roman"/>
          <w:b/>
        </w:rPr>
        <w:t>Supplementary Figure 9</w:t>
      </w:r>
      <w:r w:rsidR="00224F65" w:rsidRPr="0089171B">
        <w:t>) and had a negative association with Butanoate metabolism and a positive correlation with basophils, a hallmark cell-type in asthma (</w:t>
      </w:r>
      <w:r w:rsidR="00224F65" w:rsidRPr="0089171B">
        <w:rPr>
          <w:b/>
        </w:rPr>
        <w:t>Figure 5E</w:t>
      </w:r>
      <w:r w:rsidR="00224F65" w:rsidRPr="0089171B">
        <w:t>). These findings depict</w:t>
      </w:r>
      <w:r w:rsidR="00D95078" w:rsidRPr="0089171B">
        <w:t xml:space="preserve"> DIABLO’s ability to identify</w:t>
      </w:r>
      <w:r w:rsidR="00224F65" w:rsidRPr="0089171B">
        <w:t xml:space="preserve"> common molecular processes that span different biological layers</w:t>
      </w:r>
      <w:r w:rsidR="00D95078" w:rsidRPr="0089171B">
        <w:t xml:space="preserve"> which may suggest</w:t>
      </w:r>
      <w:r w:rsidR="00224F65" w:rsidRPr="0089171B">
        <w:t xml:space="preserve"> a mechanistic link with response to allergen challenge.</w:t>
      </w:r>
    </w:p>
    <w:p w14:paraId="4EA622F5" w14:textId="77777777" w:rsidR="00D250C9" w:rsidRPr="0089171B" w:rsidRDefault="00D250C9" w:rsidP="00F21B8F">
      <w:pPr>
        <w:spacing w:line="480" w:lineRule="auto"/>
      </w:pPr>
    </w:p>
    <w:p w14:paraId="5953319E" w14:textId="2DF89D7C" w:rsidR="00411531" w:rsidRPr="0089171B" w:rsidRDefault="00411531">
      <w:r w:rsidRPr="0089171B">
        <w:br w:type="page"/>
      </w:r>
    </w:p>
    <w:p w14:paraId="1C4C1CA9" w14:textId="1366FBE3" w:rsidR="006C6DE4" w:rsidRPr="0089171B" w:rsidRDefault="00F94303" w:rsidP="00D705DD">
      <w:pPr>
        <w:spacing w:line="480" w:lineRule="auto"/>
        <w:rPr>
          <w:b/>
        </w:rPr>
      </w:pPr>
      <w:r w:rsidRPr="0089171B">
        <w:rPr>
          <w:b/>
        </w:rPr>
        <w:lastRenderedPageBreak/>
        <w:t>Discussion</w:t>
      </w:r>
    </w:p>
    <w:p w14:paraId="22C8EF6A" w14:textId="7828E1CF" w:rsidR="00B072A9" w:rsidRPr="0089171B" w:rsidRDefault="00545CF4" w:rsidP="00891D83">
      <w:pPr>
        <w:widowControl w:val="0"/>
        <w:autoSpaceDE w:val="0"/>
        <w:autoSpaceDN w:val="0"/>
        <w:adjustRightInd w:val="0"/>
        <w:spacing w:line="480" w:lineRule="auto"/>
        <w:jc w:val="both"/>
      </w:pPr>
      <w:r w:rsidRPr="0089171B">
        <w:t xml:space="preserve">To summarize, we propose DIABLO an integrative classification method that identifies multi-omic biomarker panels with strong biological plausibility. </w:t>
      </w:r>
      <w:r w:rsidR="00891D83" w:rsidRPr="0089171B">
        <w:t xml:space="preserve">We demonstrate its similarities with existing multi-step classification schemes with respect to predictive performance and unsupervised multi-omics methods with respect to biological enrichment and network connectivity. </w:t>
      </w:r>
      <w:r w:rsidR="00B3286A" w:rsidRPr="0089171B">
        <w:t xml:space="preserve">DIABLO </w:t>
      </w:r>
      <w:r w:rsidR="006C7037">
        <w:t>performed competitively with</w:t>
      </w:r>
      <w:r w:rsidR="00B3286A" w:rsidRPr="0089171B">
        <w:t xml:space="preserve"> existing</w:t>
      </w:r>
      <w:r w:rsidR="00E70498" w:rsidRPr="0089171B">
        <w:t xml:space="preserve"> </w:t>
      </w:r>
      <w:r w:rsidR="006C7037">
        <w:t xml:space="preserve">multi-step classification schemes </w:t>
      </w:r>
      <w:r w:rsidR="00B3286A" w:rsidRPr="0089171B">
        <w:t xml:space="preserve">with added </w:t>
      </w:r>
      <w:r w:rsidR="00675883" w:rsidRPr="0089171B">
        <w:t xml:space="preserve">user-friendly </w:t>
      </w:r>
      <w:r w:rsidR="00B3286A" w:rsidRPr="0089171B">
        <w:t>be</w:t>
      </w:r>
      <w:r w:rsidR="00891D83" w:rsidRPr="0089171B">
        <w:t>nefits</w:t>
      </w:r>
      <w:r w:rsidR="00B3286A" w:rsidRPr="0089171B">
        <w:t>:</w:t>
      </w:r>
      <w:r w:rsidR="00C107CD" w:rsidRPr="0089171B">
        <w:t xml:space="preserve"> 1) user specified number of features, 2) strong correlation betwee</w:t>
      </w:r>
      <w:r w:rsidR="006C7037">
        <w:t xml:space="preserve">n the variables identified 3) network of densely correlated multi-omic biomarkers and 4) improved biological enrichment. </w:t>
      </w:r>
      <w:r w:rsidR="00891D83" w:rsidRPr="0089171B">
        <w:t>DIABLO can be used to</w:t>
      </w:r>
      <w:r w:rsidR="0093126B" w:rsidRPr="0089171B">
        <w:t xml:space="preserve"> generat</w:t>
      </w:r>
      <w:r w:rsidR="00D639F7" w:rsidRPr="0089171B">
        <w:t>e</w:t>
      </w:r>
      <w:r w:rsidR="0093126B" w:rsidRPr="0089171B">
        <w:t xml:space="preserve"> novel hypotheses that arise from evidence through multiple biological layers of information and may </w:t>
      </w:r>
      <w:r w:rsidR="00386111" w:rsidRPr="0089171B">
        <w:t>lead to</w:t>
      </w:r>
      <w:r w:rsidR="0093126B" w:rsidRPr="0089171B">
        <w:t xml:space="preserve"> more robust</w:t>
      </w:r>
      <w:r w:rsidR="0001069E" w:rsidRPr="0089171B">
        <w:t xml:space="preserve"> </w:t>
      </w:r>
      <w:r w:rsidR="00865DA6">
        <w:t>biomarkers of disease.</w:t>
      </w:r>
      <w:bookmarkStart w:id="4" w:name="_GoBack"/>
      <w:bookmarkEnd w:id="4"/>
    </w:p>
    <w:p w14:paraId="242F74F3" w14:textId="105AA683" w:rsidR="00B540A5" w:rsidRPr="0089171B" w:rsidRDefault="00FB12B5" w:rsidP="001E2EC2">
      <w:pPr>
        <w:pStyle w:val="NormalWeb"/>
        <w:shd w:val="clear" w:color="auto" w:fill="FFFFFF"/>
        <w:spacing w:before="0" w:beforeAutospacing="0" w:after="0" w:afterAutospacing="0" w:line="480" w:lineRule="auto"/>
        <w:jc w:val="both"/>
      </w:pPr>
      <w:r w:rsidRPr="0089171B">
        <w:tab/>
        <w:t xml:space="preserve">Despite the multi-purpose nature of DIABLO, </w:t>
      </w:r>
      <w:r w:rsidR="004D78F7" w:rsidRPr="0089171B">
        <w:t xml:space="preserve">we acknowledge some </w:t>
      </w:r>
      <w:r w:rsidR="00132AB9" w:rsidRPr="0089171B">
        <w:t>limitations</w:t>
      </w:r>
      <w:r w:rsidR="004D78F7" w:rsidRPr="0089171B">
        <w:t xml:space="preserve"> of the method. </w:t>
      </w:r>
      <w:r w:rsidR="000A17B6" w:rsidRPr="0089171B">
        <w:t>The</w:t>
      </w:r>
      <w:r w:rsidRPr="0089171B">
        <w:t xml:space="preserve"> linearity assumption between </w:t>
      </w:r>
      <w:r w:rsidR="00E06E09" w:rsidRPr="0089171B">
        <w:t xml:space="preserve">the selected </w:t>
      </w:r>
      <w:r w:rsidR="00020884" w:rsidRPr="0089171B">
        <w:t>omics</w:t>
      </w:r>
      <w:r w:rsidR="00D55CCB" w:rsidRPr="0089171B">
        <w:t xml:space="preserve"> vari</w:t>
      </w:r>
      <w:r w:rsidR="00E06E09" w:rsidRPr="0089171B">
        <w:t>a</w:t>
      </w:r>
      <w:r w:rsidR="00D55CCB" w:rsidRPr="0089171B">
        <w:t>b</w:t>
      </w:r>
      <w:r w:rsidR="00E06E09" w:rsidRPr="0089171B">
        <w:t xml:space="preserve">les </w:t>
      </w:r>
      <w:r w:rsidRPr="0089171B">
        <w:t>and the response may not be valid</w:t>
      </w:r>
      <w:r w:rsidR="000F7553" w:rsidRPr="0089171B">
        <w:t xml:space="preserve"> </w:t>
      </w:r>
      <w:r w:rsidR="005C7D33" w:rsidRPr="0089171B">
        <w:t xml:space="preserve">in </w:t>
      </w:r>
      <w:r w:rsidR="000F7553" w:rsidRPr="0089171B">
        <w:t>some biological research areas</w:t>
      </w:r>
      <w:r w:rsidR="005C7D33" w:rsidRPr="0089171B">
        <w:t xml:space="preserve">, and the further development of </w:t>
      </w:r>
      <w:r w:rsidR="000F7553" w:rsidRPr="0089171B">
        <w:t>kernel</w:t>
      </w:r>
      <w:r w:rsidR="00B80613" w:rsidRPr="0089171B">
        <w:t>-based</w:t>
      </w:r>
      <w:r w:rsidR="000F7553" w:rsidRPr="0089171B">
        <w:t xml:space="preserve"> methods to model non-linear relationships between </w:t>
      </w:r>
      <w:r w:rsidR="00020884" w:rsidRPr="0089171B">
        <w:t>omics</w:t>
      </w:r>
      <w:r w:rsidR="000F7553" w:rsidRPr="0089171B">
        <w:t xml:space="preserve"> levels and </w:t>
      </w:r>
      <w:r w:rsidR="000A17B6" w:rsidRPr="0089171B">
        <w:t xml:space="preserve">the </w:t>
      </w:r>
      <w:r w:rsidR="000F7553" w:rsidRPr="0089171B">
        <w:t xml:space="preserve">response may </w:t>
      </w:r>
      <w:r w:rsidR="000A17B6" w:rsidRPr="0089171B">
        <w:t>overcome this problem</w:t>
      </w:r>
      <w:r w:rsidR="000F7553" w:rsidRPr="0089171B">
        <w:t>.</w:t>
      </w:r>
      <w:r w:rsidRPr="0089171B">
        <w:t xml:space="preserve"> </w:t>
      </w:r>
      <w:r w:rsidR="00892962" w:rsidRPr="0089171B">
        <w:t xml:space="preserve">The other limitation that is also encountered with </w:t>
      </w:r>
      <w:r w:rsidR="00DA62E3" w:rsidRPr="0089171B">
        <w:t xml:space="preserve">other machine learning algorithms is the tuning of </w:t>
      </w:r>
      <w:r w:rsidR="0080460C" w:rsidRPr="0089171B">
        <w:t xml:space="preserve">the </w:t>
      </w:r>
      <w:r w:rsidR="00DA62E3" w:rsidRPr="0089171B">
        <w:t>parameters</w:t>
      </w:r>
      <w:r w:rsidR="00132AB9" w:rsidRPr="0089171B">
        <w:t>.</w:t>
      </w:r>
      <w:r w:rsidR="0080460C" w:rsidRPr="0089171B">
        <w:t xml:space="preserve"> </w:t>
      </w:r>
      <w:r w:rsidR="00132AB9" w:rsidRPr="0089171B">
        <w:t>The</w:t>
      </w:r>
      <w:r w:rsidR="0080460C" w:rsidRPr="0089171B">
        <w:t xml:space="preserve"> optimal number of variables to select </w:t>
      </w:r>
      <w:r w:rsidR="00132AB9" w:rsidRPr="0089171B">
        <w:t>from</w:t>
      </w:r>
      <w:r w:rsidR="0080460C" w:rsidRPr="0089171B">
        <w:t xml:space="preserve"> each </w:t>
      </w:r>
      <w:r w:rsidR="001E1EFC" w:rsidRPr="0089171B">
        <w:t>dataset</w:t>
      </w:r>
      <w:r w:rsidR="0080460C" w:rsidRPr="0089171B">
        <w:t xml:space="preserve">, </w:t>
      </w:r>
      <w:r w:rsidR="00DA62E3" w:rsidRPr="0089171B">
        <w:t>can be computationally intensive</w:t>
      </w:r>
      <w:r w:rsidR="006D02E3" w:rsidRPr="0089171B">
        <w:t>,</w:t>
      </w:r>
      <w:r w:rsidR="0080460C" w:rsidRPr="0089171B">
        <w:t xml:space="preserve"> as we</w:t>
      </w:r>
      <w:r w:rsidR="006D02E3" w:rsidRPr="0089171B">
        <w:t xml:space="preserve"> have</w:t>
      </w:r>
      <w:r w:rsidR="0080460C" w:rsidRPr="0089171B">
        <w:t xml:space="preserve"> use</w:t>
      </w:r>
      <w:r w:rsidR="001E240D" w:rsidRPr="0089171B">
        <w:t>d</w:t>
      </w:r>
      <w:r w:rsidR="0080460C" w:rsidRPr="0089171B">
        <w:t xml:space="preserve"> repeated cross-validation to ensure unbiased classification error rate evaluation</w:t>
      </w:r>
      <w:r w:rsidR="00DA62E3" w:rsidRPr="0089171B">
        <w:t xml:space="preserve">. </w:t>
      </w:r>
      <w:r w:rsidR="00F04BC3" w:rsidRPr="0089171B">
        <w:t xml:space="preserve">A </w:t>
      </w:r>
      <w:r w:rsidR="00DA62E3" w:rsidRPr="0089171B">
        <w:t xml:space="preserve">grid approach was deemed reasonable and provided </w:t>
      </w:r>
      <w:r w:rsidR="00F04BC3" w:rsidRPr="0089171B">
        <w:t xml:space="preserve">very good performance </w:t>
      </w:r>
      <w:r w:rsidR="00DA62E3" w:rsidRPr="0089171B">
        <w:t xml:space="preserve">results, but may still be suboptimal </w:t>
      </w:r>
      <w:r w:rsidR="002F1C00" w:rsidRPr="0089171B">
        <w:t xml:space="preserve">as we had to restrict the </w:t>
      </w:r>
      <w:r w:rsidR="000A17B6" w:rsidRPr="0089171B">
        <w:t xml:space="preserve">grid </w:t>
      </w:r>
      <w:r w:rsidR="001E240D" w:rsidRPr="0089171B">
        <w:t>space</w:t>
      </w:r>
      <w:r w:rsidR="00DA62E3" w:rsidRPr="0089171B">
        <w:t>.</w:t>
      </w:r>
      <w:r w:rsidR="00CA54D7" w:rsidRPr="0089171B">
        <w:t xml:space="preserve"> </w:t>
      </w:r>
      <w:r w:rsidR="008F6C4E" w:rsidRPr="0089171B">
        <w:t>Finally, and s</w:t>
      </w:r>
      <w:r w:rsidR="00CA54D7" w:rsidRPr="0089171B">
        <w:t xml:space="preserve">imilar to other methods, DIABLO suffers from </w:t>
      </w:r>
      <w:r w:rsidR="00E15DDB" w:rsidRPr="0089171B">
        <w:t xml:space="preserve">potential </w:t>
      </w:r>
      <w:r w:rsidR="00847D1A" w:rsidRPr="0089171B">
        <w:t>t</w:t>
      </w:r>
      <w:r w:rsidR="00CA54D7" w:rsidRPr="0089171B">
        <w:t>echnical artifacts of the data, such as batch effects,</w:t>
      </w:r>
      <w:r w:rsidR="00E15DDB" w:rsidRPr="0089171B">
        <w:t xml:space="preserve"> presence of</w:t>
      </w:r>
      <w:r w:rsidR="00CA54D7" w:rsidRPr="0089171B">
        <w:t xml:space="preserve"> confounding </w:t>
      </w:r>
      <w:r w:rsidR="00B35C48" w:rsidRPr="0089171B">
        <w:t>variables</w:t>
      </w:r>
      <w:r w:rsidR="00CA54D7" w:rsidRPr="0089171B">
        <w:t xml:space="preserve"> and differences in noise levels with respect to the different technologies used for each </w:t>
      </w:r>
      <w:r w:rsidR="00020884" w:rsidRPr="0089171B">
        <w:t>omics</w:t>
      </w:r>
      <w:r w:rsidR="00CA54D7" w:rsidRPr="0089171B">
        <w:t xml:space="preserve"> dataset</w:t>
      </w:r>
      <w:r w:rsidR="001E240D" w:rsidRPr="0089171B">
        <w:t>. Therefore, we recommend</w:t>
      </w:r>
      <w:r w:rsidR="00BF2C91" w:rsidRPr="0089171B">
        <w:t xml:space="preserve"> </w:t>
      </w:r>
      <w:r w:rsidR="00BF2C91" w:rsidRPr="0089171B">
        <w:lastRenderedPageBreak/>
        <w:t xml:space="preserve">exploratory preliminary </w:t>
      </w:r>
      <w:r w:rsidR="001E240D" w:rsidRPr="0089171B">
        <w:t>analyses</w:t>
      </w:r>
      <w:r w:rsidR="00BF2C91" w:rsidRPr="0089171B">
        <w:t xml:space="preserve"> for each </w:t>
      </w:r>
      <w:r w:rsidR="00D65BEC" w:rsidRPr="0089171B">
        <w:t>single-omics</w:t>
      </w:r>
      <w:r w:rsidR="001E240D" w:rsidRPr="0089171B">
        <w:t xml:space="preserve"> dataset to address technical factors that may affect downstream analyses using DIABLO.</w:t>
      </w:r>
    </w:p>
    <w:p w14:paraId="13FEE9A3" w14:textId="529B5E94" w:rsidR="003F44E9" w:rsidRPr="0089171B" w:rsidRDefault="00CF2326" w:rsidP="00891D83">
      <w:pPr>
        <w:pStyle w:val="NormalWeb"/>
        <w:shd w:val="clear" w:color="auto" w:fill="FFFFFF"/>
        <w:spacing w:before="0" w:beforeAutospacing="0" w:after="0" w:afterAutospacing="0" w:line="480" w:lineRule="auto"/>
        <w:jc w:val="both"/>
      </w:pPr>
      <w:r w:rsidRPr="0089171B">
        <w:tab/>
      </w:r>
      <w:r w:rsidR="00575606" w:rsidRPr="0089171B">
        <w:t>Nowadays, s</w:t>
      </w:r>
      <w:r w:rsidR="00E93923" w:rsidRPr="0089171B">
        <w:t>ystem biologists, computation</w:t>
      </w:r>
      <w:r w:rsidR="00F6345C" w:rsidRPr="0089171B">
        <w:t>al biologists and bioinformaticians</w:t>
      </w:r>
      <w:r w:rsidR="00E93923" w:rsidRPr="0089171B">
        <w:t xml:space="preserve"> dealing wi</w:t>
      </w:r>
      <w:r w:rsidR="00F6345C" w:rsidRPr="0089171B">
        <w:t>th multi-</w:t>
      </w:r>
      <w:r w:rsidR="00020884" w:rsidRPr="0089171B">
        <w:t>omics</w:t>
      </w:r>
      <w:r w:rsidR="00E93923" w:rsidRPr="0089171B">
        <w:t xml:space="preserve"> studies face the challenge of ‘missing’ </w:t>
      </w:r>
      <w:r w:rsidR="00575606" w:rsidRPr="0089171B">
        <w:t xml:space="preserve">the </w:t>
      </w:r>
      <w:r w:rsidR="00E93923" w:rsidRPr="0089171B">
        <w:t>biological question</w:t>
      </w:r>
      <w:r w:rsidR="0011271B" w:rsidRPr="0089171B">
        <w:t xml:space="preserve">, </w:t>
      </w:r>
      <w:r w:rsidR="00591566" w:rsidRPr="0089171B">
        <w:t xml:space="preserve">thus relying </w:t>
      </w:r>
      <w:r w:rsidR="00F6345C" w:rsidRPr="0089171B">
        <w:t>on</w:t>
      </w:r>
      <w:r w:rsidR="0011271B" w:rsidRPr="0089171B">
        <w:t xml:space="preserve"> data-driven </w:t>
      </w:r>
      <w:r w:rsidR="00F6345C" w:rsidRPr="0089171B">
        <w:t>statistical</w:t>
      </w:r>
      <w:r w:rsidR="0011271B" w:rsidRPr="0089171B">
        <w:t xml:space="preserve"> approaches in the absence of specific hypotheses to be tested. </w:t>
      </w:r>
      <w:r w:rsidR="00E93923" w:rsidRPr="0089171B">
        <w:t xml:space="preserve">Our study shows that a precise biological question is crucial to perform integrative analyses, </w:t>
      </w:r>
      <w:r w:rsidR="00FB383B" w:rsidRPr="0089171B">
        <w:t xml:space="preserve">as it will </w:t>
      </w:r>
      <w:r w:rsidR="00E93923" w:rsidRPr="0089171B">
        <w:t xml:space="preserve">aid the choice of the design in the DIABLO model, </w:t>
      </w:r>
      <w:r w:rsidR="006D02E3" w:rsidRPr="0089171B">
        <w:t xml:space="preserve">whether to </w:t>
      </w:r>
      <w:r w:rsidR="00136F4E" w:rsidRPr="0089171B">
        <w:t>use of variance decomposition and whether to use</w:t>
      </w:r>
      <w:r w:rsidR="00E93923" w:rsidRPr="0089171B">
        <w:t xml:space="preserve"> </w:t>
      </w:r>
      <w:r w:rsidR="00AB3675" w:rsidRPr="0089171B">
        <w:t>pathway-based module</w:t>
      </w:r>
      <w:r w:rsidR="001E240D" w:rsidRPr="0089171B">
        <w:t>s</w:t>
      </w:r>
      <w:r w:rsidR="00E93923" w:rsidRPr="0089171B">
        <w:t>.</w:t>
      </w:r>
      <w:r w:rsidR="0011271B" w:rsidRPr="0089171B">
        <w:t xml:space="preserve"> </w:t>
      </w:r>
      <w:r w:rsidR="0090531A" w:rsidRPr="0089171B">
        <w:t>Our proposed</w:t>
      </w:r>
      <w:r w:rsidR="0011271B" w:rsidRPr="0089171B">
        <w:t xml:space="preserve"> pipeline </w:t>
      </w:r>
      <w:r w:rsidR="00700A07" w:rsidRPr="0089171B">
        <w:t>has strong potential to identify</w:t>
      </w:r>
      <w:r w:rsidR="0011271B" w:rsidRPr="0089171B">
        <w:t xml:space="preserve"> multi-</w:t>
      </w:r>
      <w:r w:rsidR="00020884" w:rsidRPr="0089171B">
        <w:t>omics</w:t>
      </w:r>
      <w:r w:rsidR="0011271B" w:rsidRPr="0089171B">
        <w:t xml:space="preserve"> signatures that </w:t>
      </w:r>
      <w:r w:rsidR="00F6345C" w:rsidRPr="0089171B">
        <w:t>discriminate</w:t>
      </w:r>
      <w:r w:rsidR="00700A07" w:rsidRPr="0089171B">
        <w:t xml:space="preserve"> </w:t>
      </w:r>
      <w:r w:rsidR="0011271B" w:rsidRPr="0089171B">
        <w:t xml:space="preserve">multiple phenotypic groups and </w:t>
      </w:r>
      <w:r w:rsidR="00136F4E" w:rsidRPr="0089171B">
        <w:t xml:space="preserve">can be interpreted </w:t>
      </w:r>
      <w:r w:rsidR="0011271B" w:rsidRPr="0089171B">
        <w:t xml:space="preserve">through the use of various graphical outputs. </w:t>
      </w:r>
      <w:r w:rsidR="00CD638E" w:rsidRPr="0089171B">
        <w:t>Our</w:t>
      </w:r>
      <w:r w:rsidR="006D02E3" w:rsidRPr="0089171B">
        <w:t xml:space="preserve"> ultimate</w:t>
      </w:r>
      <w:r w:rsidR="00CD638E" w:rsidRPr="0089171B">
        <w:t xml:space="preserve"> goal is that those identified</w:t>
      </w:r>
      <w:r w:rsidR="00E93923" w:rsidRPr="0089171B">
        <w:t xml:space="preserve"> molecular signatures </w:t>
      </w:r>
      <w:r w:rsidR="0011271B" w:rsidRPr="0089171B">
        <w:t xml:space="preserve">will </w:t>
      </w:r>
      <w:r w:rsidR="00E93923" w:rsidRPr="0089171B">
        <w:t>help</w:t>
      </w:r>
      <w:r w:rsidR="0011271B" w:rsidRPr="0089171B">
        <w:t xml:space="preserve"> in</w:t>
      </w:r>
      <w:r w:rsidR="00E93923" w:rsidRPr="0089171B">
        <w:t xml:space="preserve"> generating novel biological hypotheses to be tested and val</w:t>
      </w:r>
      <w:r w:rsidR="00F6345C" w:rsidRPr="0089171B">
        <w:t xml:space="preserve">idated </w:t>
      </w:r>
      <w:r w:rsidR="00DE6067" w:rsidRPr="0089171B">
        <w:t xml:space="preserve">back </w:t>
      </w:r>
      <w:r w:rsidR="00F6345C" w:rsidRPr="0089171B">
        <w:t>in the laboratory</w:t>
      </w:r>
      <w:r w:rsidR="00B273D0" w:rsidRPr="0089171B">
        <w:t xml:space="preserve">, thus </w:t>
      </w:r>
      <w:r w:rsidR="00FA6B53" w:rsidRPr="0089171B">
        <w:t xml:space="preserve">eventually </w:t>
      </w:r>
      <w:r w:rsidR="00B273D0" w:rsidRPr="0089171B">
        <w:t>filling the gap of the</w:t>
      </w:r>
      <w:r w:rsidR="00FA6B53" w:rsidRPr="0089171B">
        <w:t xml:space="preserve"> missing</w:t>
      </w:r>
      <w:r w:rsidR="00B273D0" w:rsidRPr="0089171B">
        <w:t xml:space="preserve"> biological question.</w:t>
      </w:r>
    </w:p>
    <w:p w14:paraId="3A45EDE2" w14:textId="77777777" w:rsidR="00450316" w:rsidRPr="0089171B" w:rsidRDefault="00450316" w:rsidP="003F44E9">
      <w:pPr>
        <w:spacing w:line="480" w:lineRule="auto"/>
        <w:rPr>
          <w:color w:val="333333"/>
        </w:rPr>
      </w:pPr>
    </w:p>
    <w:p w14:paraId="6C7E7914" w14:textId="77777777" w:rsidR="00761065" w:rsidRPr="0089171B" w:rsidRDefault="00761065">
      <w:pPr>
        <w:rPr>
          <w:b/>
          <w:color w:val="333333"/>
        </w:rPr>
      </w:pPr>
      <w:r w:rsidRPr="0089171B">
        <w:rPr>
          <w:b/>
          <w:color w:val="333333"/>
        </w:rPr>
        <w:br w:type="page"/>
      </w:r>
    </w:p>
    <w:p w14:paraId="64E78635" w14:textId="480B577D" w:rsidR="00450316" w:rsidRPr="0089171B" w:rsidRDefault="00880231" w:rsidP="003F44E9">
      <w:pPr>
        <w:pStyle w:val="NormalWeb"/>
        <w:shd w:val="clear" w:color="auto" w:fill="FFFFFF"/>
        <w:spacing w:before="0" w:beforeAutospacing="0" w:after="0" w:afterAutospacing="0" w:line="480" w:lineRule="auto"/>
        <w:rPr>
          <w:b/>
          <w:color w:val="333333"/>
        </w:rPr>
      </w:pPr>
      <w:r w:rsidRPr="0089171B">
        <w:rPr>
          <w:b/>
          <w:color w:val="333333"/>
        </w:rPr>
        <w:lastRenderedPageBreak/>
        <w:t xml:space="preserve">Online </w:t>
      </w:r>
      <w:r w:rsidR="00F94303" w:rsidRPr="0089171B">
        <w:rPr>
          <w:b/>
          <w:color w:val="333333"/>
        </w:rPr>
        <w:t>Methods</w:t>
      </w:r>
    </w:p>
    <w:p w14:paraId="306EB037" w14:textId="75C53C98" w:rsidR="005600D8" w:rsidRPr="0089171B" w:rsidRDefault="005600D8" w:rsidP="003F44E9">
      <w:pPr>
        <w:spacing w:line="480" w:lineRule="auto"/>
        <w:jc w:val="both"/>
        <w:rPr>
          <w:lang w:val="en-CA"/>
        </w:rPr>
      </w:pPr>
      <w:r w:rsidRPr="0089171B">
        <w:rPr>
          <w:b/>
          <w:lang w:val="en-CA"/>
        </w:rPr>
        <w:t xml:space="preserve">Code availability and software tool requirements. </w:t>
      </w:r>
      <w:r w:rsidRPr="0089171B">
        <w:t>The DIABLO framework is implemented in the mix</w:t>
      </w:r>
      <w:r w:rsidR="00020884" w:rsidRPr="0089171B">
        <w:t>Omics</w:t>
      </w:r>
      <w:r w:rsidRPr="0089171B">
        <w:t xml:space="preserve"> R package</w:t>
      </w:r>
      <w:r w:rsidR="00915881" w:rsidRPr="0089171B">
        <w:t xml:space="preserve"> </w:t>
      </w:r>
      <w:r w:rsidR="00915881" w:rsidRPr="0089171B">
        <w:fldChar w:fldCharType="begin"/>
      </w:r>
      <w:r w:rsidR="00B91D7E" w:rsidRPr="0089171B">
        <w:instrText xml:space="preserve"> ADDIN ZOTERO_ITEM CSL_CITATION {"citationID":"a1iunii0qv4","properties":{"formattedCitation":"[18]","plainCitation":"[18]"},"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915881" w:rsidRPr="0089171B">
        <w:fldChar w:fldCharType="separate"/>
      </w:r>
      <w:r w:rsidR="00B91D7E" w:rsidRPr="0089171B">
        <w:rPr>
          <w:noProof/>
        </w:rPr>
        <w:t>[18]</w:t>
      </w:r>
      <w:r w:rsidR="00915881" w:rsidRPr="0089171B">
        <w:fldChar w:fldCharType="end"/>
      </w:r>
      <w:r w:rsidR="00C431E9" w:rsidRPr="0089171B">
        <w:t>. mix</w:t>
      </w:r>
      <w:r w:rsidR="00020884" w:rsidRPr="0089171B">
        <w:t>Omics</w:t>
      </w:r>
      <w:r w:rsidRPr="0089171B">
        <w:t xml:space="preserve"> currently includes 15 multivariate methodologies, for </w:t>
      </w:r>
      <w:r w:rsidR="00D65BEC" w:rsidRPr="0089171B">
        <w:t>single-omics</w:t>
      </w:r>
      <w:r w:rsidRPr="0089171B">
        <w:t xml:space="preserve"> analysis and integration of two datasets. </w:t>
      </w:r>
      <w:r w:rsidRPr="0089171B">
        <w:rPr>
          <w:lang w:val="en-CA"/>
        </w:rPr>
        <w:t>All scripts/tutorials can be found on the webpage (http://www.mix</w:t>
      </w:r>
      <w:r w:rsidR="00020884" w:rsidRPr="0089171B">
        <w:rPr>
          <w:lang w:val="en-CA"/>
        </w:rPr>
        <w:t>omics</w:t>
      </w:r>
      <w:r w:rsidRPr="0089171B">
        <w:rPr>
          <w:lang w:val="en-CA"/>
        </w:rPr>
        <w:t xml:space="preserve">.org/mixDIABLO). All analyses were performed using the R statistical computing program </w:t>
      </w:r>
      <w:r w:rsidRPr="0089171B">
        <w:rPr>
          <w:lang w:val="en-CA"/>
        </w:rPr>
        <w:fldChar w:fldCharType="begin"/>
      </w:r>
      <w:r w:rsidR="00B91D7E" w:rsidRPr="0089171B">
        <w:rPr>
          <w:lang w:val="en-CA"/>
        </w:rPr>
        <w:instrText xml:space="preserve"> ADDIN ZOTERO_ITEM CSL_CITATION {"citationID":"218uok4jer","properties":{"formattedCitation":"[27]","plainCitation":"[27]"},"citationItems":[{"id":202,"uris":["http://zotero.org/users/2545847/items/T5RJDWWU"],"uri":["http://zotero.org/users/2545847/items/T5RJDWWU"],"itemData":{"id":202,"type":"book","title":"R: A Language and Environment for Statistical Computing","publisher":"R Foundation for Statistical Computing","publisher-place":"Vienna, Austria","event-place":"Vienna, Austria","URL":"https://www.R-project.org/","author":[{"family":"R Core Team","given":""}],"issued":{"date-parts":[["2015"]]}}}],"schema":"https://github.com/citation-style-language/schema/raw/master/csl-citation.json"} </w:instrText>
      </w:r>
      <w:r w:rsidRPr="0089171B">
        <w:rPr>
          <w:lang w:val="en-CA"/>
        </w:rPr>
        <w:fldChar w:fldCharType="separate"/>
      </w:r>
      <w:r w:rsidR="00B91D7E" w:rsidRPr="0089171B">
        <w:rPr>
          <w:rFonts w:eastAsia="Times New Roman"/>
        </w:rPr>
        <w:t>[27]</w:t>
      </w:r>
      <w:r w:rsidRPr="0089171B">
        <w:rPr>
          <w:lang w:val="en-CA"/>
        </w:rPr>
        <w:fldChar w:fldCharType="end"/>
      </w:r>
      <w:r w:rsidRPr="0089171B">
        <w:rPr>
          <w:lang w:val="en-CA"/>
        </w:rPr>
        <w:t xml:space="preserve"> (version 3.3.1) and the mix</w:t>
      </w:r>
      <w:r w:rsidR="00020884" w:rsidRPr="0089171B">
        <w:rPr>
          <w:lang w:val="en-CA"/>
        </w:rPr>
        <w:t>Omics</w:t>
      </w:r>
      <w:r w:rsidRPr="0089171B">
        <w:rPr>
          <w:lang w:val="en-CA"/>
        </w:rPr>
        <w:t xml:space="preserve"> package (version 6.0.0).</w:t>
      </w:r>
    </w:p>
    <w:p w14:paraId="70A0DE58" w14:textId="77777777" w:rsidR="00055E99" w:rsidRPr="0089171B" w:rsidRDefault="00055E99" w:rsidP="003F44E9">
      <w:pPr>
        <w:spacing w:line="480" w:lineRule="auto"/>
        <w:jc w:val="both"/>
        <w:rPr>
          <w:b/>
          <w:lang w:val="en-CA"/>
        </w:rPr>
      </w:pPr>
    </w:p>
    <w:p w14:paraId="2BD22CF8" w14:textId="21A0391B" w:rsidR="00B56FF5" w:rsidRPr="0089171B" w:rsidRDefault="009904B2" w:rsidP="003F44E9">
      <w:pPr>
        <w:spacing w:line="480" w:lineRule="auto"/>
        <w:jc w:val="both"/>
        <w:rPr>
          <w:b/>
        </w:rPr>
      </w:pPr>
      <w:r w:rsidRPr="0089171B">
        <w:rPr>
          <w:b/>
          <w:lang w:val="en-CA"/>
        </w:rPr>
        <w:t>Statistical methods</w:t>
      </w:r>
      <w:r w:rsidR="0001244F" w:rsidRPr="0089171B">
        <w:rPr>
          <w:b/>
          <w:lang w:val="en-CA"/>
        </w:rPr>
        <w:t xml:space="preserve"> and analysis</w:t>
      </w:r>
    </w:p>
    <w:p w14:paraId="10FAF523" w14:textId="0515C8FE" w:rsidR="00FC4F68" w:rsidRPr="0089171B" w:rsidRDefault="001926CE" w:rsidP="003F44E9">
      <w:pPr>
        <w:widowControl w:val="0"/>
        <w:tabs>
          <w:tab w:val="left" w:pos="220"/>
          <w:tab w:val="left" w:pos="720"/>
        </w:tabs>
        <w:autoSpaceDE w:val="0"/>
        <w:autoSpaceDN w:val="0"/>
        <w:adjustRightInd w:val="0"/>
        <w:spacing w:line="480" w:lineRule="auto"/>
        <w:jc w:val="both"/>
        <w:rPr>
          <w:i/>
        </w:rPr>
      </w:pPr>
      <w:r w:rsidRPr="0089171B">
        <w:rPr>
          <w:b/>
          <w:i/>
        </w:rPr>
        <w:t xml:space="preserve">General multivariate framework to integrate multiple </w:t>
      </w:r>
      <w:r w:rsidR="001E1EFC" w:rsidRPr="0089171B">
        <w:rPr>
          <w:b/>
          <w:i/>
        </w:rPr>
        <w:t>datasets</w:t>
      </w:r>
      <w:r w:rsidRPr="0089171B">
        <w:rPr>
          <w:b/>
          <w:i/>
        </w:rPr>
        <w:t xml:space="preserve"> measured on the same samples.</w:t>
      </w:r>
      <w:r w:rsidRPr="0089171B">
        <w:t xml:space="preserve"> </w:t>
      </w:r>
      <w:r w:rsidR="00B56FF5" w:rsidRPr="0089171B">
        <w:t>DIABLO extends sparse generalized canonical correlation analysis</w:t>
      </w:r>
      <w:r w:rsidR="00C14E1A" w:rsidRPr="0089171B">
        <w:t xml:space="preserve"> </w:t>
      </w:r>
      <w:r w:rsidR="00A75F08" w:rsidRPr="0089171B">
        <w:t xml:space="preserve">(sGCCA) </w:t>
      </w:r>
      <w:r w:rsidR="00B56FF5" w:rsidRPr="0089171B">
        <w:fldChar w:fldCharType="begin"/>
      </w:r>
      <w:r w:rsidR="00B91D7E" w:rsidRPr="0089171B">
        <w:instrText xml:space="preserve"> ADDIN ZOTERO_ITEM CSL_CITATION {"citationID":"lepi70j97","properties":{"formattedCitation":"[10]","plainCitation":"[1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B56FF5" w:rsidRPr="0089171B">
        <w:fldChar w:fldCharType="separate"/>
      </w:r>
      <w:r w:rsidR="00B91D7E" w:rsidRPr="0089171B">
        <w:rPr>
          <w:rFonts w:eastAsia="Times New Roman"/>
        </w:rPr>
        <w:t>[10]</w:t>
      </w:r>
      <w:r w:rsidR="00B56FF5" w:rsidRPr="0089171B">
        <w:fldChar w:fldCharType="end"/>
      </w:r>
      <w:r w:rsidR="00B56FF5" w:rsidRPr="0089171B">
        <w:t xml:space="preserve"> to a classification framework</w:t>
      </w:r>
      <w:r w:rsidR="00504893" w:rsidRPr="0089171B">
        <w:rPr>
          <w:color w:val="000000"/>
        </w:rPr>
        <w:t>.</w:t>
      </w:r>
      <w:r w:rsidR="00B56FF5" w:rsidRPr="0089171B">
        <w:t xml:space="preserve"> </w:t>
      </w:r>
      <w:r w:rsidR="00C471DC" w:rsidRPr="0089171B">
        <w:t>s</w:t>
      </w:r>
      <w:r w:rsidR="00B56FF5" w:rsidRPr="0089171B">
        <w:t xml:space="preserve">GCCA is a multivariate dimension reduction technique </w:t>
      </w:r>
      <w:r w:rsidR="00E768C5" w:rsidRPr="0089171B">
        <w:t>that uses</w:t>
      </w:r>
      <w:r w:rsidR="00B56FF5" w:rsidRPr="0089171B">
        <w:t xml:space="preserve"> singular value decomposition </w:t>
      </w:r>
      <w:r w:rsidR="00E768C5" w:rsidRPr="0089171B">
        <w:t>and</w:t>
      </w:r>
      <w:r w:rsidR="00B56FF5" w:rsidRPr="0089171B">
        <w:t xml:space="preserve"> selects co-ex</w:t>
      </w:r>
      <w:r w:rsidR="00E768C5" w:rsidRPr="0089171B">
        <w:t xml:space="preserve">pressed (correlated) </w:t>
      </w:r>
      <w:r w:rsidR="00B56FF5" w:rsidRPr="0089171B">
        <w:t>variables</w:t>
      </w:r>
      <w:r w:rsidR="00E768C5" w:rsidRPr="0089171B">
        <w:t xml:space="preserve"> from several </w:t>
      </w:r>
      <w:r w:rsidR="00020884" w:rsidRPr="0089171B">
        <w:t>omics</w:t>
      </w:r>
      <w:r w:rsidR="00E768C5" w:rsidRPr="0089171B">
        <w:t xml:space="preserve"> datasets</w:t>
      </w:r>
      <w:r w:rsidR="00B56FF5" w:rsidRPr="0089171B">
        <w:t xml:space="preserve"> in a computationally and statistically efficient manner. </w:t>
      </w:r>
      <w:r w:rsidR="00C471DC" w:rsidRPr="0089171B">
        <w:t>s</w:t>
      </w:r>
      <w:r w:rsidR="00B56FF5" w:rsidRPr="0089171B">
        <w:t>GCCA maximizes the covariance between linear combinations of variables (</w:t>
      </w:r>
      <w:r w:rsidR="005600D8" w:rsidRPr="0089171B">
        <w:t xml:space="preserve">latent </w:t>
      </w:r>
      <w:r w:rsidR="00B56FF5" w:rsidRPr="0089171B">
        <w:t xml:space="preserve">component </w:t>
      </w:r>
      <w:r w:rsidR="00BF26BA" w:rsidRPr="0089171B">
        <w:t>scores</w:t>
      </w:r>
      <w:r w:rsidR="00B56FF5" w:rsidRPr="0089171B">
        <w:t xml:space="preserve">) and projects the data into the smaller dimensional subspace spanned by the components. The selection of the correlated molecules across </w:t>
      </w:r>
      <w:r w:rsidR="00020884" w:rsidRPr="0089171B">
        <w:t>omics</w:t>
      </w:r>
      <w:r w:rsidR="00B56FF5" w:rsidRPr="0089171B">
        <w:t xml:space="preserve"> lev</w:t>
      </w:r>
      <w:r w:rsidR="00996EAE" w:rsidRPr="0089171B">
        <w:t xml:space="preserve">els is performed internally in </w:t>
      </w:r>
      <w:r w:rsidR="00C471DC" w:rsidRPr="0089171B">
        <w:t>s</w:t>
      </w:r>
      <w:r w:rsidR="00B56FF5" w:rsidRPr="0089171B">
        <w:t>GCCA with</w:t>
      </w:r>
      <w:r w:rsidR="00FC4F68" w:rsidRPr="0089171B">
        <w:t xml:space="preserve"> </w:t>
      </w:r>
      <w:r w:rsidR="00FC4F68" w:rsidRPr="0089171B">
        <w:rPr>
          <w:rFonts w:eastAsia="Xingkai SC Light"/>
        </w:rPr>
        <w:t>l</w:t>
      </w:r>
      <w:r w:rsidR="00FC4F68" w:rsidRPr="0089171B">
        <w:rPr>
          <w:vertAlign w:val="subscript"/>
        </w:rPr>
        <w:t xml:space="preserve">1 </w:t>
      </w:r>
      <w:r w:rsidR="00FC4F68" w:rsidRPr="0089171B">
        <w:t>–</w:t>
      </w:r>
      <w:r w:rsidR="00504893" w:rsidRPr="0089171B">
        <w:t>penalization</w:t>
      </w:r>
      <w:r w:rsidR="00FC4F68" w:rsidRPr="0089171B">
        <w:t xml:space="preserve"> on the variable coefficient vector defining the linear combinations.</w:t>
      </w:r>
      <w:r w:rsidR="00336FA1" w:rsidRPr="0089171B">
        <w:t xml:space="preserve"> </w:t>
      </w:r>
      <w:r w:rsidR="00996EAE" w:rsidRPr="0089171B">
        <w:rPr>
          <w:i/>
        </w:rPr>
        <w:t>Note that since a</w:t>
      </w:r>
      <w:r w:rsidR="00336FA1" w:rsidRPr="0089171B">
        <w:rPr>
          <w:i/>
        </w:rPr>
        <w:t xml:space="preserve">ll latent components are scaled in the </w:t>
      </w:r>
      <w:r w:rsidR="00996EAE" w:rsidRPr="0089171B">
        <w:rPr>
          <w:i/>
        </w:rPr>
        <w:t>algorithm</w:t>
      </w:r>
      <w:r w:rsidR="00336FA1" w:rsidRPr="0089171B">
        <w:rPr>
          <w:i/>
        </w:rPr>
        <w:t xml:space="preserve">, </w:t>
      </w:r>
      <w:r w:rsidR="00C471DC" w:rsidRPr="0089171B">
        <w:rPr>
          <w:i/>
        </w:rPr>
        <w:t>s</w:t>
      </w:r>
      <w:r w:rsidR="00336FA1" w:rsidRPr="0089171B">
        <w:rPr>
          <w:i/>
        </w:rPr>
        <w:t xml:space="preserve">GCCA </w:t>
      </w:r>
      <w:r w:rsidR="00EA7D47" w:rsidRPr="0089171B">
        <w:rPr>
          <w:i/>
        </w:rPr>
        <w:t>maximizes</w:t>
      </w:r>
      <w:r w:rsidR="00336FA1" w:rsidRPr="0089171B">
        <w:rPr>
          <w:i/>
        </w:rPr>
        <w:t xml:space="preserve"> the correlation between components. </w:t>
      </w:r>
      <w:r w:rsidR="00A2568E" w:rsidRPr="0089171B">
        <w:rPr>
          <w:i/>
        </w:rPr>
        <w:t>However,</w:t>
      </w:r>
      <w:r w:rsidR="00996EAE" w:rsidRPr="0089171B">
        <w:rPr>
          <w:i/>
        </w:rPr>
        <w:t xml:space="preserve"> we will </w:t>
      </w:r>
      <w:r w:rsidR="000228F5" w:rsidRPr="0089171B">
        <w:rPr>
          <w:i/>
        </w:rPr>
        <w:t>retain</w:t>
      </w:r>
      <w:r w:rsidR="00996EAE" w:rsidRPr="0089171B">
        <w:rPr>
          <w:i/>
        </w:rPr>
        <w:t xml:space="preserve"> the term ‘covariance’ instead of ‘correlation’ </w:t>
      </w:r>
      <w:r w:rsidR="000228F5" w:rsidRPr="0089171B">
        <w:rPr>
          <w:i/>
        </w:rPr>
        <w:t>throughout this section to</w:t>
      </w:r>
      <w:r w:rsidR="00CB12DB" w:rsidRPr="0089171B">
        <w:rPr>
          <w:i/>
        </w:rPr>
        <w:t xml:space="preserve"> present</w:t>
      </w:r>
      <w:r w:rsidR="000E1C5F" w:rsidRPr="0089171B">
        <w:rPr>
          <w:i/>
        </w:rPr>
        <w:t xml:space="preserve"> the general </w:t>
      </w:r>
      <w:r w:rsidR="00C471DC" w:rsidRPr="0089171B">
        <w:rPr>
          <w:i/>
        </w:rPr>
        <w:t>s</w:t>
      </w:r>
      <w:r w:rsidR="000E1C5F" w:rsidRPr="0089171B">
        <w:rPr>
          <w:i/>
        </w:rPr>
        <w:t>GCCA framework.</w:t>
      </w:r>
    </w:p>
    <w:p w14:paraId="24004C63" w14:textId="7F21755C" w:rsidR="00E30D6F" w:rsidRPr="0089171B" w:rsidRDefault="00D56BBE" w:rsidP="003F44E9">
      <w:pPr>
        <w:widowControl w:val="0"/>
        <w:tabs>
          <w:tab w:val="left" w:pos="220"/>
          <w:tab w:val="left" w:pos="720"/>
        </w:tabs>
        <w:autoSpaceDE w:val="0"/>
        <w:autoSpaceDN w:val="0"/>
        <w:adjustRightInd w:val="0"/>
        <w:spacing w:line="480" w:lineRule="auto"/>
        <w:jc w:val="both"/>
        <w:rPr>
          <w:vertAlign w:val="subscript"/>
        </w:rPr>
      </w:pPr>
      <w:r w:rsidRPr="0089171B">
        <w:tab/>
      </w:r>
      <w:r w:rsidR="00CC3CB8" w:rsidRPr="0089171B">
        <w:t>Denote</w:t>
      </w:r>
      <w:r w:rsidR="00B56FF5" w:rsidRPr="0089171B">
        <w:t xml:space="preserve"> </w:t>
      </w:r>
      <w:r w:rsidR="00B56FF5" w:rsidRPr="0089171B">
        <w:rPr>
          <w:i/>
        </w:rPr>
        <w:t xml:space="preserve">K </w:t>
      </w:r>
      <w:r w:rsidR="00504893" w:rsidRPr="0089171B">
        <w:t>normalized</w:t>
      </w:r>
      <w:r w:rsidR="00AE32D4" w:rsidRPr="0089171B">
        <w:rPr>
          <w:i/>
        </w:rPr>
        <w:t xml:space="preserve">, </w:t>
      </w:r>
      <w:r w:rsidR="004A23AA" w:rsidRPr="0089171B">
        <w:t>centered and scaled</w:t>
      </w:r>
      <w:r w:rsidR="004A23AA" w:rsidRPr="0089171B">
        <w:rPr>
          <w:i/>
        </w:rPr>
        <w:t xml:space="preserve"> </w:t>
      </w:r>
      <w:r w:rsidR="001E1EFC" w:rsidRPr="0089171B">
        <w:t>datasets</w:t>
      </w:r>
      <w:r w:rsidR="00B56FF5" w:rsidRPr="0089171B">
        <w:t xml:space="preserve"> </w:t>
      </w:r>
      <w:r w:rsidR="00B56FF5" w:rsidRPr="0089171B">
        <w:rPr>
          <w:i/>
        </w:rPr>
        <w:t>X</w:t>
      </w:r>
      <w:r w:rsidR="00B56FF5" w:rsidRPr="0089171B">
        <w:rPr>
          <w:i/>
          <w:vertAlign w:val="subscript"/>
        </w:rPr>
        <w:t>1</w:t>
      </w:r>
      <w:r w:rsidR="00B56FF5" w:rsidRPr="0089171B">
        <w:rPr>
          <w:vertAlign w:val="subscript"/>
        </w:rPr>
        <w:t xml:space="preserve"> </w:t>
      </w:r>
      <w:r w:rsidR="00B56FF5" w:rsidRPr="0089171B">
        <w:rPr>
          <w:i/>
        </w:rPr>
        <w:t xml:space="preserve">(n </w:t>
      </w:r>
      <w:r w:rsidR="00B56FF5" w:rsidRPr="0089171B">
        <w:t>x</w:t>
      </w:r>
      <w:r w:rsidR="00B56FF5" w:rsidRPr="0089171B">
        <w:rPr>
          <w:i/>
        </w:rPr>
        <w:t xml:space="preserve"> p</w:t>
      </w:r>
      <w:r w:rsidR="00B56FF5" w:rsidRPr="0089171B">
        <w:rPr>
          <w:i/>
          <w:vertAlign w:val="subscript"/>
        </w:rPr>
        <w:t>1</w:t>
      </w:r>
      <w:r w:rsidR="00B56FF5" w:rsidRPr="0089171B">
        <w:t xml:space="preserve">), …, </w:t>
      </w:r>
      <w:r w:rsidR="00B56FF5" w:rsidRPr="0089171B">
        <w:rPr>
          <w:i/>
        </w:rPr>
        <w:t>X</w:t>
      </w:r>
      <w:r w:rsidR="00B56FF5" w:rsidRPr="0089171B">
        <w:rPr>
          <w:i/>
          <w:vertAlign w:val="subscript"/>
        </w:rPr>
        <w:t>K</w:t>
      </w:r>
      <w:r w:rsidR="00B56FF5" w:rsidRPr="0089171B">
        <w:t xml:space="preserve"> (</w:t>
      </w:r>
      <w:r w:rsidR="00B56FF5" w:rsidRPr="0089171B">
        <w:rPr>
          <w:i/>
        </w:rPr>
        <w:t xml:space="preserve">n </w:t>
      </w:r>
      <w:r w:rsidR="00B56FF5" w:rsidRPr="0089171B">
        <w:t>x</w:t>
      </w:r>
      <w:r w:rsidR="00B56FF5" w:rsidRPr="0089171B">
        <w:rPr>
          <w:i/>
        </w:rPr>
        <w:t xml:space="preserve"> p</w:t>
      </w:r>
      <w:r w:rsidR="00B56FF5" w:rsidRPr="0089171B">
        <w:rPr>
          <w:i/>
          <w:vertAlign w:val="subscript"/>
        </w:rPr>
        <w:t>K</w:t>
      </w:r>
      <w:r w:rsidR="00B56FF5" w:rsidRPr="0089171B">
        <w:t xml:space="preserve">), measuring the expression levels of </w:t>
      </w:r>
      <w:r w:rsidR="00063499" w:rsidRPr="0089171B">
        <w:rPr>
          <w:i/>
        </w:rPr>
        <w:t>p</w:t>
      </w:r>
      <w:r w:rsidR="00063499" w:rsidRPr="0089171B">
        <w:rPr>
          <w:i/>
          <w:vertAlign w:val="subscript"/>
        </w:rPr>
        <w:t xml:space="preserve">1, </w:t>
      </w:r>
      <w:r w:rsidR="00063499" w:rsidRPr="0089171B">
        <w:rPr>
          <w:i/>
        </w:rPr>
        <w:t>p</w:t>
      </w:r>
      <w:r w:rsidR="00063499" w:rsidRPr="0089171B">
        <w:rPr>
          <w:i/>
          <w:vertAlign w:val="subscript"/>
        </w:rPr>
        <w:t xml:space="preserve">2, …, </w:t>
      </w:r>
      <w:r w:rsidR="00B56FF5" w:rsidRPr="0089171B">
        <w:rPr>
          <w:i/>
        </w:rPr>
        <w:t>p</w:t>
      </w:r>
      <w:r w:rsidR="00063499" w:rsidRPr="0089171B">
        <w:rPr>
          <w:i/>
          <w:vertAlign w:val="subscript"/>
        </w:rPr>
        <w:t>K</w:t>
      </w:r>
      <w:r w:rsidR="00B56FF5" w:rsidRPr="0089171B">
        <w:rPr>
          <w:i/>
          <w:vertAlign w:val="subscript"/>
        </w:rPr>
        <w:t xml:space="preserve"> </w:t>
      </w:r>
      <w:r w:rsidR="00020884" w:rsidRPr="0089171B">
        <w:t>omics</w:t>
      </w:r>
      <w:r w:rsidR="00B56FF5" w:rsidRPr="0089171B">
        <w:t xml:space="preserve"> </w:t>
      </w:r>
      <w:r w:rsidR="00812D4A" w:rsidRPr="0089171B">
        <w:t>variables</w:t>
      </w:r>
      <w:r w:rsidR="00B56FF5" w:rsidRPr="0089171B">
        <w:t xml:space="preserve"> on the same </w:t>
      </w:r>
      <w:r w:rsidR="00B56FF5" w:rsidRPr="0089171B">
        <w:rPr>
          <w:i/>
        </w:rPr>
        <w:t>n</w:t>
      </w:r>
      <w:r w:rsidR="00B56FF5" w:rsidRPr="0089171B">
        <w:t xml:space="preserve"> samples, </w:t>
      </w:r>
      <w:r w:rsidR="00B56FF5" w:rsidRPr="0089171B">
        <w:rPr>
          <w:i/>
        </w:rPr>
        <w:t>k = 1, …, K</w:t>
      </w:r>
      <w:r w:rsidR="00B56FF5" w:rsidRPr="0089171B">
        <w:t xml:space="preserve">, </w:t>
      </w:r>
      <w:r w:rsidR="00C471DC" w:rsidRPr="0089171B">
        <w:t>s</w:t>
      </w:r>
      <w:r w:rsidR="00B56FF5" w:rsidRPr="0089171B">
        <w:t>GCCA solves</w:t>
      </w:r>
      <w:r w:rsidR="00902E3B" w:rsidRPr="0089171B">
        <w:t xml:space="preserve"> the optimization function:</w:t>
      </w:r>
    </w:p>
    <w:p w14:paraId="041B42E4" w14:textId="77777777" w:rsidR="00E30D6F" w:rsidRPr="0089171B" w:rsidRDefault="00E30D6F" w:rsidP="003F44E9">
      <w:pPr>
        <w:widowControl w:val="0"/>
        <w:tabs>
          <w:tab w:val="left" w:pos="220"/>
          <w:tab w:val="left" w:pos="720"/>
        </w:tabs>
        <w:autoSpaceDE w:val="0"/>
        <w:autoSpaceDN w:val="0"/>
        <w:adjustRightInd w:val="0"/>
        <w:spacing w:line="480" w:lineRule="auto"/>
        <w:jc w:val="both"/>
      </w:pPr>
    </w:p>
    <w:p w14:paraId="60202063" w14:textId="4A02FFCF" w:rsidR="00E30D6F" w:rsidRPr="0089171B" w:rsidRDefault="00E30D6F" w:rsidP="003F44E9">
      <w:pPr>
        <w:widowControl w:val="0"/>
        <w:tabs>
          <w:tab w:val="left" w:pos="220"/>
          <w:tab w:val="left" w:pos="720"/>
        </w:tabs>
        <w:autoSpaceDE w:val="0"/>
        <w:autoSpaceDN w:val="0"/>
        <w:adjustRightInd w:val="0"/>
        <w:spacing w:line="480" w:lineRule="auto"/>
        <w:jc w:val="both"/>
      </w:pPr>
      <w:r w:rsidRPr="0089171B">
        <w:rPr>
          <w:noProof/>
        </w:rPr>
        <w:drawing>
          <wp:inline distT="0" distB="0" distL="0" distR="0" wp14:anchorId="701C7958" wp14:editId="31D7BBD7">
            <wp:extent cx="5943600" cy="568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568325"/>
                    </a:xfrm>
                    <a:prstGeom prst="rect">
                      <a:avLst/>
                    </a:prstGeom>
                  </pic:spPr>
                </pic:pic>
              </a:graphicData>
            </a:graphic>
          </wp:inline>
        </w:drawing>
      </w:r>
    </w:p>
    <w:p w14:paraId="0B39B7F8" w14:textId="77777777" w:rsidR="00E30D6F" w:rsidRPr="0089171B" w:rsidRDefault="00E30D6F" w:rsidP="003F44E9">
      <w:pPr>
        <w:widowControl w:val="0"/>
        <w:tabs>
          <w:tab w:val="left" w:pos="220"/>
          <w:tab w:val="left" w:pos="720"/>
        </w:tabs>
        <w:autoSpaceDE w:val="0"/>
        <w:autoSpaceDN w:val="0"/>
        <w:adjustRightInd w:val="0"/>
        <w:spacing w:line="480" w:lineRule="auto"/>
        <w:jc w:val="both"/>
      </w:pPr>
    </w:p>
    <w:p w14:paraId="5D3E6BBD" w14:textId="0E4056AE" w:rsidR="00A225F3" w:rsidRPr="0089171B" w:rsidRDefault="00B56FF5" w:rsidP="003F44E9">
      <w:pPr>
        <w:widowControl w:val="0"/>
        <w:tabs>
          <w:tab w:val="left" w:pos="220"/>
          <w:tab w:val="left" w:pos="720"/>
        </w:tabs>
        <w:autoSpaceDE w:val="0"/>
        <w:autoSpaceDN w:val="0"/>
        <w:adjustRightInd w:val="0"/>
        <w:spacing w:line="480" w:lineRule="auto"/>
        <w:jc w:val="both"/>
      </w:pPr>
      <w:r w:rsidRPr="0089171B">
        <w:t>where</w:t>
      </w:r>
      <w:r w:rsidR="00650412" w:rsidRPr="0089171B">
        <w:t xml:space="preserve"> </w:t>
      </w:r>
      <w:r w:rsidR="00650412" w:rsidRPr="0089171B">
        <w:rPr>
          <w:i/>
          <w:color w:val="000000"/>
        </w:rPr>
        <w:t>c</w:t>
      </w:r>
      <w:r w:rsidR="00650412" w:rsidRPr="0089171B">
        <w:rPr>
          <w:i/>
          <w:color w:val="000000"/>
          <w:vertAlign w:val="subscript"/>
        </w:rPr>
        <w:t>jk</w:t>
      </w:r>
      <w:r w:rsidR="00650412" w:rsidRPr="0089171B">
        <w:rPr>
          <w:i/>
          <w:color w:val="000000"/>
        </w:rPr>
        <w:t xml:space="preserve"> </w:t>
      </w:r>
      <w:r w:rsidR="00650412" w:rsidRPr="0089171B">
        <w:rPr>
          <w:color w:val="000000"/>
        </w:rPr>
        <w:t xml:space="preserve">indicates whether to maximize the covariance between the </w:t>
      </w:r>
      <w:r w:rsidR="001E1EFC" w:rsidRPr="0089171B">
        <w:rPr>
          <w:color w:val="000000"/>
        </w:rPr>
        <w:t>datasets</w:t>
      </w:r>
      <w:r w:rsidR="00650412" w:rsidRPr="0089171B">
        <w:rPr>
          <w:color w:val="000000"/>
        </w:rPr>
        <w:t xml:space="preserve"> </w:t>
      </w:r>
      <m:oMath>
        <m:sSub>
          <m:sSubPr>
            <m:ctrlPr>
              <w:ins w:id="5"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650412" w:rsidRPr="0089171B">
        <w:rPr>
          <w:color w:val="000000"/>
        </w:rPr>
        <w:t xml:space="preserve"> and </w:t>
      </w:r>
      <m:oMath>
        <m:sSub>
          <m:sSubPr>
            <m:ctrlPr>
              <w:ins w:id="6"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j</m:t>
            </m:r>
          </m:sub>
        </m:sSub>
      </m:oMath>
      <w:r w:rsidR="00650412" w:rsidRPr="0089171B">
        <w:rPr>
          <w:i/>
          <w:color w:val="000000"/>
        </w:rPr>
        <w:t xml:space="preserve"> </w:t>
      </w:r>
      <w:r w:rsidR="00650412" w:rsidRPr="0089171B">
        <w:rPr>
          <w:color w:val="000000"/>
        </w:rPr>
        <w:t>according to the design matrix</w:t>
      </w:r>
      <w:r w:rsidR="00504893" w:rsidRPr="0089171B">
        <w:rPr>
          <w:color w:val="000000"/>
        </w:rPr>
        <w:t>,</w:t>
      </w:r>
      <w:r w:rsidR="00650412" w:rsidRPr="0089171B">
        <w:rPr>
          <w:color w:val="000000"/>
        </w:rPr>
        <w:t xml:space="preserve"> </w:t>
      </w:r>
      <w:r w:rsidR="00AE1AEC" w:rsidRPr="0089171B">
        <w:rPr>
          <w:color w:val="000000"/>
        </w:rPr>
        <w:t xml:space="preserve">with </w:t>
      </w:r>
      <w:r w:rsidR="00650412" w:rsidRPr="0089171B">
        <w:rPr>
          <w:i/>
          <w:color w:val="000000"/>
        </w:rPr>
        <w:t>c</w:t>
      </w:r>
      <w:r w:rsidR="00650412" w:rsidRPr="0089171B">
        <w:rPr>
          <w:i/>
          <w:color w:val="000000"/>
          <w:vertAlign w:val="subscript"/>
        </w:rPr>
        <w:t xml:space="preserve">jk = </w:t>
      </w:r>
      <w:r w:rsidR="00650412" w:rsidRPr="0089171B">
        <w:rPr>
          <w:color w:val="000000"/>
        </w:rPr>
        <w:t xml:space="preserve">0 (no relationship modelled between the </w:t>
      </w:r>
      <w:r w:rsidR="001E1EFC" w:rsidRPr="0089171B">
        <w:rPr>
          <w:color w:val="000000"/>
        </w:rPr>
        <w:t>datasets</w:t>
      </w:r>
      <w:r w:rsidR="00650412" w:rsidRPr="0089171B">
        <w:rPr>
          <w:color w:val="000000"/>
        </w:rPr>
        <w:t xml:space="preserve">) or </w:t>
      </w:r>
      <w:r w:rsidR="00650412" w:rsidRPr="0089171B">
        <w:rPr>
          <w:i/>
          <w:color w:val="000000"/>
        </w:rPr>
        <w:t>c</w:t>
      </w:r>
      <w:r w:rsidR="00650412" w:rsidRPr="0089171B">
        <w:rPr>
          <w:i/>
          <w:color w:val="000000"/>
          <w:vertAlign w:val="subscript"/>
        </w:rPr>
        <w:t>jk</w:t>
      </w:r>
      <w:r w:rsidR="00650412" w:rsidRPr="0089171B">
        <w:rPr>
          <w:i/>
          <w:color w:val="000000"/>
        </w:rPr>
        <w:t xml:space="preserve"> = </w:t>
      </w:r>
      <w:r w:rsidR="00504893" w:rsidRPr="0089171B">
        <w:rPr>
          <w:color w:val="000000"/>
        </w:rPr>
        <w:t>1 otherwise,</w:t>
      </w:r>
      <w:r w:rsidR="00650412" w:rsidRPr="0089171B">
        <w:rPr>
          <w:color w:val="000000"/>
        </w:rPr>
        <w:t xml:space="preserve"> </w:t>
      </w:r>
      <w:r w:rsidRPr="0089171B">
        <w:rPr>
          <w:b/>
          <w:i/>
        </w:rPr>
        <w:t>a</w:t>
      </w:r>
      <w:r w:rsidRPr="0089171B">
        <w:rPr>
          <w:vertAlign w:val="superscript"/>
        </w:rPr>
        <w:t>k</w:t>
      </w:r>
      <w:r w:rsidRPr="0089171B">
        <w:t xml:space="preserve"> is the </w:t>
      </w:r>
      <w:r w:rsidR="00650412" w:rsidRPr="0089171B">
        <w:t xml:space="preserve">variable </w:t>
      </w:r>
      <w:r w:rsidRPr="0089171B">
        <w:t xml:space="preserve">coefficient vector for each </w:t>
      </w:r>
      <w:r w:rsidR="001E1EFC" w:rsidRPr="0089171B">
        <w:t>dataset</w:t>
      </w:r>
      <w:r w:rsidRPr="0089171B">
        <w:t xml:space="preserve"> </w:t>
      </w:r>
      <w:r w:rsidRPr="0089171B">
        <w:rPr>
          <w:i/>
        </w:rPr>
        <w:t>X</w:t>
      </w:r>
      <w:r w:rsidR="00650412" w:rsidRPr="0089171B">
        <w:rPr>
          <w:i/>
          <w:vertAlign w:val="subscript"/>
        </w:rPr>
        <w:t>k</w:t>
      </w:r>
      <w:r w:rsidRPr="0089171B">
        <w:t xml:space="preserve">, </w:t>
      </w:r>
      <w:r w:rsidRPr="0089171B">
        <w:rPr>
          <w:i/>
          <w:color w:val="000000"/>
        </w:rPr>
        <w:t>λ</w:t>
      </w:r>
      <w:r w:rsidRPr="0089171B">
        <w:rPr>
          <w:color w:val="000000"/>
          <w:vertAlign w:val="subscript"/>
        </w:rPr>
        <w:t>k</w:t>
      </w:r>
      <w:r w:rsidRPr="0089171B">
        <w:rPr>
          <w:color w:val="000000"/>
        </w:rPr>
        <w:t xml:space="preserve"> is</w:t>
      </w:r>
      <w:r w:rsidR="00650412" w:rsidRPr="0089171B">
        <w:rPr>
          <w:color w:val="000000"/>
        </w:rPr>
        <w:t xml:space="preserve"> a non</w:t>
      </w:r>
      <w:r w:rsidR="00C14E1A" w:rsidRPr="0089171B">
        <w:rPr>
          <w:color w:val="000000"/>
        </w:rPr>
        <w:t>-</w:t>
      </w:r>
      <w:r w:rsidR="00650412" w:rsidRPr="0089171B">
        <w:rPr>
          <w:color w:val="000000"/>
        </w:rPr>
        <w:t>negative parameter that controls the amount of shrinkage and thus the number of non</w:t>
      </w:r>
      <w:r w:rsidR="00C14E1A" w:rsidRPr="0089171B">
        <w:rPr>
          <w:color w:val="000000"/>
        </w:rPr>
        <w:t>-</w:t>
      </w:r>
      <w:r w:rsidR="00650412" w:rsidRPr="0089171B">
        <w:rPr>
          <w:color w:val="000000"/>
        </w:rPr>
        <w:t xml:space="preserve">zero coefficients in </w:t>
      </w:r>
      <w:r w:rsidR="00650412" w:rsidRPr="0089171B">
        <w:rPr>
          <w:b/>
          <w:i/>
        </w:rPr>
        <w:t>a</w:t>
      </w:r>
      <w:r w:rsidR="00650412" w:rsidRPr="0089171B">
        <w:rPr>
          <w:vertAlign w:val="superscript"/>
        </w:rPr>
        <w:t>k</w:t>
      </w:r>
      <w:r w:rsidR="00CC3CB8" w:rsidRPr="0089171B">
        <w:rPr>
          <w:color w:val="000000"/>
        </w:rPr>
        <w:t xml:space="preserve">. Similar to Lasso </w:t>
      </w:r>
      <w:r w:rsidR="00C14E1A" w:rsidRPr="0089171B">
        <w:rPr>
          <w:color w:val="000000"/>
        </w:rPr>
        <w:fldChar w:fldCharType="begin"/>
      </w:r>
      <w:r w:rsidR="00B91D7E" w:rsidRPr="0089171B">
        <w:rPr>
          <w:color w:val="000000"/>
        </w:rPr>
        <w:instrText xml:space="preserve"> ADDIN ZOTERO_ITEM CSL_CITATION {"citationID":"114vc0sdfb","properties":{"formattedCitation":"[28]","plainCitation":"[28]"},"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r w:rsidR="00C14E1A" w:rsidRPr="0089171B">
        <w:rPr>
          <w:color w:val="000000"/>
        </w:rPr>
        <w:fldChar w:fldCharType="separate"/>
      </w:r>
      <w:r w:rsidR="00B91D7E" w:rsidRPr="0089171B">
        <w:rPr>
          <w:noProof/>
          <w:color w:val="000000"/>
        </w:rPr>
        <w:t>[28]</w:t>
      </w:r>
      <w:r w:rsidR="00C14E1A" w:rsidRPr="0089171B">
        <w:rPr>
          <w:color w:val="000000"/>
        </w:rPr>
        <w:fldChar w:fldCharType="end"/>
      </w:r>
      <w:r w:rsidR="00A2568E" w:rsidRPr="0089171B">
        <w:rPr>
          <w:color w:val="000000"/>
        </w:rPr>
        <w:t xml:space="preserve"> </w:t>
      </w:r>
      <w:r w:rsidR="00CC3CB8" w:rsidRPr="0089171B">
        <w:rPr>
          <w:color w:val="000000"/>
        </w:rPr>
        <w:t xml:space="preserve">or </w:t>
      </w:r>
      <w:r w:rsidR="001D2E51" w:rsidRPr="0089171B">
        <w:rPr>
          <w:rFonts w:eastAsia="Xingkai SC Light"/>
        </w:rPr>
        <w:t>l</w:t>
      </w:r>
      <w:r w:rsidR="001D2E51" w:rsidRPr="0089171B">
        <w:rPr>
          <w:vertAlign w:val="subscript"/>
        </w:rPr>
        <w:t xml:space="preserve">1 </w:t>
      </w:r>
      <w:r w:rsidR="001D2E51" w:rsidRPr="0089171B">
        <w:t>–</w:t>
      </w:r>
      <w:r w:rsidR="00C14E1A" w:rsidRPr="0089171B">
        <w:t>penalized</w:t>
      </w:r>
      <w:r w:rsidR="001D2E51" w:rsidRPr="0089171B">
        <w:t xml:space="preserve"> mu</w:t>
      </w:r>
      <w:r w:rsidR="00085084" w:rsidRPr="0089171B">
        <w:t>ltivariate model for one single</w:t>
      </w:r>
      <w:r w:rsidR="00B44CB5" w:rsidRPr="0089171B">
        <w:t>-</w:t>
      </w:r>
      <w:r w:rsidR="00020884" w:rsidRPr="0089171B">
        <w:t>omics</w:t>
      </w:r>
      <w:r w:rsidR="00C14E1A" w:rsidRPr="0089171B">
        <w:rPr>
          <w:color w:val="000000"/>
        </w:rPr>
        <w:t xml:space="preserve"> </w:t>
      </w:r>
      <w:r w:rsidR="00504893" w:rsidRPr="0089171B">
        <w:rPr>
          <w:color w:val="000000"/>
        </w:rPr>
        <w:t xml:space="preserve">dataset </w:t>
      </w:r>
      <w:r w:rsidR="00C14E1A" w:rsidRPr="0089171B">
        <w:rPr>
          <w:color w:val="000000"/>
        </w:rPr>
        <w:fldChar w:fldCharType="begin"/>
      </w:r>
      <w:r w:rsidR="00B91D7E" w:rsidRPr="0089171B">
        <w:rPr>
          <w:color w:val="000000"/>
        </w:rPr>
        <w:instrText xml:space="preserve"> ADDIN ZOTERO_ITEM CSL_CITATION {"citationID":"10m7s0dog6","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C14E1A" w:rsidRPr="0089171B">
        <w:rPr>
          <w:color w:val="000000"/>
        </w:rPr>
        <w:fldChar w:fldCharType="separate"/>
      </w:r>
      <w:r w:rsidR="00B91D7E" w:rsidRPr="0089171B">
        <w:rPr>
          <w:noProof/>
          <w:color w:val="000000"/>
        </w:rPr>
        <w:t>[9]</w:t>
      </w:r>
      <w:r w:rsidR="00C14E1A" w:rsidRPr="0089171B">
        <w:rPr>
          <w:color w:val="000000"/>
        </w:rPr>
        <w:fldChar w:fldCharType="end"/>
      </w:r>
      <w:r w:rsidR="00504893" w:rsidRPr="0089171B">
        <w:rPr>
          <w:color w:val="000000"/>
        </w:rPr>
        <w:t>,</w:t>
      </w:r>
      <w:r w:rsidR="00CC3CB8" w:rsidRPr="0089171B">
        <w:rPr>
          <w:color w:val="000000"/>
        </w:rPr>
        <w:t xml:space="preserve"> the </w:t>
      </w:r>
      <w:r w:rsidR="00BF26BA" w:rsidRPr="0089171B">
        <w:rPr>
          <w:rFonts w:eastAsia="Xingkai SC Light"/>
        </w:rPr>
        <w:t>l</w:t>
      </w:r>
      <w:r w:rsidR="00BF26BA" w:rsidRPr="0089171B">
        <w:rPr>
          <w:vertAlign w:val="subscript"/>
        </w:rPr>
        <w:t xml:space="preserve">1 </w:t>
      </w:r>
      <w:r w:rsidR="00504893" w:rsidRPr="0089171B">
        <w:t>penalization</w:t>
      </w:r>
      <w:r w:rsidR="00BF26BA" w:rsidRPr="0089171B">
        <w:t xml:space="preserve"> </w:t>
      </w:r>
      <w:r w:rsidR="00CC3CB8" w:rsidRPr="0089171B">
        <w:rPr>
          <w:color w:val="000000"/>
        </w:rPr>
        <w:t xml:space="preserve">improves the interpretability of the </w:t>
      </w:r>
      <w:r w:rsidR="00FD2D2E" w:rsidRPr="0089171B">
        <w:rPr>
          <w:color w:val="000000"/>
        </w:rPr>
        <w:t xml:space="preserve">component scores </w:t>
      </w:r>
      <m:oMath>
        <m:sSub>
          <m:sSubPr>
            <m:ctrlPr>
              <w:ins w:id="7"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p>
          <m:sSupPr>
            <m:ctrlPr>
              <w:ins w:id="8" w:author="Amrit" w:date="2017-08-24T14:47:00Z">
                <w:rPr>
                  <w:rFonts w:ascii="Cambria Math" w:hAnsi="Cambria Math"/>
                  <w:i/>
                  <w:vertAlign w:val="subscript"/>
                </w:rPr>
              </w:ins>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89171B">
        <w:rPr>
          <w:color w:val="000000"/>
        </w:rPr>
        <w:t xml:space="preserve"> that </w:t>
      </w:r>
      <w:r w:rsidR="007C5DB5" w:rsidRPr="0089171B">
        <w:rPr>
          <w:color w:val="000000"/>
        </w:rPr>
        <w:t xml:space="preserve">is </w:t>
      </w:r>
      <w:r w:rsidR="00CC3CB8" w:rsidRPr="0089171B">
        <w:rPr>
          <w:color w:val="000000"/>
        </w:rPr>
        <w:t xml:space="preserve">now </w:t>
      </w:r>
      <w:r w:rsidR="00FD2D2E" w:rsidRPr="0089171B">
        <w:rPr>
          <w:color w:val="000000"/>
        </w:rPr>
        <w:t xml:space="preserve">only </w:t>
      </w:r>
      <w:r w:rsidR="00CC3CB8" w:rsidRPr="0089171B">
        <w:rPr>
          <w:color w:val="000000"/>
        </w:rPr>
        <w:t xml:space="preserve">defined on </w:t>
      </w:r>
      <w:r w:rsidR="00FD2D2E" w:rsidRPr="0089171B">
        <w:rPr>
          <w:color w:val="000000"/>
        </w:rPr>
        <w:t xml:space="preserve">a subset of </w:t>
      </w:r>
      <w:r w:rsidR="00020884" w:rsidRPr="0089171B">
        <w:rPr>
          <w:color w:val="000000"/>
        </w:rPr>
        <w:t>omics</w:t>
      </w:r>
      <w:r w:rsidR="00FD2D2E" w:rsidRPr="0089171B">
        <w:rPr>
          <w:color w:val="000000"/>
        </w:rPr>
        <w:t xml:space="preserve"> variables</w:t>
      </w:r>
      <w:r w:rsidR="005760D4" w:rsidRPr="0089171B">
        <w:rPr>
          <w:color w:val="000000"/>
        </w:rPr>
        <w:t xml:space="preserve"> with a non</w:t>
      </w:r>
      <w:r w:rsidR="00C14E1A" w:rsidRPr="0089171B">
        <w:rPr>
          <w:color w:val="000000"/>
        </w:rPr>
        <w:t>-</w:t>
      </w:r>
      <w:r w:rsidR="005760D4" w:rsidRPr="0089171B">
        <w:rPr>
          <w:color w:val="000000"/>
        </w:rPr>
        <w:t>zero coefficient</w:t>
      </w:r>
      <w:r w:rsidR="00FD2D2E" w:rsidRPr="0089171B">
        <w:rPr>
          <w:color w:val="000000"/>
        </w:rPr>
        <w:t xml:space="preserve"> from </w:t>
      </w:r>
      <w:r w:rsidR="007C5DB5" w:rsidRPr="0089171B">
        <w:rPr>
          <w:color w:val="000000"/>
        </w:rPr>
        <w:t xml:space="preserve">the </w:t>
      </w:r>
      <w:r w:rsidR="00020884" w:rsidRPr="0089171B">
        <w:rPr>
          <w:color w:val="000000"/>
        </w:rPr>
        <w:t>omics</w:t>
      </w:r>
      <w:r w:rsidR="00FD2D2E" w:rsidRPr="0089171B">
        <w:rPr>
          <w:color w:val="000000"/>
        </w:rPr>
        <w:t xml:space="preserve"> dataset </w:t>
      </w:r>
      <m:oMath>
        <m:sSub>
          <m:sSubPr>
            <m:ctrlPr>
              <w:ins w:id="9"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FD2D2E" w:rsidRPr="0089171B">
        <w:rPr>
          <w:color w:val="000000"/>
        </w:rPr>
        <w:t xml:space="preserve">. </w:t>
      </w:r>
      <w:r w:rsidRPr="0089171B">
        <w:rPr>
          <w:color w:val="000000"/>
        </w:rPr>
        <w:t>T</w:t>
      </w:r>
      <w:r w:rsidR="00504893" w:rsidRPr="0089171B">
        <w:t>he result is the</w:t>
      </w:r>
      <w:r w:rsidRPr="0089171B">
        <w:t xml:space="preserve"> </w:t>
      </w:r>
      <w:r w:rsidR="00A225F3" w:rsidRPr="0089171B">
        <w:t>identification</w:t>
      </w:r>
      <w:r w:rsidRPr="0089171B">
        <w:t xml:space="preserve"> of variables that are highly</w:t>
      </w:r>
      <w:r w:rsidR="00A225F3" w:rsidRPr="0089171B">
        <w:t xml:space="preserve"> correlated between and within </w:t>
      </w:r>
      <w:r w:rsidR="00020884" w:rsidRPr="0089171B">
        <w:t>omics</w:t>
      </w:r>
      <w:r w:rsidRPr="0089171B">
        <w:t xml:space="preserve"> </w:t>
      </w:r>
      <w:r w:rsidR="001E1EFC" w:rsidRPr="0089171B">
        <w:t>datasets</w:t>
      </w:r>
      <w:r w:rsidRPr="0089171B">
        <w:t xml:space="preserve">. </w:t>
      </w:r>
    </w:p>
    <w:p w14:paraId="7AD5C78B" w14:textId="20365B9C" w:rsidR="00D405B9" w:rsidRPr="0089171B" w:rsidRDefault="00855C85" w:rsidP="003F44E9">
      <w:pPr>
        <w:spacing w:line="480" w:lineRule="auto"/>
        <w:ind w:firstLine="720"/>
        <w:jc w:val="both"/>
      </w:pPr>
      <w:r w:rsidRPr="0089171B">
        <w:t>Equation (1) describe</w:t>
      </w:r>
      <w:r w:rsidR="00B04E1F" w:rsidRPr="0089171B">
        <w:t>s</w:t>
      </w:r>
      <w:r w:rsidRPr="0089171B">
        <w:t xml:space="preserve"> the </w:t>
      </w:r>
      <w:r w:rsidR="00B04E1F" w:rsidRPr="0089171B">
        <w:t xml:space="preserve">sGCCA </w:t>
      </w:r>
      <w:r w:rsidRPr="0089171B">
        <w:t xml:space="preserve">model for the first dimension. </w:t>
      </w:r>
      <w:r w:rsidR="006E65F8" w:rsidRPr="0089171B">
        <w:t xml:space="preserve">Once the first set of </w:t>
      </w:r>
      <w:r w:rsidR="00143DEC" w:rsidRPr="0089171B">
        <w:t xml:space="preserve">coefficient vectors </w:t>
      </w:r>
      <m:oMath>
        <m:sSubSup>
          <m:sSubSupPr>
            <m:ctrlPr>
              <w:ins w:id="10"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143DEC" w:rsidRPr="0089171B">
        <w:t xml:space="preserve"> and associated </w:t>
      </w:r>
      <w:r w:rsidR="006E65F8" w:rsidRPr="0089171B">
        <w:t xml:space="preserve">component scores </w:t>
      </w:r>
      <m:oMath>
        <m:sSubSup>
          <m:sSubSupPr>
            <m:ctrlPr>
              <w:ins w:id="11" w:author="Amrit" w:date="2017-08-24T14:47:00Z">
                <w:rPr>
                  <w:rFonts w:ascii="Cambria Math" w:hAnsi="Cambria Math"/>
                  <w:i/>
                </w:rPr>
              </w:ins>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
          <m:sSubPr>
            <m:ctrlPr>
              <w:ins w:id="12"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bSup>
          <m:sSubSupPr>
            <m:ctrlPr>
              <w:ins w:id="13"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6E65F8" w:rsidRPr="0089171B">
        <w:t xml:space="preserve"> </w:t>
      </w:r>
      <w:r w:rsidR="00143DEC" w:rsidRPr="0089171B">
        <w:t>are</w:t>
      </w:r>
      <w:r w:rsidR="006E65F8" w:rsidRPr="0089171B">
        <w:t xml:space="preserve"> obtained, residual matrices are calculated</w:t>
      </w:r>
      <w:r w:rsidR="00D405B9" w:rsidRPr="0089171B">
        <w:t xml:space="preserve"> during the </w:t>
      </w:r>
      <w:r w:rsidR="00143DEC" w:rsidRPr="0089171B">
        <w:t>‘</w:t>
      </w:r>
      <w:r w:rsidR="00D405B9" w:rsidRPr="0089171B">
        <w:t>deflation</w:t>
      </w:r>
      <w:r w:rsidR="00143DEC" w:rsidRPr="0089171B">
        <w:t>’</w:t>
      </w:r>
      <w:r w:rsidR="00D405B9" w:rsidRPr="0089171B">
        <w:t xml:space="preserve"> ste</w:t>
      </w:r>
      <w:r w:rsidR="005A1EAD" w:rsidRPr="0089171B">
        <w:t>p</w:t>
      </w:r>
      <w:r w:rsidR="00F14AE2" w:rsidRPr="0089171B">
        <w:t xml:space="preserve"> </w:t>
      </w:r>
      <w:r w:rsidR="00823D4A" w:rsidRPr="0089171B">
        <w:t>for the second dimension, such that</w:t>
      </w:r>
      <w:r w:rsidR="00F14AE2" w:rsidRPr="0089171B">
        <w:t xml:space="preserve"> </w:t>
      </w:r>
      <m:oMath>
        <m:sSubSup>
          <m:sSubSupPr>
            <m:ctrlPr>
              <w:ins w:id="14"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ins w:id="15"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ins w:id="16" w:author="Amrit" w:date="2017-08-24T14:47:00Z">
                <w:rPr>
                  <w:rFonts w:ascii="Cambria Math" w:hAnsi="Cambria Math"/>
                  <w:i/>
                </w:rPr>
              </w:ins>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Sup>
          <m:sSubSupPr>
            <m:ctrlPr>
              <w:ins w:id="17"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D405B9" w:rsidRPr="0089171B">
        <w:t>, where</w:t>
      </w:r>
      <m:oMath>
        <m:r>
          <w:rPr>
            <w:rFonts w:ascii="Cambria Math" w:hAnsi="Cambria Math"/>
          </w:rPr>
          <m:t xml:space="preserve"> </m:t>
        </m:r>
        <m:sSubSup>
          <m:sSubSupPr>
            <m:ctrlPr>
              <w:ins w:id="18"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00D405B9" w:rsidRPr="0089171B">
        <w:t xml:space="preserve"> is the original </w:t>
      </w:r>
      <w:r w:rsidR="005A1EAD" w:rsidRPr="0089171B">
        <w:t>centered and scale</w:t>
      </w:r>
      <w:r w:rsidR="00F14AE2" w:rsidRPr="0089171B">
        <w:t>d</w:t>
      </w:r>
      <w:r w:rsidR="005A1EAD" w:rsidRPr="0089171B">
        <w:t xml:space="preserve"> </w:t>
      </w:r>
      <w:r w:rsidR="00D405B9" w:rsidRPr="0089171B">
        <w:t>data matrix.</w:t>
      </w:r>
      <w:r w:rsidR="005A1EAD" w:rsidRPr="0089171B">
        <w:t xml:space="preserve"> The subsequent set of components scores and coefficient vectors are then obtained by substituting </w:t>
      </w:r>
      <m:oMath>
        <m:sSub>
          <m:sSubPr>
            <m:ctrlPr>
              <w:ins w:id="19"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5A1EAD" w:rsidRPr="0089171B">
        <w:t xml:space="preserve"> by </w:t>
      </w:r>
      <m:oMath>
        <m:sSubSup>
          <m:sSubSupPr>
            <m:ctrlPr>
              <w:ins w:id="20"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005A1EAD" w:rsidRPr="0089171B">
        <w:t xml:space="preserve"> in (1).</w:t>
      </w:r>
      <w:r w:rsidR="00D56BBE" w:rsidRPr="0089171B">
        <w:t xml:space="preserve"> This</w:t>
      </w:r>
      <w:r w:rsidR="00AC450E" w:rsidRPr="0089171B">
        <w:t xml:space="preserve"> process is repeated until a sufficient number of dimension</w:t>
      </w:r>
      <w:r w:rsidR="00D56BBE" w:rsidRPr="0089171B">
        <w:t>s</w:t>
      </w:r>
      <w:r w:rsidR="00AC450E" w:rsidRPr="0089171B">
        <w:t xml:space="preserve"> (or </w:t>
      </w:r>
      <w:r w:rsidR="00691499" w:rsidRPr="0089171B">
        <w:t xml:space="preserve">set of </w:t>
      </w:r>
      <w:r w:rsidR="00AC450E" w:rsidRPr="0089171B">
        <w:t>components) is achieved.</w:t>
      </w:r>
    </w:p>
    <w:p w14:paraId="1E0E3A86" w14:textId="0C44A305" w:rsidR="00A225F3" w:rsidRPr="0089171B" w:rsidRDefault="00B56FF5" w:rsidP="003F44E9">
      <w:pPr>
        <w:spacing w:line="480" w:lineRule="auto"/>
        <w:ind w:firstLine="720"/>
        <w:jc w:val="both"/>
      </w:pPr>
      <w:r w:rsidRPr="0089171B">
        <w:t xml:space="preserve">The underlying assumption of </w:t>
      </w:r>
      <w:r w:rsidR="00A225F3" w:rsidRPr="0089171B">
        <w:t xml:space="preserve">the </w:t>
      </w:r>
      <w:r w:rsidR="00C471DC" w:rsidRPr="0089171B">
        <w:t>s</w:t>
      </w:r>
      <w:r w:rsidRPr="0089171B">
        <w:t>GCCA</w:t>
      </w:r>
      <w:r w:rsidR="00A225F3" w:rsidRPr="0089171B">
        <w:t xml:space="preserve"> model</w:t>
      </w:r>
      <w:r w:rsidRPr="0089171B">
        <w:t xml:space="preserve"> is that the major source of common biological variation can be extracted via the component scores </w:t>
      </w:r>
      <m:oMath>
        <m:sSub>
          <m:sSubPr>
            <m:ctrlPr>
              <w:ins w:id="21"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p>
          <m:sSupPr>
            <m:ctrlPr>
              <w:ins w:id="22" w:author="Amrit" w:date="2017-08-24T14:47:00Z">
                <w:rPr>
                  <w:rFonts w:ascii="Cambria Math" w:hAnsi="Cambria Math"/>
                  <w:i/>
                  <w:vertAlign w:val="subscript"/>
                </w:rPr>
              </w:ins>
            </m:ctrlPr>
          </m:sSupPr>
          <m:e>
            <m:r>
              <m:rPr>
                <m:sty m:val="bi"/>
              </m:rPr>
              <w:rPr>
                <w:rFonts w:ascii="Cambria Math" w:hAnsi="Cambria Math"/>
                <w:vertAlign w:val="subscript"/>
              </w:rPr>
              <m:t>a</m:t>
            </m:r>
          </m:e>
          <m:sup>
            <m:r>
              <w:rPr>
                <w:rFonts w:ascii="Cambria Math" w:hAnsi="Cambria Math"/>
                <w:vertAlign w:val="subscript"/>
              </w:rPr>
              <m:t>k</m:t>
            </m:r>
          </m:sup>
        </m:sSup>
      </m:oMath>
      <w:r w:rsidRPr="0089171B">
        <w:t xml:space="preserve">, while any unwanted variation due to heterogeneity across the </w:t>
      </w:r>
      <w:r w:rsidR="001E1EFC" w:rsidRPr="0089171B">
        <w:t>datasets</w:t>
      </w:r>
      <w:r w:rsidRPr="0089171B">
        <w:t xml:space="preserve"> </w:t>
      </w:r>
      <w:r w:rsidRPr="0089171B">
        <w:rPr>
          <w:i/>
        </w:rPr>
        <w:t>X</w:t>
      </w:r>
      <w:r w:rsidRPr="0089171B">
        <w:rPr>
          <w:i/>
          <w:vertAlign w:val="subscript"/>
        </w:rPr>
        <w:t>K</w:t>
      </w:r>
      <w:r w:rsidRPr="0089171B">
        <w:t xml:space="preserve"> does not impact the statistical model. </w:t>
      </w:r>
      <w:r w:rsidR="00A225F3" w:rsidRPr="0089171B">
        <w:t>The optimization problem (1) is solved using a monotonically convergent algorithm</w:t>
      </w:r>
      <w:r w:rsidR="00D56BBE" w:rsidRPr="0089171B">
        <w:t xml:space="preserve"> </w:t>
      </w:r>
      <w:r w:rsidR="00A225F3" w:rsidRPr="0089171B">
        <w:fldChar w:fldCharType="begin"/>
      </w:r>
      <w:r w:rsidR="00B91D7E" w:rsidRPr="0089171B">
        <w:instrText xml:space="preserve"> ADDIN ZOTERO_ITEM CSL_CITATION {"citationID":"cjnlljrou","properties":{"formattedCitation":"[10]","plainCitation":"[1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A225F3" w:rsidRPr="0089171B">
        <w:fldChar w:fldCharType="separate"/>
      </w:r>
      <w:r w:rsidR="00B91D7E" w:rsidRPr="0089171B">
        <w:rPr>
          <w:rFonts w:eastAsia="Times New Roman"/>
        </w:rPr>
        <w:t>[10]</w:t>
      </w:r>
      <w:r w:rsidR="00A225F3" w:rsidRPr="0089171B">
        <w:fldChar w:fldCharType="end"/>
      </w:r>
      <w:r w:rsidR="00A225F3" w:rsidRPr="0089171B">
        <w:t xml:space="preserve">. </w:t>
      </w:r>
    </w:p>
    <w:p w14:paraId="749E3AC2" w14:textId="77777777" w:rsidR="006717E2" w:rsidRPr="0089171B" w:rsidRDefault="006717E2" w:rsidP="003F44E9">
      <w:pPr>
        <w:spacing w:line="480" w:lineRule="auto"/>
        <w:jc w:val="both"/>
      </w:pPr>
    </w:p>
    <w:p w14:paraId="35659831" w14:textId="7BB9566D" w:rsidR="00E80881" w:rsidRPr="0089171B" w:rsidRDefault="00E80881" w:rsidP="003F44E9">
      <w:pPr>
        <w:spacing w:line="480" w:lineRule="auto"/>
        <w:jc w:val="both"/>
      </w:pPr>
      <w:r w:rsidRPr="0089171B">
        <w:rPr>
          <w:b/>
          <w:i/>
        </w:rPr>
        <w:t>DIABLO for supervised classification analysis and prediction.</w:t>
      </w:r>
      <w:r w:rsidRPr="0089171B">
        <w:t xml:space="preserve"> </w:t>
      </w:r>
      <w:r w:rsidR="00316453" w:rsidRPr="0089171B">
        <w:t xml:space="preserve">To extend sGCCA for a </w:t>
      </w:r>
      <w:r w:rsidRPr="0089171B">
        <w:t xml:space="preserve">classification framework, we substitute one </w:t>
      </w:r>
      <w:r w:rsidR="00020884" w:rsidRPr="0089171B">
        <w:t>omics</w:t>
      </w:r>
      <w:r w:rsidRPr="0089171B">
        <w:t xml:space="preserve"> </w:t>
      </w:r>
      <w:r w:rsidR="001E1EFC" w:rsidRPr="0089171B">
        <w:t>dataset</w:t>
      </w:r>
      <w:r w:rsidRPr="0089171B">
        <w:t xml:space="preserve"> </w:t>
      </w:r>
      <w:r w:rsidRPr="0089171B">
        <w:rPr>
          <w:i/>
        </w:rPr>
        <w:t>X</w:t>
      </w:r>
      <w:r w:rsidRPr="0089171B">
        <w:rPr>
          <w:i/>
          <w:vertAlign w:val="subscript"/>
        </w:rPr>
        <w:t>k</w:t>
      </w:r>
      <w:r w:rsidRPr="0089171B">
        <w:t xml:space="preserve"> in (1) with a dummy indicator matrix </w:t>
      </w:r>
      <w:r w:rsidRPr="0089171B">
        <w:rPr>
          <w:i/>
        </w:rPr>
        <w:t>Y</w:t>
      </w:r>
      <w:r w:rsidRPr="0089171B">
        <w:rPr>
          <w:color w:val="000000"/>
        </w:rPr>
        <w:t xml:space="preserve"> of size (</w:t>
      </w:r>
      <w:r w:rsidRPr="0089171B">
        <w:rPr>
          <w:i/>
          <w:color w:val="000000"/>
        </w:rPr>
        <w:t xml:space="preserve">n </w:t>
      </w:r>
      <w:r w:rsidRPr="0089171B">
        <w:rPr>
          <w:color w:val="000000"/>
        </w:rPr>
        <w:t>x</w:t>
      </w:r>
      <w:r w:rsidRPr="0089171B">
        <w:rPr>
          <w:i/>
          <w:color w:val="000000"/>
        </w:rPr>
        <w:t xml:space="preserve"> G</w:t>
      </w:r>
      <w:r w:rsidRPr="0089171B">
        <w:rPr>
          <w:color w:val="000000"/>
        </w:rPr>
        <w:t>)</w:t>
      </w:r>
      <w:r w:rsidRPr="0089171B">
        <w:t xml:space="preserve">, where </w:t>
      </w:r>
      <w:r w:rsidRPr="0089171B">
        <w:rPr>
          <w:i/>
        </w:rPr>
        <w:t>G</w:t>
      </w:r>
      <w:r w:rsidRPr="0089171B">
        <w:t xml:space="preserve"> is the number of phenotype groups </w:t>
      </w:r>
      <w:r w:rsidR="004A4121" w:rsidRPr="0089171B">
        <w:t xml:space="preserve">that </w:t>
      </w:r>
      <w:r w:rsidRPr="0089171B">
        <w:t xml:space="preserve">indicate the class membership of each sample. In </w:t>
      </w:r>
      <w:r w:rsidR="00B17EC2" w:rsidRPr="0089171B">
        <w:t>addition,</w:t>
      </w:r>
      <w:r w:rsidRPr="0089171B">
        <w:t xml:space="preserve"> and for easier use of the method, the </w:t>
      </w:r>
      <w:r w:rsidRPr="0089171B">
        <w:rPr>
          <w:rFonts w:eastAsia="Xingkai SC Light"/>
        </w:rPr>
        <w:t>l</w:t>
      </w:r>
      <w:r w:rsidRPr="0089171B">
        <w:rPr>
          <w:vertAlign w:val="subscript"/>
        </w:rPr>
        <w:t xml:space="preserve">1 </w:t>
      </w:r>
      <w:r w:rsidRPr="0089171B">
        <w:t xml:space="preserve">penalty parameter </w:t>
      </w:r>
      <w:r w:rsidRPr="0089171B">
        <w:rPr>
          <w:i/>
          <w:color w:val="000000"/>
        </w:rPr>
        <w:t>λ</w:t>
      </w:r>
      <w:r w:rsidRPr="0089171B">
        <w:rPr>
          <w:color w:val="000000"/>
          <w:vertAlign w:val="subscript"/>
        </w:rPr>
        <w:t>k</w:t>
      </w:r>
      <w:r w:rsidRPr="0089171B">
        <w:t xml:space="preserve"> was replaced by the number of variables to select in each </w:t>
      </w:r>
      <w:r w:rsidR="001E1EFC" w:rsidRPr="0089171B">
        <w:t>dataset</w:t>
      </w:r>
      <w:r w:rsidRPr="0089171B">
        <w:t xml:space="preserve"> and each component, as there is a direct correspondence between both parameters.</w:t>
      </w:r>
    </w:p>
    <w:p w14:paraId="473364F3" w14:textId="5D100109" w:rsidR="00E80881" w:rsidRPr="0089171B" w:rsidRDefault="00E80881" w:rsidP="003F44E9">
      <w:pPr>
        <w:spacing w:line="480" w:lineRule="auto"/>
        <w:ind w:firstLine="720"/>
        <w:jc w:val="both"/>
      </w:pPr>
      <w:r w:rsidRPr="0089171B">
        <w:rPr>
          <w:color w:val="000000"/>
        </w:rPr>
        <w:t xml:space="preserve">The </w:t>
      </w:r>
      <w:r w:rsidRPr="0089171B">
        <w:rPr>
          <w:lang w:val="en-CA"/>
        </w:rPr>
        <w:t xml:space="preserve">class membership of a new sample </w:t>
      </w:r>
      <w:r w:rsidRPr="0089171B">
        <w:rPr>
          <w:i/>
          <w:lang w:val="en-CA"/>
        </w:rPr>
        <w:t xml:space="preserve">i </w:t>
      </w:r>
      <w:r w:rsidRPr="0089171B">
        <w:rPr>
          <w:lang w:val="en-CA"/>
        </w:rPr>
        <w:t xml:space="preserve">which </w:t>
      </w:r>
      <w:r w:rsidR="00762BF4" w:rsidRPr="0089171B">
        <w:rPr>
          <w:lang w:val="en-CA"/>
        </w:rPr>
        <w:t xml:space="preserve">is measured across the different types of </w:t>
      </w:r>
      <w:r w:rsidR="00020884" w:rsidRPr="0089171B">
        <w:rPr>
          <w:lang w:val="en-CA"/>
        </w:rPr>
        <w:t>omics</w:t>
      </w:r>
      <w:r w:rsidRPr="0089171B">
        <w:rPr>
          <w:lang w:val="en-CA"/>
        </w:rPr>
        <w:t xml:space="preserve"> </w:t>
      </w:r>
      <w:r w:rsidR="001E1EFC" w:rsidRPr="0089171B">
        <w:rPr>
          <w:lang w:val="en-CA"/>
        </w:rPr>
        <w:t>datasets</w:t>
      </w:r>
      <m:oMath>
        <m:r>
          <w:rPr>
            <w:rFonts w:ascii="Cambria Math" w:hAnsi="Cambria Math"/>
            <w:lang w:val="en-CA"/>
          </w:rPr>
          <m:t xml:space="preserve">  </m:t>
        </m:r>
        <m:acc>
          <m:accPr>
            <m:chr m:val="̃"/>
            <m:ctrlPr>
              <w:ins w:id="23" w:author="Amrit" w:date="2017-08-24T14:47:00Z">
                <w:rPr>
                  <w:rFonts w:ascii="Cambria Math" w:hAnsi="Cambria Math"/>
                  <w:i/>
                  <w:lang w:val="en-CA"/>
                </w:rPr>
              </w:ins>
            </m:ctrlPr>
          </m:accPr>
          <m:e>
            <m:sSubSup>
              <m:sSubSupPr>
                <m:ctrlPr>
                  <w:ins w:id="24" w:author="Amrit" w:date="2017-08-24T14:47:00Z">
                    <w:rPr>
                      <w:rFonts w:ascii="Cambria Math" w:hAnsi="Cambria Math"/>
                      <w:i/>
                      <w:lang w:val="en-CA"/>
                    </w:rPr>
                  </w:ins>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oMath>
      <w:r w:rsidR="001363A0" w:rsidRPr="0089171B">
        <w:rPr>
          <w:lang w:val="en-CA"/>
        </w:rPr>
        <w:t xml:space="preserve"> </w:t>
      </w:r>
      <w:r w:rsidRPr="0089171B">
        <w:rPr>
          <w:lang w:val="en-CA"/>
        </w:rPr>
        <w:t>is predicted using the fitted sGCCA model with the estimated variable coefficients vector</w:t>
      </w:r>
      <w:r w:rsidR="000916B3" w:rsidRPr="0089171B">
        <w:rPr>
          <w:lang w:val="en-CA"/>
        </w:rPr>
        <w:t>s</w:t>
      </w:r>
      <w:r w:rsidRPr="0089171B">
        <w:rPr>
          <w:lang w:val="en-CA"/>
        </w:rPr>
        <w:t xml:space="preserve"> </w:t>
      </w:r>
      <w:r w:rsidRPr="0089171B">
        <w:rPr>
          <w:b/>
          <w:i/>
        </w:rPr>
        <w:t>â</w:t>
      </w:r>
      <w:r w:rsidRPr="0089171B">
        <w:rPr>
          <w:vertAlign w:val="superscript"/>
        </w:rPr>
        <w:t>k</w:t>
      </w:r>
      <w:r w:rsidRPr="0089171B">
        <w:rPr>
          <w:lang w:val="en-CA"/>
        </w:rPr>
        <w:t xml:space="preserve"> to estimate the predicted scores </w:t>
      </w:r>
      <m:oMath>
        <m:sSup>
          <m:sSupPr>
            <m:ctrlPr>
              <w:ins w:id="25" w:author="Amrit" w:date="2017-08-24T14:47:00Z">
                <w:rPr>
                  <w:rFonts w:ascii="Cambria Math" w:hAnsi="Cambria Math"/>
                  <w:i/>
                </w:rPr>
              </w:ins>
            </m:ctrlPr>
          </m:sSupPr>
          <m:e>
            <m:r>
              <w:rPr>
                <w:rFonts w:ascii="Cambria Math" w:hAnsi="Cambria Math"/>
              </w:rPr>
              <m:t>t</m:t>
            </m:r>
          </m:e>
          <m:sup>
            <m:r>
              <w:rPr>
                <w:rFonts w:ascii="Cambria Math" w:hAnsi="Cambria Math"/>
              </w:rPr>
              <m:t>k,i</m:t>
            </m:r>
          </m:sup>
        </m:sSup>
        <m:r>
          <w:rPr>
            <w:rFonts w:ascii="Cambria Math" w:hAnsi="Cambria Math"/>
          </w:rPr>
          <m:t xml:space="preserve">= </m:t>
        </m:r>
        <m:acc>
          <m:accPr>
            <m:chr m:val="̃"/>
            <m:ctrlPr>
              <w:ins w:id="26" w:author="Amrit" w:date="2017-08-24T14:47:00Z">
                <w:rPr>
                  <w:rFonts w:ascii="Cambria Math" w:hAnsi="Cambria Math"/>
                  <w:i/>
                  <w:lang w:val="en-CA"/>
                </w:rPr>
              </w:ins>
            </m:ctrlPr>
          </m:accPr>
          <m:e>
            <m:sSubSup>
              <m:sSubSupPr>
                <m:ctrlPr>
                  <w:ins w:id="27" w:author="Amrit" w:date="2017-08-24T14:47:00Z">
                    <w:rPr>
                      <w:rFonts w:ascii="Cambria Math" w:hAnsi="Cambria Math"/>
                      <w:i/>
                      <w:lang w:val="en-CA"/>
                    </w:rPr>
                  </w:ins>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sSup>
          <m:sSupPr>
            <m:ctrlPr>
              <w:ins w:id="28" w:author="Amrit" w:date="2017-08-24T14:47:00Z">
                <w:rPr>
                  <w:rFonts w:ascii="Cambria Math" w:hAnsi="Cambria Math"/>
                  <w:b/>
                  <w:i/>
                </w:rPr>
              </w:ins>
            </m:ctrlPr>
          </m:sSupPr>
          <m:e>
            <m:r>
              <w:rPr>
                <w:rFonts w:ascii="Cambria Math" w:hAnsi="Cambria Math"/>
              </w:rPr>
              <m:t>â</m:t>
            </m:r>
          </m:e>
          <m:sup>
            <m:r>
              <w:rPr>
                <w:rFonts w:ascii="Cambria Math" w:hAnsi="Cambria Math"/>
              </w:rPr>
              <m:t>k</m:t>
            </m:r>
          </m:sup>
        </m:sSup>
      </m:oMath>
      <w:r w:rsidR="000916B3" w:rsidRPr="0089171B">
        <w:rPr>
          <w:b/>
        </w:rPr>
        <w:t xml:space="preserve">, </w:t>
      </w:r>
      <w:r w:rsidR="000916B3" w:rsidRPr="0089171B">
        <w:t>k = 1, …, K</w:t>
      </w:r>
      <w:r w:rsidRPr="0089171B">
        <w:rPr>
          <w:lang w:val="en-CA"/>
        </w:rPr>
        <w:t xml:space="preserve">. To each </w:t>
      </w:r>
      <w:r w:rsidR="001E1EFC" w:rsidRPr="0089171B">
        <w:rPr>
          <w:lang w:val="en-CA"/>
        </w:rPr>
        <w:t>dataset</w:t>
      </w:r>
      <w:r w:rsidRPr="0089171B">
        <w:rPr>
          <w:lang w:val="en-CA"/>
        </w:rPr>
        <w:t xml:space="preserve"> </w:t>
      </w:r>
      <w:r w:rsidRPr="0089171B">
        <w:rPr>
          <w:i/>
          <w:lang w:val="en-CA"/>
        </w:rPr>
        <w:t>k</w:t>
      </w:r>
      <w:r w:rsidRPr="0089171B">
        <w:rPr>
          <w:lang w:val="en-CA"/>
        </w:rPr>
        <w:t xml:space="preserve"> corresponds a predicted continuous score </w:t>
      </w:r>
      <m:oMath>
        <m:sSup>
          <m:sSupPr>
            <m:ctrlPr>
              <w:ins w:id="29" w:author="Amrit" w:date="2017-08-24T14:47:00Z">
                <w:rPr>
                  <w:rFonts w:ascii="Cambria Math" w:hAnsi="Cambria Math"/>
                  <w:i/>
                </w:rPr>
              </w:ins>
            </m:ctrlPr>
          </m:sSupPr>
          <m:e>
            <m:r>
              <w:rPr>
                <w:rFonts w:ascii="Cambria Math" w:hAnsi="Cambria Math"/>
              </w:rPr>
              <m:t>t</m:t>
            </m:r>
          </m:e>
          <m:sup>
            <m:r>
              <w:rPr>
                <w:rFonts w:ascii="Cambria Math" w:hAnsi="Cambria Math"/>
              </w:rPr>
              <m:t>k,i</m:t>
            </m:r>
          </m:sup>
        </m:sSup>
      </m:oMath>
      <w:r w:rsidRPr="0089171B">
        <w:rPr>
          <w:lang w:val="en-CA"/>
        </w:rPr>
        <w:t xml:space="preserve"> which </w:t>
      </w:r>
      <w:r w:rsidR="003E4DCF" w:rsidRPr="0089171B">
        <w:rPr>
          <w:lang w:val="en-CA"/>
        </w:rPr>
        <w:t xml:space="preserve">assigns </w:t>
      </w:r>
      <w:r w:rsidRPr="0089171B">
        <w:rPr>
          <w:lang w:val="en-CA"/>
        </w:rPr>
        <w:t>a predicted class using a distance such as the Maximum, Centroids or Mahalanobis</w:t>
      </w:r>
      <w:r w:rsidR="00EA2703" w:rsidRPr="0089171B">
        <w:rPr>
          <w:lang w:val="en-CA"/>
        </w:rPr>
        <w:t xml:space="preserve"> </w:t>
      </w:r>
      <w:r w:rsidRPr="0089171B">
        <w:rPr>
          <w:lang w:val="en-CA"/>
        </w:rPr>
        <w:fldChar w:fldCharType="begin"/>
      </w:r>
      <w:r w:rsidR="00B91D7E" w:rsidRPr="0089171B">
        <w:rPr>
          <w:lang w:val="en-CA"/>
        </w:rPr>
        <w:instrText xml:space="preserve"> ADDIN ZOTERO_ITEM CSL_CITATION {"citationID":"uqOTW5po","properties":{"formattedCitation":"[29]","plainCitation":"[29]"},"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r w:rsidRPr="0089171B">
        <w:rPr>
          <w:lang w:val="en-CA"/>
        </w:rPr>
        <w:fldChar w:fldCharType="separate"/>
      </w:r>
      <w:r w:rsidR="00B91D7E" w:rsidRPr="0089171B">
        <w:rPr>
          <w:rFonts w:eastAsia="Times New Roman"/>
        </w:rPr>
        <w:t>[29]</w:t>
      </w:r>
      <w:r w:rsidRPr="0089171B">
        <w:rPr>
          <w:lang w:val="en-CA"/>
        </w:rPr>
        <w:fldChar w:fldCharType="end"/>
      </w:r>
      <w:r w:rsidRPr="0089171B">
        <w:rPr>
          <w:lang w:val="en-CA"/>
        </w:rPr>
        <w:t xml:space="preserve">, as described in </w:t>
      </w:r>
      <w:r w:rsidRPr="0089171B">
        <w:rPr>
          <w:color w:val="000000"/>
        </w:rPr>
        <w:t xml:space="preserve">Lê Cao </w:t>
      </w:r>
      <w:r w:rsidRPr="0089171B">
        <w:rPr>
          <w:i/>
          <w:iCs/>
          <w:color w:val="000000"/>
        </w:rPr>
        <w:t>et al.</w:t>
      </w:r>
      <w:r w:rsidR="00EA2703" w:rsidRPr="0089171B">
        <w:rPr>
          <w:color w:val="000000"/>
        </w:rPr>
        <w:t xml:space="preserve"> </w:t>
      </w:r>
      <w:r w:rsidR="00EA2703" w:rsidRPr="0089171B">
        <w:rPr>
          <w:color w:val="000000"/>
        </w:rPr>
        <w:fldChar w:fldCharType="begin"/>
      </w:r>
      <w:r w:rsidR="00B91D7E" w:rsidRPr="0089171B">
        <w:rPr>
          <w:color w:val="000000"/>
        </w:rPr>
        <w:instrText xml:space="preserve"> ADDIN ZOTERO_ITEM CSL_CITATION {"citationID":"8foqbv7e9","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EA2703" w:rsidRPr="0089171B">
        <w:rPr>
          <w:color w:val="000000"/>
        </w:rPr>
        <w:fldChar w:fldCharType="separate"/>
      </w:r>
      <w:r w:rsidR="00B91D7E" w:rsidRPr="0089171B">
        <w:rPr>
          <w:noProof/>
          <w:color w:val="000000"/>
        </w:rPr>
        <w:t>[9]</w:t>
      </w:r>
      <w:r w:rsidR="00EA2703" w:rsidRPr="0089171B">
        <w:rPr>
          <w:color w:val="000000"/>
        </w:rPr>
        <w:fldChar w:fldCharType="end"/>
      </w:r>
      <w:r w:rsidR="00EA2703" w:rsidRPr="0089171B">
        <w:rPr>
          <w:color w:val="000000"/>
        </w:rPr>
        <w:t xml:space="preserve"> </w:t>
      </w:r>
      <w:r w:rsidRPr="0089171B">
        <w:rPr>
          <w:color w:val="000000"/>
        </w:rPr>
        <w:t xml:space="preserve">and </w:t>
      </w:r>
      <w:r w:rsidR="0073099B" w:rsidRPr="0089171B">
        <w:rPr>
          <w:color w:val="000000"/>
        </w:rPr>
        <w:t xml:space="preserve">in </w:t>
      </w:r>
      <w:r w:rsidRPr="0089171B">
        <w:rPr>
          <w:lang w:val="en-CA"/>
        </w:rPr>
        <w:t>the mix</w:t>
      </w:r>
      <w:r w:rsidR="00020884" w:rsidRPr="0089171B">
        <w:rPr>
          <w:lang w:val="en-CA"/>
        </w:rPr>
        <w:t>Omics</w:t>
      </w:r>
      <w:r w:rsidRPr="0089171B">
        <w:rPr>
          <w:lang w:val="en-CA"/>
        </w:rPr>
        <w:t xml:space="preserve"> package. </w:t>
      </w:r>
      <w:r w:rsidR="002E5838" w:rsidRPr="0089171B">
        <w:rPr>
          <w:lang w:val="en-CA"/>
        </w:rPr>
        <w:t>E</w:t>
      </w:r>
      <w:r w:rsidRPr="0089171B">
        <w:rPr>
          <w:lang w:val="en-CA"/>
        </w:rPr>
        <w:t xml:space="preserve">ach component </w:t>
      </w:r>
      <m:oMath>
        <m:sSup>
          <m:sSupPr>
            <m:ctrlPr>
              <w:ins w:id="30" w:author="Amrit" w:date="2017-08-24T14:47:00Z">
                <w:rPr>
                  <w:rFonts w:ascii="Cambria Math" w:hAnsi="Cambria Math"/>
                  <w:i/>
                </w:rPr>
              </w:ins>
            </m:ctrlPr>
          </m:sSupPr>
          <m:e>
            <m:r>
              <w:rPr>
                <w:rFonts w:ascii="Cambria Math" w:hAnsi="Cambria Math"/>
              </w:rPr>
              <m:t>t</m:t>
            </m:r>
          </m:e>
          <m:sup>
            <m:r>
              <w:rPr>
                <w:rFonts w:ascii="Cambria Math" w:hAnsi="Cambria Math"/>
              </w:rPr>
              <m:t>k,i</m:t>
            </m:r>
          </m:sup>
        </m:sSup>
      </m:oMath>
      <w:r w:rsidRPr="0089171B">
        <w:t xml:space="preserve"> associated to each </w:t>
      </w:r>
      <w:r w:rsidR="001E1EFC" w:rsidRPr="0089171B">
        <w:t>dataset</w:t>
      </w:r>
      <w:r w:rsidRPr="0089171B">
        <w:t xml:space="preserve"> </w:t>
      </w:r>
      <w:r w:rsidRPr="0089171B">
        <w:rPr>
          <w:i/>
        </w:rPr>
        <w:t>k</w:t>
      </w:r>
      <w:r w:rsidRPr="0089171B">
        <w:t xml:space="preserve"> predicts the class membership of the new sample </w:t>
      </w:r>
      <w:r w:rsidRPr="0089171B">
        <w:rPr>
          <w:i/>
        </w:rPr>
        <w:t>i</w:t>
      </w:r>
      <w:r w:rsidRPr="0089171B">
        <w:t xml:space="preserve">, </w:t>
      </w:r>
      <w:r w:rsidR="002E5838" w:rsidRPr="0089171B">
        <w:t xml:space="preserve">and </w:t>
      </w:r>
      <w:r w:rsidRPr="0089171B">
        <w:rPr>
          <w:lang w:val="en-CA"/>
        </w:rPr>
        <w:t xml:space="preserve">the consensus class membership across all </w:t>
      </w:r>
      <w:r w:rsidR="003A7B31" w:rsidRPr="0089171B">
        <w:rPr>
          <w:i/>
          <w:lang w:val="en-CA"/>
        </w:rPr>
        <w:t>K</w:t>
      </w:r>
      <w:r w:rsidR="003A7B31" w:rsidRPr="0089171B">
        <w:rPr>
          <w:lang w:val="en-CA"/>
        </w:rPr>
        <w:t xml:space="preserve"> </w:t>
      </w:r>
      <w:r w:rsidRPr="0089171B">
        <w:rPr>
          <w:lang w:val="en-CA"/>
        </w:rPr>
        <w:t xml:space="preserve">datasets is determined using </w:t>
      </w:r>
      <w:r w:rsidR="006F4048" w:rsidRPr="0089171B">
        <w:rPr>
          <w:lang w:val="en-CA"/>
        </w:rPr>
        <w:t xml:space="preserve">either </w:t>
      </w:r>
      <w:r w:rsidRPr="0089171B">
        <w:rPr>
          <w:lang w:val="en-CA"/>
        </w:rPr>
        <w:t xml:space="preserve">a majority vote or by averaging all </w:t>
      </w:r>
      <m:oMath>
        <m:sSup>
          <m:sSupPr>
            <m:ctrlPr>
              <w:ins w:id="31" w:author="Amrit" w:date="2017-08-24T14:47:00Z">
                <w:rPr>
                  <w:rFonts w:ascii="Cambria Math" w:hAnsi="Cambria Math"/>
                  <w:i/>
                </w:rPr>
              </w:ins>
            </m:ctrlPr>
          </m:sSupPr>
          <m:e>
            <m:r>
              <w:rPr>
                <w:rFonts w:ascii="Cambria Math" w:hAnsi="Cambria Math"/>
              </w:rPr>
              <m:t>t</m:t>
            </m:r>
          </m:e>
          <m:sup>
            <m:r>
              <w:rPr>
                <w:rFonts w:ascii="Cambria Math" w:hAnsi="Cambria Math"/>
              </w:rPr>
              <m:t>k,i</m:t>
            </m:r>
          </m:sup>
        </m:sSup>
      </m:oMath>
      <w:r w:rsidRPr="0089171B">
        <w:t xml:space="preserve"> across all </w:t>
      </w:r>
      <w:r w:rsidR="006F4048" w:rsidRPr="0089171B">
        <w:rPr>
          <w:i/>
        </w:rPr>
        <w:t>K</w:t>
      </w:r>
      <w:r w:rsidRPr="0089171B">
        <w:rPr>
          <w:i/>
        </w:rPr>
        <w:t xml:space="preserve"> </w:t>
      </w:r>
      <w:r w:rsidR="001E1EFC" w:rsidRPr="0089171B">
        <w:t>datasets</w:t>
      </w:r>
      <w:r w:rsidR="006F4048" w:rsidRPr="0089171B">
        <w:t xml:space="preserve"> before using the predi</w:t>
      </w:r>
      <w:r w:rsidR="00913D5A" w:rsidRPr="0089171B">
        <w:t>c</w:t>
      </w:r>
      <w:r w:rsidR="006F4048" w:rsidRPr="0089171B">
        <w:t>tion distance of choice</w:t>
      </w:r>
      <w:r w:rsidRPr="0089171B">
        <w:t xml:space="preserve"> (average prediction scheme). In case of ties in the majority vote scheme, ‘NA’ is allocated as a prediction. Because the class prediction relies on individual vote from each </w:t>
      </w:r>
      <w:r w:rsidR="00020884" w:rsidRPr="0089171B">
        <w:t>omics</w:t>
      </w:r>
      <w:r w:rsidRPr="0089171B">
        <w:t xml:space="preserve"> set, DIABLO is highly flexible and </w:t>
      </w:r>
      <w:r w:rsidR="00095EE7" w:rsidRPr="0089171B">
        <w:t xml:space="preserve">thus </w:t>
      </w:r>
      <w:r w:rsidRPr="0089171B">
        <w:t xml:space="preserve">allows for some missing datasets </w:t>
      </w:r>
      <w:r w:rsidRPr="0089171B">
        <w:rPr>
          <w:i/>
        </w:rPr>
        <w:t>X</w:t>
      </w:r>
      <w:r w:rsidRPr="0089171B">
        <w:rPr>
          <w:i/>
          <w:vertAlign w:val="subscript"/>
        </w:rPr>
        <w:t>k</w:t>
      </w:r>
      <w:r w:rsidRPr="0089171B">
        <w:rPr>
          <w:i/>
        </w:rPr>
        <w:t xml:space="preserve"> </w:t>
      </w:r>
      <w:r w:rsidRPr="0089171B">
        <w:t xml:space="preserve">during the prediction step. </w:t>
      </w:r>
      <w:r w:rsidR="00B175C2" w:rsidRPr="0089171B">
        <w:t xml:space="preserve">In our two studies we used the </w:t>
      </w:r>
      <w:r w:rsidR="005C2A98" w:rsidRPr="0089171B">
        <w:t>centroid</w:t>
      </w:r>
      <w:r w:rsidR="00B175C2" w:rsidRPr="0089171B">
        <w:t xml:space="preserve"> distance </w:t>
      </w:r>
      <w:r w:rsidR="005C2A98" w:rsidRPr="0089171B">
        <w:t>for the majority vote scheme (breast cancer study) and the maximum distance for the</w:t>
      </w:r>
      <w:r w:rsidR="00B175C2" w:rsidRPr="0089171B">
        <w:t xml:space="preserve"> average vote scheme</w:t>
      </w:r>
      <w:r w:rsidR="005C2A98" w:rsidRPr="0089171B">
        <w:t xml:space="preserve"> (asthma study)</w:t>
      </w:r>
      <w:r w:rsidR="00B175C2" w:rsidRPr="0089171B">
        <w:t xml:space="preserve"> during performance evaluation and test set prediction.</w:t>
      </w:r>
    </w:p>
    <w:p w14:paraId="19B48829" w14:textId="77777777" w:rsidR="00E80881" w:rsidRPr="0089171B" w:rsidRDefault="00E80881" w:rsidP="003F44E9">
      <w:pPr>
        <w:spacing w:line="480" w:lineRule="auto"/>
        <w:jc w:val="both"/>
      </w:pPr>
    </w:p>
    <w:p w14:paraId="3DD8441E" w14:textId="3848C4AD" w:rsidR="00E80881" w:rsidRPr="0089171B" w:rsidRDefault="00E80881" w:rsidP="003F44E9">
      <w:pPr>
        <w:spacing w:line="480" w:lineRule="auto"/>
        <w:jc w:val="both"/>
        <w:rPr>
          <w:color w:val="000000"/>
        </w:rPr>
      </w:pPr>
      <w:r w:rsidRPr="0089171B">
        <w:rPr>
          <w:b/>
          <w:i/>
          <w:lang w:val="en-CA"/>
        </w:rPr>
        <w:lastRenderedPageBreak/>
        <w:t xml:space="preserve">Design </w:t>
      </w:r>
      <w:r w:rsidR="0012687F" w:rsidRPr="0089171B">
        <w:rPr>
          <w:b/>
          <w:i/>
          <w:lang w:val="en-CA"/>
        </w:rPr>
        <w:t>matrix in DIABLO</w:t>
      </w:r>
      <w:r w:rsidRPr="0089171B">
        <w:rPr>
          <w:b/>
          <w:i/>
          <w:lang w:val="en-CA"/>
        </w:rPr>
        <w:t xml:space="preserve">. </w:t>
      </w:r>
      <w:r w:rsidRPr="0089171B">
        <w:rPr>
          <w:color w:val="000000"/>
        </w:rPr>
        <w:t xml:space="preserve">The design matrix </w:t>
      </w:r>
      <w:r w:rsidRPr="0089171B">
        <w:rPr>
          <w:i/>
          <w:color w:val="000000"/>
        </w:rPr>
        <w:t>C</w:t>
      </w:r>
      <w:r w:rsidRPr="0089171B">
        <w:rPr>
          <w:color w:val="000000"/>
        </w:rPr>
        <w:t xml:space="preserve"> is a </w:t>
      </w:r>
      <w:r w:rsidRPr="0089171B">
        <w:rPr>
          <w:i/>
          <w:color w:val="000000"/>
        </w:rPr>
        <w:t>K</w:t>
      </w:r>
      <w:r w:rsidRPr="0089171B">
        <w:rPr>
          <w:color w:val="000000"/>
        </w:rPr>
        <w:t>x</w:t>
      </w:r>
      <w:r w:rsidRPr="0089171B">
        <w:rPr>
          <w:i/>
          <w:color w:val="000000"/>
        </w:rPr>
        <w:t>K</w:t>
      </w:r>
      <w:r w:rsidRPr="0089171B">
        <w:rPr>
          <w:color w:val="000000"/>
        </w:rPr>
        <w:t xml:space="preserve"> matrix of zeros and ones which specifies whether the covariance between two datasets should be maximized in the </w:t>
      </w:r>
      <w:r w:rsidR="00F12FCF" w:rsidRPr="0089171B">
        <w:rPr>
          <w:color w:val="000000"/>
        </w:rPr>
        <w:t xml:space="preserve">DIABLO </w:t>
      </w:r>
      <w:r w:rsidRPr="0089171B">
        <w:rPr>
          <w:color w:val="000000"/>
        </w:rPr>
        <w:t>model</w:t>
      </w:r>
      <w:r w:rsidR="00F62520" w:rsidRPr="0089171B">
        <w:rPr>
          <w:color w:val="000000"/>
        </w:rPr>
        <w:t>, as presented in equation (1</w:t>
      </w:r>
      <w:r w:rsidR="00B44CB5" w:rsidRPr="0089171B">
        <w:rPr>
          <w:color w:val="000000"/>
        </w:rPr>
        <w:t>). In</w:t>
      </w:r>
      <w:r w:rsidR="0012687F" w:rsidRPr="0089171B">
        <w:rPr>
          <w:color w:val="000000"/>
        </w:rPr>
        <w:t xml:space="preserve"> our simulation study </w:t>
      </w:r>
      <w:r w:rsidR="00EA2703" w:rsidRPr="0089171B">
        <w:rPr>
          <w:color w:val="000000"/>
        </w:rPr>
        <w:t>w</w:t>
      </w:r>
      <w:r w:rsidRPr="0089171B">
        <w:rPr>
          <w:color w:val="000000"/>
        </w:rPr>
        <w:t xml:space="preserve">e evaluated two different scenarios: a null design is when no datasets are connected, </w:t>
      </w:r>
      <w:r w:rsidR="005D2EDD" w:rsidRPr="0089171B">
        <w:rPr>
          <w:color w:val="000000"/>
        </w:rPr>
        <w:t xml:space="preserve">and </w:t>
      </w:r>
      <w:r w:rsidRPr="0089171B">
        <w:rPr>
          <w:color w:val="000000"/>
        </w:rPr>
        <w:t>a full design is when all datasets are connected:</w:t>
      </w:r>
    </w:p>
    <w:p w14:paraId="2CBA07B8" w14:textId="77777777" w:rsidR="00E80881" w:rsidRPr="0089171B" w:rsidRDefault="00E80881" w:rsidP="003F44E9">
      <w:pPr>
        <w:spacing w:line="480" w:lineRule="auto"/>
        <w:jc w:val="both"/>
        <w:rPr>
          <w:color w:val="000000"/>
        </w:rPr>
      </w:pPr>
      <w:r w:rsidRPr="0089171B">
        <w:rPr>
          <w:noProof/>
          <w:color w:val="000000"/>
        </w:rPr>
        <w:drawing>
          <wp:inline distT="0" distB="0" distL="0" distR="0" wp14:anchorId="7925202A" wp14:editId="204FF1D5">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92400" cy="685800"/>
                    </a:xfrm>
                    <a:prstGeom prst="rect">
                      <a:avLst/>
                    </a:prstGeom>
                  </pic:spPr>
                </pic:pic>
              </a:graphicData>
            </a:graphic>
          </wp:inline>
        </w:drawing>
      </w:r>
    </w:p>
    <w:p w14:paraId="77C6E8FE" w14:textId="0445E60F" w:rsidR="00E80881" w:rsidRPr="0089171B" w:rsidRDefault="00E80881" w:rsidP="003F44E9">
      <w:pPr>
        <w:spacing w:line="480" w:lineRule="auto"/>
        <w:jc w:val="both"/>
      </w:pPr>
      <w:r w:rsidRPr="0089171B">
        <w:t xml:space="preserve">Note that internal to the DIABLO method, the design always links each </w:t>
      </w:r>
      <w:r w:rsidR="001E1EFC" w:rsidRPr="0089171B">
        <w:t>dataset</w:t>
      </w:r>
      <w:r w:rsidRPr="0089171B">
        <w:t xml:space="preserve"> to the outcome </w:t>
      </w:r>
      <w:r w:rsidRPr="0089171B">
        <w:rPr>
          <w:i/>
        </w:rPr>
        <w:t>Y</w:t>
      </w:r>
      <w:r w:rsidRPr="0089171B">
        <w:t>.</w:t>
      </w:r>
      <w:r w:rsidR="00EA2703" w:rsidRPr="0089171B">
        <w:t xml:space="preserve"> </w:t>
      </w:r>
      <w:r w:rsidR="003837DA" w:rsidRPr="0089171B">
        <w:t xml:space="preserve"> </w:t>
      </w:r>
      <w:r w:rsidR="00EA2703" w:rsidRPr="0089171B">
        <w:t xml:space="preserve">For the two case studies (breast cancer and asthma) </w:t>
      </w:r>
      <w:r w:rsidR="007A3517" w:rsidRPr="0089171B">
        <w:t xml:space="preserve">the design matrix was computed based on our </w:t>
      </w:r>
      <w:r w:rsidR="00703F13" w:rsidRPr="0089171B">
        <w:t>proposed method (see below</w:t>
      </w:r>
      <w:r w:rsidR="00387443" w:rsidRPr="0089171B">
        <w:t xml:space="preserve"> </w:t>
      </w:r>
      <w:r w:rsidR="00387443" w:rsidRPr="0089171B">
        <w:rPr>
          <w:b/>
          <w:i/>
        </w:rPr>
        <w:t>Parameters tuning</w:t>
      </w:r>
      <w:r w:rsidR="00703F13" w:rsidRPr="0089171B">
        <w:t>).</w:t>
      </w:r>
    </w:p>
    <w:p w14:paraId="24E55F99" w14:textId="77777777" w:rsidR="00E80881" w:rsidRPr="0089171B" w:rsidRDefault="00E80881" w:rsidP="003F44E9">
      <w:pPr>
        <w:spacing w:line="480" w:lineRule="auto"/>
        <w:jc w:val="both"/>
      </w:pPr>
    </w:p>
    <w:p w14:paraId="01D1DAFC" w14:textId="7F205227" w:rsidR="00111339" w:rsidRPr="0089171B" w:rsidRDefault="00111339" w:rsidP="003F44E9">
      <w:pPr>
        <w:spacing w:line="480" w:lineRule="auto"/>
        <w:jc w:val="both"/>
      </w:pPr>
      <w:r w:rsidRPr="0089171B">
        <w:rPr>
          <w:b/>
          <w:i/>
        </w:rPr>
        <w:t>Input data in DIABLO.</w:t>
      </w:r>
      <w:r w:rsidRPr="0089171B">
        <w:t xml:space="preserve"> While DIABLO does not assume particular data distributions, all datasets should be normalized appropriately according to each omics platform and preprocessed if necessary (see normalization steps described below for each case study). Samples should be represented in rows in the data matrices and match the same sample across omics datasets. The phenotype outcome Y is a factor indicating the class membership of each sample. The R function, in mixOmics will internally center and scale each variable as is conventionally performed in PLS-based models and will create the dummy matrix outcome from Y. A multilevel variance decomposition option is available for repeated measures study designs (see below).</w:t>
      </w:r>
    </w:p>
    <w:p w14:paraId="29416B87" w14:textId="77777777" w:rsidR="00111339" w:rsidRPr="0089171B" w:rsidRDefault="00111339" w:rsidP="003F44E9">
      <w:pPr>
        <w:spacing w:line="480" w:lineRule="auto"/>
        <w:jc w:val="both"/>
      </w:pPr>
    </w:p>
    <w:p w14:paraId="0AFC4F01" w14:textId="77777777" w:rsidR="007A6538" w:rsidRPr="0089171B" w:rsidRDefault="00E80881" w:rsidP="003F44E9">
      <w:pPr>
        <w:spacing w:line="480" w:lineRule="auto"/>
        <w:jc w:val="both"/>
      </w:pPr>
      <w:r w:rsidRPr="0089171B">
        <w:rPr>
          <w:b/>
          <w:i/>
        </w:rPr>
        <w:t>Parameters tuning.</w:t>
      </w:r>
      <w:r w:rsidRPr="0089171B">
        <w:t xml:space="preserve"> </w:t>
      </w:r>
    </w:p>
    <w:p w14:paraId="409BC08A" w14:textId="64BCEFFB" w:rsidR="007A6538" w:rsidRPr="0089171B" w:rsidRDefault="00E80881" w:rsidP="007A6538">
      <w:pPr>
        <w:spacing w:line="480" w:lineRule="auto"/>
        <w:jc w:val="both"/>
      </w:pPr>
      <w:r w:rsidRPr="0089171B">
        <w:lastRenderedPageBreak/>
        <w:t xml:space="preserve">The first parameter to </w:t>
      </w:r>
      <w:r w:rsidR="004551B0" w:rsidRPr="0089171B">
        <w:t>tune</w:t>
      </w:r>
      <w:r w:rsidRPr="0089171B">
        <w:t xml:space="preserve"> in the design matrix C, which can be determined using either prior biological knowledge, or a data-driven approach</w:t>
      </w:r>
      <w:r w:rsidR="004551B0" w:rsidRPr="0089171B">
        <w:t xml:space="preserve">. </w:t>
      </w:r>
      <w:r w:rsidR="00E45E1A" w:rsidRPr="0089171B">
        <w:t xml:space="preserve">The latter </w:t>
      </w:r>
      <w:r w:rsidR="004551B0" w:rsidRPr="0089171B">
        <w:t xml:space="preserve">approach uses </w:t>
      </w:r>
      <w:r w:rsidR="00214B3F" w:rsidRPr="0089171B">
        <w:t>PLS</w:t>
      </w:r>
      <w:r w:rsidR="00E606B8" w:rsidRPr="0089171B">
        <w:t xml:space="preserve"> method implemented in mix</w:t>
      </w:r>
      <w:r w:rsidR="00020884" w:rsidRPr="0089171B">
        <w:t>Omics</w:t>
      </w:r>
      <w:r w:rsidR="004551B0" w:rsidRPr="0089171B">
        <w:t xml:space="preserve"> t</w:t>
      </w:r>
      <w:r w:rsidR="007E289D" w:rsidRPr="0089171B">
        <w:t>hat</w:t>
      </w:r>
      <w:r w:rsidR="004551B0" w:rsidRPr="0089171B">
        <w:t xml:space="preserve"> </w:t>
      </w:r>
      <w:r w:rsidR="007E289D" w:rsidRPr="0089171B">
        <w:t xml:space="preserve">models </w:t>
      </w:r>
      <w:r w:rsidR="004551B0" w:rsidRPr="0089171B">
        <w:t>pair-wise association</w:t>
      </w:r>
      <w:r w:rsidR="00A66A74" w:rsidRPr="0089171B">
        <w:t>s</w:t>
      </w:r>
      <w:r w:rsidR="004551B0" w:rsidRPr="0089171B">
        <w:t xml:space="preserve"> between </w:t>
      </w:r>
      <w:r w:rsidR="00020884" w:rsidRPr="0089171B">
        <w:t>omics</w:t>
      </w:r>
      <w:r w:rsidR="004551B0" w:rsidRPr="0089171B">
        <w:t xml:space="preserve"> datasets. </w:t>
      </w:r>
      <w:r w:rsidRPr="0089171B">
        <w:t>If the correlation</w:t>
      </w:r>
      <w:r w:rsidR="006C4F29" w:rsidRPr="0089171B">
        <w:t xml:space="preserve"> </w:t>
      </w:r>
      <w:r w:rsidR="00A66A74" w:rsidRPr="0089171B">
        <w:t>between the first</w:t>
      </w:r>
      <w:r w:rsidR="006C4F29" w:rsidRPr="0089171B">
        <w:t xml:space="preserve"> component of each </w:t>
      </w:r>
      <w:r w:rsidR="00020884" w:rsidRPr="0089171B">
        <w:t>omics</w:t>
      </w:r>
      <w:r w:rsidR="00A66A74" w:rsidRPr="0089171B">
        <w:t xml:space="preserve"> dataset</w:t>
      </w:r>
      <w:r w:rsidRPr="0089171B">
        <w:t xml:space="preserve"> i</w:t>
      </w:r>
      <w:r w:rsidR="006C4F29" w:rsidRPr="0089171B">
        <w:t>s</w:t>
      </w:r>
      <w:r w:rsidRPr="0089171B">
        <w:t xml:space="preserve"> above a given threshold (e.g. 0.8) then a </w:t>
      </w:r>
      <w:r w:rsidR="004551B0" w:rsidRPr="0089171B">
        <w:t>connection</w:t>
      </w:r>
      <w:r w:rsidRPr="0089171B">
        <w:t xml:space="preserve"> between those </w:t>
      </w:r>
      <w:r w:rsidR="001E1EFC" w:rsidRPr="0089171B">
        <w:t>datasets</w:t>
      </w:r>
      <w:r w:rsidRPr="0089171B">
        <w:t xml:space="preserve"> is included in the DIABLO design</w:t>
      </w:r>
      <w:r w:rsidR="004551B0" w:rsidRPr="0089171B">
        <w:t xml:space="preserve">. </w:t>
      </w:r>
    </w:p>
    <w:p w14:paraId="1678875F" w14:textId="17CF0A3C" w:rsidR="00653076" w:rsidRPr="0089171B" w:rsidRDefault="00E80881" w:rsidP="00B44CB5">
      <w:pPr>
        <w:spacing w:line="480" w:lineRule="auto"/>
        <w:ind w:firstLine="720"/>
        <w:jc w:val="both"/>
      </w:pPr>
      <w:r w:rsidRPr="0089171B">
        <w:t xml:space="preserve">The second parameter to </w:t>
      </w:r>
      <w:r w:rsidR="003C55D4" w:rsidRPr="0089171B">
        <w:t xml:space="preserve">tune </w:t>
      </w:r>
      <w:r w:rsidRPr="0089171B">
        <w:t xml:space="preserve">is the </w:t>
      </w:r>
      <w:r w:rsidR="00653FCD" w:rsidRPr="0089171B">
        <w:t xml:space="preserve">total </w:t>
      </w:r>
      <w:r w:rsidRPr="0089171B">
        <w:t>number of components. In several analyses we found that G − 1 components were sufficient to extract sufficient information to discriminate all phenotype groups</w:t>
      </w:r>
      <w:r w:rsidR="00B44CB5" w:rsidRPr="0089171B">
        <w:t xml:space="preserve"> </w:t>
      </w:r>
      <w:r w:rsidR="00B44CB5" w:rsidRPr="0089171B">
        <w:fldChar w:fldCharType="begin"/>
      </w:r>
      <w:r w:rsidR="00B91D7E" w:rsidRPr="0089171B">
        <w:instrText xml:space="preserve"> ADDIN ZOTERO_ITEM CSL_CITATION {"citationID":"1q8a9andve","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B44CB5" w:rsidRPr="0089171B">
        <w:fldChar w:fldCharType="separate"/>
      </w:r>
      <w:r w:rsidR="00B91D7E" w:rsidRPr="0089171B">
        <w:rPr>
          <w:noProof/>
        </w:rPr>
        <w:t>[9]</w:t>
      </w:r>
      <w:r w:rsidR="00B44CB5" w:rsidRPr="0089171B">
        <w:fldChar w:fldCharType="end"/>
      </w:r>
      <w:r w:rsidRPr="0089171B">
        <w:t xml:space="preserve">, but this can be assessed by evaluating the model performance across all specified components (described below) </w:t>
      </w:r>
      <w:r w:rsidR="00F34B34" w:rsidRPr="0089171B">
        <w:t xml:space="preserve">as well as using </w:t>
      </w:r>
      <w:r w:rsidRPr="0089171B">
        <w:t>graphical outputs such as sample plots</w:t>
      </w:r>
      <w:r w:rsidR="00653076" w:rsidRPr="0089171B">
        <w:t xml:space="preserve"> to visualize the discriminatory ability of each component</w:t>
      </w:r>
      <w:r w:rsidRPr="0089171B">
        <w:t>.</w:t>
      </w:r>
      <w:r w:rsidR="004551B0" w:rsidRPr="0089171B">
        <w:t xml:space="preserve"> </w:t>
      </w:r>
    </w:p>
    <w:p w14:paraId="3EB32CD6" w14:textId="06F84D93" w:rsidR="00E80881" w:rsidRPr="0089171B" w:rsidRDefault="00E80881" w:rsidP="00B44CB5">
      <w:pPr>
        <w:spacing w:line="480" w:lineRule="auto"/>
        <w:ind w:firstLine="720"/>
        <w:jc w:val="both"/>
      </w:pPr>
      <w:r w:rsidRPr="0089171B">
        <w:t>Finally</w:t>
      </w:r>
      <w:r w:rsidR="00E57116" w:rsidRPr="0089171B">
        <w:t>,</w:t>
      </w:r>
      <w:r w:rsidRPr="0089171B">
        <w:t xml:space="preserve"> the third set of parameters</w:t>
      </w:r>
      <w:r w:rsidR="005856BD" w:rsidRPr="0089171B">
        <w:t xml:space="preserve"> to tune</w:t>
      </w:r>
      <w:r w:rsidRPr="0089171B">
        <w:t xml:space="preserve"> is the number of variables to select per dataset and per component. Such tuning can rapidly become cumbersome, as there might be numerous combinations of selection sizes </w:t>
      </w:r>
      <w:r w:rsidR="003D63A0" w:rsidRPr="0089171B">
        <w:t xml:space="preserve">to evaluate </w:t>
      </w:r>
      <w:r w:rsidRPr="0089171B">
        <w:t xml:space="preserve">across all </w:t>
      </w:r>
      <w:r w:rsidR="00BB65D4" w:rsidRPr="0089171B">
        <w:rPr>
          <w:i/>
        </w:rPr>
        <w:t>K</w:t>
      </w:r>
      <w:r w:rsidRPr="0089171B">
        <w:rPr>
          <w:i/>
        </w:rPr>
        <w:t xml:space="preserve"> </w:t>
      </w:r>
      <w:r w:rsidRPr="0089171B">
        <w:t xml:space="preserve">datasets. </w:t>
      </w:r>
      <w:r w:rsidR="00353728" w:rsidRPr="0089171B">
        <w:t>For the breast cancer study, w</w:t>
      </w:r>
      <w:r w:rsidRPr="0089171B">
        <w:t xml:space="preserve">e used </w:t>
      </w:r>
      <w:r w:rsidR="004551B0" w:rsidRPr="0089171B">
        <w:t>5</w:t>
      </w:r>
      <w:r w:rsidRPr="0089171B">
        <w:t xml:space="preserve">-fold cross-validation repeated 50 times to evaluate the performance of the model over a grid of different possible values of variables to select. The performance of the model for a given set of parameters (including number of component and number of variables to select) was based on the balanced classification error rate using majority vote or average prediction schemes with </w:t>
      </w:r>
      <w:r w:rsidR="004551B0" w:rsidRPr="0089171B">
        <w:t>centroids</w:t>
      </w:r>
      <w:r w:rsidRPr="0089171B">
        <w:t xml:space="preserve"> distance.</w:t>
      </w:r>
      <w:r w:rsidR="00353728" w:rsidRPr="0089171B">
        <w:t xml:space="preserve"> In our experience, t</w:t>
      </w:r>
      <w:r w:rsidR="00E57116" w:rsidRPr="0089171B">
        <w:t xml:space="preserve">he number of variables to select </w:t>
      </w:r>
      <w:r w:rsidR="00AF005F" w:rsidRPr="0089171B">
        <w:t xml:space="preserve">in </w:t>
      </w:r>
      <w:r w:rsidR="00E57116" w:rsidRPr="0089171B">
        <w:t xml:space="preserve">each dataset </w:t>
      </w:r>
      <w:r w:rsidR="00353728" w:rsidRPr="0089171B">
        <w:t>provides less of an improvement on the error rate compared to tuning the number of components. Therefore, even a grid</w:t>
      </w:r>
      <w:r w:rsidR="0058650A" w:rsidRPr="0089171B">
        <w:t xml:space="preserve"> composed of </w:t>
      </w:r>
      <w:r w:rsidR="0044244E" w:rsidRPr="0089171B">
        <w:t>a small number of variables (&lt;50 with steps of 5 or 10</w:t>
      </w:r>
      <w:r w:rsidR="0058650A" w:rsidRPr="0089171B">
        <w:t>)</w:t>
      </w:r>
      <w:r w:rsidR="00353728" w:rsidRPr="0089171B">
        <w:t xml:space="preserve"> may suffice </w:t>
      </w:r>
      <w:r w:rsidR="009979F4" w:rsidRPr="0089171B">
        <w:t xml:space="preserve">as it </w:t>
      </w:r>
      <w:r w:rsidR="00353728" w:rsidRPr="0089171B">
        <w:t xml:space="preserve">does not </w:t>
      </w:r>
      <w:r w:rsidR="00105DB3" w:rsidRPr="0089171B">
        <w:t>substantially</w:t>
      </w:r>
      <w:r w:rsidR="009979F4" w:rsidRPr="0089171B">
        <w:t xml:space="preserve"> </w:t>
      </w:r>
      <w:r w:rsidR="00105DB3" w:rsidRPr="0089171B">
        <w:t xml:space="preserve">change the classification </w:t>
      </w:r>
      <w:r w:rsidR="00353728" w:rsidRPr="0089171B">
        <w:t>performance</w:t>
      </w:r>
      <w:r w:rsidR="00105DB3" w:rsidRPr="0089171B">
        <w:t>. Also, the</w:t>
      </w:r>
      <w:r w:rsidRPr="0089171B">
        <w:t xml:space="preserve"> variable selection size can also be guided according to the downstream biological interpretation</w:t>
      </w:r>
      <w:r w:rsidR="00B12C5F" w:rsidRPr="0089171B">
        <w:t xml:space="preserve"> to be </w:t>
      </w:r>
      <w:r w:rsidR="00B12C5F" w:rsidRPr="0089171B">
        <w:lastRenderedPageBreak/>
        <w:t>performed</w:t>
      </w:r>
      <w:r w:rsidR="002A7F6C" w:rsidRPr="0089171B">
        <w:t>. For example</w:t>
      </w:r>
      <w:r w:rsidR="005C2A98" w:rsidRPr="0089171B">
        <w:t>,</w:t>
      </w:r>
      <w:r w:rsidR="002A7F6C" w:rsidRPr="0089171B">
        <w:t xml:space="preserve"> a gene-set enrichment analysis may require a larger signature than a literature-search interpretation</w:t>
      </w:r>
      <w:r w:rsidR="00B44CB5" w:rsidRPr="0089171B">
        <w:t>.</w:t>
      </w:r>
    </w:p>
    <w:p w14:paraId="2A337CF7" w14:textId="77777777" w:rsidR="0098754F" w:rsidRPr="0089171B" w:rsidRDefault="0098754F" w:rsidP="003F44E9">
      <w:pPr>
        <w:spacing w:line="480" w:lineRule="auto"/>
        <w:jc w:val="both"/>
      </w:pPr>
    </w:p>
    <w:p w14:paraId="78F71F4E" w14:textId="4A124BD7" w:rsidR="009B604F" w:rsidRPr="0089171B" w:rsidRDefault="00EA012D" w:rsidP="003F44E9">
      <w:pPr>
        <w:widowControl w:val="0"/>
        <w:autoSpaceDE w:val="0"/>
        <w:autoSpaceDN w:val="0"/>
        <w:adjustRightInd w:val="0"/>
        <w:spacing w:line="480" w:lineRule="auto"/>
        <w:jc w:val="both"/>
      </w:pPr>
      <w:r w:rsidRPr="0089171B">
        <w:rPr>
          <w:b/>
          <w:i/>
        </w:rPr>
        <w:t>Visualization</w:t>
      </w:r>
      <w:r w:rsidR="00600D73" w:rsidRPr="0089171B">
        <w:rPr>
          <w:b/>
          <w:i/>
        </w:rPr>
        <w:t xml:space="preserve"> outputs with DIABLO. </w:t>
      </w:r>
      <w:r w:rsidR="009B1F2D" w:rsidRPr="0089171B">
        <w:t>Several types of graphical outputs were made available in mix</w:t>
      </w:r>
      <w:r w:rsidR="00020884" w:rsidRPr="0089171B">
        <w:t>Omics</w:t>
      </w:r>
      <w:r w:rsidR="009B1F2D" w:rsidRPr="0089171B">
        <w:t xml:space="preserve"> to improve the interpretation of the DIABLO results. </w:t>
      </w:r>
    </w:p>
    <w:p w14:paraId="3B78E288" w14:textId="1AC53542" w:rsidR="009B604F" w:rsidRPr="0089171B" w:rsidRDefault="006B49EA" w:rsidP="003F44E9">
      <w:pPr>
        <w:widowControl w:val="0"/>
        <w:autoSpaceDE w:val="0"/>
        <w:autoSpaceDN w:val="0"/>
        <w:adjustRightInd w:val="0"/>
        <w:spacing w:line="480" w:lineRule="auto"/>
        <w:jc w:val="both"/>
      </w:pPr>
      <w:r w:rsidRPr="0089171B">
        <w:rPr>
          <w:i/>
        </w:rPr>
        <w:t>Sample plots.</w:t>
      </w:r>
      <w:r w:rsidRPr="0089171B">
        <w:t xml:space="preserve"> </w:t>
      </w:r>
      <w:r w:rsidR="000E032A" w:rsidRPr="0089171B">
        <w:t xml:space="preserve">Pairs of components associated to each </w:t>
      </w:r>
      <w:r w:rsidR="001E1EFC" w:rsidRPr="0089171B">
        <w:t>dataset</w:t>
      </w:r>
      <w:r w:rsidR="000E032A" w:rsidRPr="0089171B">
        <w:t xml:space="preserve"> are used to represent the samples projected in the space spanned by those components in each individual </w:t>
      </w:r>
      <w:r w:rsidR="00020884" w:rsidRPr="0089171B">
        <w:t>omics</w:t>
      </w:r>
      <w:r w:rsidR="000E032A" w:rsidRPr="0089171B">
        <w:t xml:space="preserve"> </w:t>
      </w:r>
      <w:r w:rsidR="001E1EFC" w:rsidRPr="0089171B">
        <w:t>dataset</w:t>
      </w:r>
      <w:r w:rsidR="00502EE9" w:rsidRPr="0089171B">
        <w:t>. The sample plot enables</w:t>
      </w:r>
      <w:r w:rsidR="000E032A" w:rsidRPr="0089171B">
        <w:t xml:space="preserve"> </w:t>
      </w:r>
      <w:r w:rsidR="00127FFD" w:rsidRPr="0089171B">
        <w:t xml:space="preserve">the user </w:t>
      </w:r>
      <w:r w:rsidR="000E032A" w:rsidRPr="0089171B">
        <w:t>to visualize the ability of the DIABLO model to extract common information at the sample level</w:t>
      </w:r>
      <w:r w:rsidR="00174F6A" w:rsidRPr="0089171B">
        <w:t xml:space="preserve"> </w:t>
      </w:r>
      <w:r w:rsidR="00502EE9" w:rsidRPr="0089171B">
        <w:t xml:space="preserve">for each </w:t>
      </w:r>
      <w:r w:rsidR="001E1EFC" w:rsidRPr="0089171B">
        <w:t>dataset</w:t>
      </w:r>
      <w:r w:rsidR="00502EE9" w:rsidRPr="0089171B">
        <w:t xml:space="preserve">, </w:t>
      </w:r>
      <w:r w:rsidR="007E347E" w:rsidRPr="0089171B">
        <w:t xml:space="preserve">as well as </w:t>
      </w:r>
      <w:r w:rsidR="00502EE9" w:rsidRPr="0089171B">
        <w:t xml:space="preserve">to visualize the </w:t>
      </w:r>
      <w:r w:rsidR="007E347E" w:rsidRPr="0089171B">
        <w:t xml:space="preserve">discriminatory power of each </w:t>
      </w:r>
      <w:r w:rsidR="00502EE9" w:rsidRPr="0089171B">
        <w:t xml:space="preserve">data </w:t>
      </w:r>
      <w:r w:rsidR="007E347E" w:rsidRPr="0089171B">
        <w:t xml:space="preserve">type </w:t>
      </w:r>
      <w:r w:rsidR="00502EE9" w:rsidRPr="0089171B">
        <w:t>to separate the</w:t>
      </w:r>
      <w:r w:rsidR="00127FFD" w:rsidRPr="0089171B">
        <w:t xml:space="preserve"> phenotypic</w:t>
      </w:r>
      <w:r w:rsidR="007E347E" w:rsidRPr="0089171B">
        <w:t xml:space="preserve"> groups.</w:t>
      </w:r>
      <w:r w:rsidR="00264934" w:rsidRPr="0089171B">
        <w:t xml:space="preserve"> </w:t>
      </w:r>
      <w:r w:rsidR="00565A7C" w:rsidRPr="0089171B">
        <w:t>The s</w:t>
      </w:r>
      <w:r w:rsidR="00C14E1A" w:rsidRPr="0089171B">
        <w:t>catterplot matri</w:t>
      </w:r>
      <w:r w:rsidR="004717B3" w:rsidRPr="0089171B">
        <w:t xml:space="preserve">x </w:t>
      </w:r>
      <w:r w:rsidR="005B2B60" w:rsidRPr="0089171B">
        <w:t xml:space="preserve"> represent</w:t>
      </w:r>
      <w:r w:rsidR="00580B67" w:rsidRPr="0089171B">
        <w:t>s</w:t>
      </w:r>
      <w:r w:rsidR="005B2B60" w:rsidRPr="0089171B">
        <w:t xml:space="preserve"> c</w:t>
      </w:r>
      <w:r w:rsidR="008511FC" w:rsidRPr="0089171B">
        <w:t>orrelation between components for</w:t>
      </w:r>
      <w:r w:rsidR="005B2B60" w:rsidRPr="0089171B">
        <w:t xml:space="preserve"> the same dimension but across all </w:t>
      </w:r>
      <w:r w:rsidR="00020884" w:rsidRPr="0089171B">
        <w:t>omics</w:t>
      </w:r>
      <w:r w:rsidR="005B2B60" w:rsidRPr="0089171B">
        <w:t xml:space="preserve"> </w:t>
      </w:r>
      <w:r w:rsidR="001E1EFC" w:rsidRPr="0089171B">
        <w:t>datasets</w:t>
      </w:r>
      <w:r w:rsidR="005B2B60" w:rsidRPr="0089171B">
        <w:t xml:space="preserve"> to verify that the model</w:t>
      </w:r>
      <w:r w:rsidR="000C3278" w:rsidRPr="0089171B">
        <w:t xml:space="preserve"> maximizes the correlation as</w:t>
      </w:r>
      <w:r w:rsidR="005B2B60" w:rsidRPr="0089171B">
        <w:t xml:space="preserve"> indicated in the design matrix.</w:t>
      </w:r>
      <w:r w:rsidR="008511FC" w:rsidRPr="0089171B">
        <w:t xml:space="preserve"> Since DIABLO is a supervised method, separation of subjects of different phenotypic groups can be seen using this type of plot.</w:t>
      </w:r>
    </w:p>
    <w:p w14:paraId="7187EE96" w14:textId="161DF616" w:rsidR="009B604F" w:rsidRPr="0089171B" w:rsidRDefault="006B49EA" w:rsidP="003F44E9">
      <w:pPr>
        <w:widowControl w:val="0"/>
        <w:autoSpaceDE w:val="0"/>
        <w:autoSpaceDN w:val="0"/>
        <w:adjustRightInd w:val="0"/>
        <w:spacing w:line="480" w:lineRule="auto"/>
        <w:jc w:val="both"/>
      </w:pPr>
      <w:r w:rsidRPr="0089171B">
        <w:rPr>
          <w:i/>
        </w:rPr>
        <w:t>Variable plots.</w:t>
      </w:r>
      <w:r w:rsidRPr="0089171B">
        <w:t xml:space="preserve"> </w:t>
      </w:r>
      <w:r w:rsidR="00731BEC" w:rsidRPr="0089171B">
        <w:t xml:space="preserve">To visualize selected variables, </w:t>
      </w:r>
      <w:r w:rsidR="008146A8" w:rsidRPr="0089171B">
        <w:t xml:space="preserve">we proposed </w:t>
      </w:r>
      <w:r w:rsidR="00731BEC" w:rsidRPr="0089171B">
        <w:t>circos plot</w:t>
      </w:r>
      <w:r w:rsidR="007E2516" w:rsidRPr="0089171B">
        <w:t xml:space="preserve"> </w:t>
      </w:r>
      <w:r w:rsidR="009B1F2D" w:rsidRPr="0089171B">
        <w:t xml:space="preserve">to represent correlations between and within </w:t>
      </w:r>
      <w:r w:rsidR="00731BEC" w:rsidRPr="0089171B">
        <w:t>variables</w:t>
      </w:r>
      <w:r w:rsidR="009B1F2D" w:rsidRPr="0089171B">
        <w:t xml:space="preserve"> from eac</w:t>
      </w:r>
      <w:r w:rsidR="00264934" w:rsidRPr="0089171B">
        <w:t xml:space="preserve">h </w:t>
      </w:r>
      <w:r w:rsidR="001E1EFC" w:rsidRPr="0089171B">
        <w:t>dataset</w:t>
      </w:r>
      <w:r w:rsidR="00264934" w:rsidRPr="0089171B">
        <w:t xml:space="preserve"> at the variable level</w:t>
      </w:r>
      <w:r w:rsidR="009B1F2D" w:rsidRPr="0089171B">
        <w:t xml:space="preserve">. </w:t>
      </w:r>
      <w:r w:rsidR="00550F9C" w:rsidRPr="0089171B">
        <w:t>The association between variables is computed using a similarity score that is analogous to a Pearson correlation coefficient, as previously described</w:t>
      </w:r>
      <w:r w:rsidR="0071623A" w:rsidRPr="0089171B">
        <w:t xml:space="preserve"> in</w:t>
      </w:r>
      <w:r w:rsidR="00550F9C" w:rsidRPr="0089171B">
        <w:t xml:space="preserve"> </w:t>
      </w:r>
      <w:r w:rsidR="00C14E1A" w:rsidRPr="0089171B">
        <w:fldChar w:fldCharType="begin"/>
      </w:r>
      <w:r w:rsidR="00B91D7E" w:rsidRPr="0089171B">
        <w:instrText xml:space="preserve"> ADDIN ZOTERO_ITEM CSL_CITATION {"citationID":"2jo40ih0la","properties":{"formattedCitation":"[30]","plainCitation":"[3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00C14E1A" w:rsidRPr="0089171B">
        <w:fldChar w:fldCharType="separate"/>
      </w:r>
      <w:r w:rsidR="00B91D7E" w:rsidRPr="0089171B">
        <w:rPr>
          <w:noProof/>
        </w:rPr>
        <w:t>[30]</w:t>
      </w:r>
      <w:r w:rsidR="00C14E1A" w:rsidRPr="0089171B">
        <w:fldChar w:fldCharType="end"/>
      </w:r>
      <w:r w:rsidR="00C14E1A" w:rsidRPr="0089171B">
        <w:t>.</w:t>
      </w:r>
      <w:r w:rsidR="00550F9C" w:rsidRPr="0089171B">
        <w:t xml:space="preserve"> For each </w:t>
      </w:r>
      <w:r w:rsidR="00020884" w:rsidRPr="0089171B">
        <w:t>omics</w:t>
      </w:r>
      <w:r w:rsidR="00550F9C" w:rsidRPr="0089171B">
        <w:t xml:space="preserve"> dataset, DIABLO produces a </w:t>
      </w:r>
      <w:r w:rsidR="007059B7" w:rsidRPr="0089171B">
        <w:t>variable coefficient matrix of size (</w:t>
      </w:r>
      <w:r w:rsidR="007059B7" w:rsidRPr="0089171B">
        <w:rPr>
          <w:i/>
        </w:rPr>
        <w:t>p</w:t>
      </w:r>
      <w:r w:rsidR="007059B7" w:rsidRPr="0089171B">
        <w:rPr>
          <w:i/>
          <w:vertAlign w:val="subscript"/>
        </w:rPr>
        <w:t>k</w:t>
      </w:r>
      <w:r w:rsidR="007059B7" w:rsidRPr="0089171B">
        <w:rPr>
          <w:i/>
        </w:rPr>
        <w:t xml:space="preserve"> x H</w:t>
      </w:r>
      <w:r w:rsidR="007059B7" w:rsidRPr="0089171B">
        <w:t xml:space="preserve">), where </w:t>
      </w:r>
      <w:r w:rsidR="007059B7" w:rsidRPr="0089171B">
        <w:rPr>
          <w:i/>
        </w:rPr>
        <w:t>H</w:t>
      </w:r>
      <w:r w:rsidR="007059B7" w:rsidRPr="0089171B">
        <w:t xml:space="preserve"> is the </w:t>
      </w:r>
      <w:r w:rsidR="0071623A" w:rsidRPr="0089171B">
        <w:t xml:space="preserve">total </w:t>
      </w:r>
      <w:r w:rsidR="007059B7" w:rsidRPr="0089171B">
        <w:t>number of components in the model</w:t>
      </w:r>
      <w:r w:rsidR="00550F9C" w:rsidRPr="0089171B">
        <w:t>. The product of any two matrices</w:t>
      </w:r>
      <w:r w:rsidR="00F373EF" w:rsidRPr="0089171B">
        <w:t xml:space="preserve"> </w:t>
      </w:r>
      <w:r w:rsidR="00550F9C" w:rsidRPr="0089171B">
        <w:t>approximates the association score between var</w:t>
      </w:r>
      <w:r w:rsidR="00D55E51" w:rsidRPr="0089171B">
        <w:t xml:space="preserve">iables of the two </w:t>
      </w:r>
      <w:r w:rsidR="00020884" w:rsidRPr="0089171B">
        <w:t>omics</w:t>
      </w:r>
      <w:r w:rsidR="00D55E51" w:rsidRPr="0089171B">
        <w:t xml:space="preserve"> datasets</w:t>
      </w:r>
      <w:r w:rsidR="00193E1A" w:rsidRPr="0089171B">
        <w:t xml:space="preserve">. The association between variables </w:t>
      </w:r>
      <w:r w:rsidR="00D55E51" w:rsidRPr="0089171B">
        <w:t xml:space="preserve">is displayed as a </w:t>
      </w:r>
      <w:r w:rsidR="00193E1A" w:rsidRPr="0089171B">
        <w:t xml:space="preserve">color coded </w:t>
      </w:r>
      <w:r w:rsidR="00D55E51" w:rsidRPr="0089171B">
        <w:t>link inside the plot</w:t>
      </w:r>
      <w:r w:rsidR="00550F9C" w:rsidRPr="0089171B">
        <w:t xml:space="preserve"> </w:t>
      </w:r>
      <w:r w:rsidR="00D55E51" w:rsidRPr="0089171B">
        <w:t>to represent a positive</w:t>
      </w:r>
      <w:r w:rsidR="00193E1A" w:rsidRPr="0089171B">
        <w:t xml:space="preserve"> or </w:t>
      </w:r>
      <w:r w:rsidR="00D55E51" w:rsidRPr="0089171B">
        <w:t>negative correlation above a</w:t>
      </w:r>
      <w:r w:rsidR="00193E1A" w:rsidRPr="0089171B">
        <w:t xml:space="preserve"> user-specified </w:t>
      </w:r>
      <w:r w:rsidR="00D55E51" w:rsidRPr="0089171B">
        <w:t xml:space="preserve">threshold. The selected variables are represented on the side of the circos plot, with </w:t>
      </w:r>
      <w:r w:rsidR="004F5676" w:rsidRPr="0089171B">
        <w:t xml:space="preserve">side </w:t>
      </w:r>
      <w:r w:rsidR="00D55E51" w:rsidRPr="0089171B">
        <w:t xml:space="preserve">colors indicating </w:t>
      </w:r>
      <w:r w:rsidR="00193FA9" w:rsidRPr="0089171B">
        <w:lastRenderedPageBreak/>
        <w:t xml:space="preserve">each </w:t>
      </w:r>
      <w:r w:rsidR="00020884" w:rsidRPr="0089171B">
        <w:t>omics</w:t>
      </w:r>
      <w:r w:rsidR="00193FA9" w:rsidRPr="0089171B">
        <w:t xml:space="preserve"> type</w:t>
      </w:r>
      <w:r w:rsidR="00D55E51" w:rsidRPr="0089171B">
        <w:t>,</w:t>
      </w:r>
      <w:r w:rsidR="00193FA9" w:rsidRPr="0089171B">
        <w:t xml:space="preserve"> optional</w:t>
      </w:r>
      <w:r w:rsidR="00D55E51" w:rsidRPr="0089171B">
        <w:t xml:space="preserve"> line plots</w:t>
      </w:r>
      <w:r w:rsidR="00C41963" w:rsidRPr="0089171B">
        <w:t xml:space="preserve"> represent</w:t>
      </w:r>
      <w:r w:rsidR="00D55E51" w:rsidRPr="0089171B">
        <w:t xml:space="preserve"> the exp</w:t>
      </w:r>
      <w:r w:rsidR="002950FF" w:rsidRPr="0089171B">
        <w:t>ression levels in each phenotypic</w:t>
      </w:r>
      <w:r w:rsidR="00D55E51" w:rsidRPr="0089171B">
        <w:t xml:space="preserve"> group. </w:t>
      </w:r>
      <w:r w:rsidR="00A0409D" w:rsidRPr="0089171B">
        <w:t xml:space="preserve">When </w:t>
      </w:r>
      <w:r w:rsidR="00A02BF9" w:rsidRPr="0089171B">
        <w:t xml:space="preserve">we compared </w:t>
      </w:r>
      <w:r w:rsidR="00A0409D" w:rsidRPr="0089171B">
        <w:t>several approaches</w:t>
      </w:r>
      <w:r w:rsidR="00A02BF9" w:rsidRPr="0089171B">
        <w:t xml:space="preserve"> that do not output latent components (e.g. Enet) </w:t>
      </w:r>
      <w:r w:rsidR="00A0409D" w:rsidRPr="0089171B">
        <w:t>we calculated inste</w:t>
      </w:r>
      <w:r w:rsidR="00264934" w:rsidRPr="0089171B">
        <w:t>ad a Pearson correlation matrix</w:t>
      </w:r>
      <w:r w:rsidR="00B423AF" w:rsidRPr="0089171B">
        <w:t>, where</w:t>
      </w:r>
      <w:r w:rsidR="00767BF8" w:rsidRPr="0089171B">
        <w:t xml:space="preserve"> e</w:t>
      </w:r>
      <w:r w:rsidR="00D55E51" w:rsidRPr="0089171B">
        <w:t>ach link represents a Pearson correlation coefficient</w:t>
      </w:r>
      <w:r w:rsidR="00A81827" w:rsidRPr="0089171B">
        <w:t>.</w:t>
      </w:r>
    </w:p>
    <w:p w14:paraId="69D525F6" w14:textId="7701D957" w:rsidR="009B1F2D" w:rsidRPr="0089171B" w:rsidRDefault="00264934" w:rsidP="003F44E9">
      <w:pPr>
        <w:widowControl w:val="0"/>
        <w:autoSpaceDE w:val="0"/>
        <w:autoSpaceDN w:val="0"/>
        <w:adjustRightInd w:val="0"/>
        <w:spacing w:line="480" w:lineRule="auto"/>
        <w:jc w:val="both"/>
      </w:pPr>
      <w:r w:rsidRPr="0089171B">
        <w:rPr>
          <w:i/>
        </w:rPr>
        <w:t>Clustered Image Map (CIM)</w:t>
      </w:r>
      <w:r w:rsidR="006B49EA" w:rsidRPr="0089171B">
        <w:rPr>
          <w:i/>
        </w:rPr>
        <w:t>.</w:t>
      </w:r>
      <w:r w:rsidR="006B49EA" w:rsidRPr="0089171B">
        <w:t xml:space="preserve"> A</w:t>
      </w:r>
      <w:r w:rsidR="001C649E" w:rsidRPr="0089171B">
        <w:t xml:space="preserve"> clustered image map </w:t>
      </w:r>
      <w:r w:rsidRPr="0089171B">
        <w:fldChar w:fldCharType="begin"/>
      </w:r>
      <w:r w:rsidR="00B91D7E" w:rsidRPr="0089171B">
        <w:instrText xml:space="preserve"> ADDIN ZOTERO_ITEM CSL_CITATION {"citationID":"1mii3v3888","properties":{"formattedCitation":"[30]","plainCitation":"[3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89171B">
        <w:fldChar w:fldCharType="separate"/>
      </w:r>
      <w:r w:rsidR="00B91D7E" w:rsidRPr="0089171B">
        <w:rPr>
          <w:noProof/>
        </w:rPr>
        <w:t>[30]</w:t>
      </w:r>
      <w:r w:rsidRPr="0089171B">
        <w:fldChar w:fldCharType="end"/>
      </w:r>
      <w:r w:rsidRPr="0089171B">
        <w:t xml:space="preserve"> </w:t>
      </w:r>
      <w:r w:rsidR="001C649E" w:rsidRPr="0089171B">
        <w:t xml:space="preserve">based on the </w:t>
      </w:r>
      <w:r w:rsidR="00556F55" w:rsidRPr="0089171B">
        <w:t xml:space="preserve">Euclidean </w:t>
      </w:r>
      <w:r w:rsidR="001C649E" w:rsidRPr="0089171B">
        <w:t xml:space="preserve">distance and the </w:t>
      </w:r>
      <w:r w:rsidR="00556F55" w:rsidRPr="0089171B">
        <w:t>complete</w:t>
      </w:r>
      <w:r w:rsidR="001C649E" w:rsidRPr="0089171B">
        <w:t xml:space="preserve"> linkage</w:t>
      </w:r>
      <w:r w:rsidR="00142F86" w:rsidRPr="0089171B">
        <w:t xml:space="preserve"> displays an unsupervised clustering between the selected variables</w:t>
      </w:r>
      <w:r w:rsidR="00BC4810" w:rsidRPr="0089171B">
        <w:t xml:space="preserve"> (centered and scaled)</w:t>
      </w:r>
      <w:r w:rsidR="00142F86" w:rsidRPr="0089171B">
        <w:t xml:space="preserve"> and </w:t>
      </w:r>
      <w:r w:rsidRPr="0089171B">
        <w:t>the samples</w:t>
      </w:r>
      <w:r w:rsidR="00EB5704" w:rsidRPr="0089171B">
        <w:t>.</w:t>
      </w:r>
      <w:r w:rsidR="00BC4810" w:rsidRPr="0089171B">
        <w:t xml:space="preserve"> Color bars represent </w:t>
      </w:r>
      <w:r w:rsidR="00A81827" w:rsidRPr="0089171B">
        <w:t>the sample phenotypic</w:t>
      </w:r>
      <w:r w:rsidR="00A15A8D" w:rsidRPr="0089171B">
        <w:t xml:space="preserve"> group</w:t>
      </w:r>
      <w:r w:rsidR="00A81827" w:rsidRPr="0089171B">
        <w:t>s</w:t>
      </w:r>
      <w:r w:rsidR="00A15A8D" w:rsidRPr="0089171B">
        <w:t xml:space="preserve"> (col</w:t>
      </w:r>
      <w:r w:rsidR="00BC4810" w:rsidRPr="0089171B">
        <w:t xml:space="preserve">umns) and the type of </w:t>
      </w:r>
      <w:r w:rsidR="00020884" w:rsidRPr="0089171B">
        <w:t>omics</w:t>
      </w:r>
      <w:r w:rsidR="00BC4810" w:rsidRPr="0089171B">
        <w:t xml:space="preserve"> (rows)</w:t>
      </w:r>
      <w:r w:rsidR="00A81827" w:rsidRPr="0089171B">
        <w:t xml:space="preserve"> variables</w:t>
      </w:r>
      <w:r w:rsidR="00BC4810" w:rsidRPr="0089171B">
        <w:t>.</w:t>
      </w:r>
    </w:p>
    <w:p w14:paraId="1B443597" w14:textId="77777777" w:rsidR="001F3579" w:rsidRPr="0089171B" w:rsidRDefault="001F3579" w:rsidP="003F44E9">
      <w:pPr>
        <w:spacing w:line="480" w:lineRule="auto"/>
        <w:jc w:val="both"/>
        <w:rPr>
          <w:b/>
          <w:lang w:val="en-CA"/>
        </w:rPr>
      </w:pPr>
    </w:p>
    <w:p w14:paraId="22C89FE6" w14:textId="7D232873" w:rsidR="001F3579" w:rsidRPr="0089171B" w:rsidRDefault="005702CC" w:rsidP="003F44E9">
      <w:pPr>
        <w:spacing w:line="480" w:lineRule="auto"/>
        <w:jc w:val="both"/>
        <w:rPr>
          <w:b/>
          <w:lang w:val="en-CA"/>
        </w:rPr>
      </w:pPr>
      <w:r w:rsidRPr="0089171B">
        <w:rPr>
          <w:b/>
          <w:lang w:val="en-CA"/>
        </w:rPr>
        <w:t>Gene-set enrichment analyses</w:t>
      </w:r>
    </w:p>
    <w:p w14:paraId="169603FD" w14:textId="53BCF61E" w:rsidR="004A7D94" w:rsidRPr="0089171B" w:rsidRDefault="00755F6A" w:rsidP="00556F55">
      <w:pPr>
        <w:spacing w:line="480" w:lineRule="auto"/>
        <w:jc w:val="both"/>
      </w:pPr>
      <w:r w:rsidRPr="0089171B">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1) mRNA – gene symbols used as-is. 2) DNA methylation – features were mapped to coding gene symbol manually from downloaded annotation file. 3) Protein – features mapped to coding gene symbol manually from downloaded annotation file. 4) miRNA –a previously described strategy was used </w:t>
      </w:r>
      <w:r w:rsidRPr="0089171B">
        <w:fldChar w:fldCharType="begin"/>
      </w:r>
      <w:r w:rsidR="00B91D7E" w:rsidRPr="0089171B">
        <w:instrText xml:space="preserve"> ADDIN ZOTERO_ITEM CSL_CITATION {"citationID":"avteal9ud","properties":{"formattedCitation":"[31]","plainCitation":"[31]"},"citationItems":[{"id":631,"uris":["http://zotero.org/users/2545847/items/P4VNFI6I"],"uri":["http://zotero.org/users/2545847/items/P4VNFI6I"],"itemData":{"id":631,"type":"article-journal","title":"Pathway analysis from lists of microRNAs: common pitfalls and alternative strategy","container-title":"Nucleic Acids Research","page":"3490-3497","volume":"43","issue":"7","source":"CrossRef","URL":"http://nar.oxfordjournals.org/lookup/doi/10.1093/nar/gkv249","DOI":"10.1093/nar/gkv249","ISSN":"0305-1048, 1362-4962","shortTitle":"Pathway analysis from lists of microRNAs","language":"en","author":[{"family":"Godard","given":"P."},{"family":"Eyll","given":"J.","non-dropping-particle":"van"}],"issued":{"date-parts":[["2015",4,20]]},"accessed":{"date-parts":[["2016",5,25]]}}}],"schema":"https://github.com/citation-style-language/schema/raw/master/csl-citation.json"} </w:instrText>
      </w:r>
      <w:r w:rsidRPr="0089171B">
        <w:fldChar w:fldCharType="separate"/>
      </w:r>
      <w:r w:rsidR="00B91D7E" w:rsidRPr="0089171B">
        <w:rPr>
          <w:noProof/>
        </w:rPr>
        <w:t>[31]</w:t>
      </w:r>
      <w:r w:rsidRPr="0089171B">
        <w:fldChar w:fldCharType="end"/>
      </w:r>
      <w:r w:rsidRPr="0089171B">
        <w:t>. Briefly, all gene sets were mapped back to a set of miRNAs associated with them</w:t>
      </w:r>
      <w:r w:rsidR="00523342" w:rsidRPr="0089171B">
        <w:t>,</w:t>
      </w:r>
      <w:r w:rsidRPr="0089171B">
        <w:t xml:space="preserve"> using a database of computationally predicted target genes for each miRNA (e.g. if a gene set is composed of genes A, B and C, genes A and B are targets of miRNA X, while gene C is a target of miRNA Y and Z, the new gene set will be made up of miRNA X, Y and Z. This effectively deals with deduplication issues.) Enrichment of the miRNA features was then assessed against these transformed gene sets.</w:t>
      </w:r>
      <w:r w:rsidR="00523342" w:rsidRPr="0089171B">
        <w:t xml:space="preserve"> </w:t>
      </w:r>
    </w:p>
    <w:p w14:paraId="3E7FA220" w14:textId="0439FE79" w:rsidR="00755F6A" w:rsidRPr="0089171B" w:rsidRDefault="00523342" w:rsidP="00556F55">
      <w:pPr>
        <w:spacing w:line="480" w:lineRule="auto"/>
        <w:jc w:val="both"/>
      </w:pPr>
      <w:r w:rsidRPr="0089171B">
        <w:lastRenderedPageBreak/>
        <w:t>The following collections were used as gene</w:t>
      </w:r>
      <w:r w:rsidR="003E2B9A" w:rsidRPr="0089171B">
        <w:t>-</w:t>
      </w:r>
      <w:r w:rsidRPr="0089171B">
        <w:t xml:space="preserve">sets for the enrichment </w:t>
      </w:r>
      <w:r w:rsidR="00492A66" w:rsidRPr="0089171B">
        <w:t xml:space="preserve">analysis </w:t>
      </w:r>
      <w:r w:rsidR="00492A66" w:rsidRPr="0089171B">
        <w:fldChar w:fldCharType="begin"/>
      </w:r>
      <w:r w:rsidR="00B91D7E" w:rsidRPr="0089171B">
        <w:instrText xml:space="preserve"> ADDIN ZOTERO_ITEM CSL_CITATION {"citationID":"1qc5561c4f","properties":{"formattedCitation":"[32]","plainCitation":"[32]"},"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00492A66" w:rsidRPr="0089171B">
        <w:fldChar w:fldCharType="separate"/>
      </w:r>
      <w:r w:rsidR="00B91D7E" w:rsidRPr="0089171B">
        <w:rPr>
          <w:noProof/>
        </w:rPr>
        <w:t>[32]</w:t>
      </w:r>
      <w:r w:rsidR="00492A66" w:rsidRPr="0089171B">
        <w:fldChar w:fldCharType="end"/>
      </w:r>
      <w:r w:rsidRPr="0089171B">
        <w:t xml:space="preserve">: 1) </w:t>
      </w:r>
      <w:r w:rsidR="00755F6A" w:rsidRPr="0089171B">
        <w:rPr>
          <w:b/>
        </w:rPr>
        <w:t>C2</w:t>
      </w:r>
      <w:r w:rsidR="00755F6A" w:rsidRPr="0089171B">
        <w:t xml:space="preserve"> is a collection of curated gene sets such as Pathway Interaction DB (PID), Biocarta (BIOCARTA), Kyoto Encyclopedia of Genes and Genomes (KEGG), and Reactome (REACTOME)</w:t>
      </w:r>
      <w:r w:rsidR="005E0CF3" w:rsidRPr="0089171B">
        <w:t>.</w:t>
      </w:r>
      <w:r w:rsidRPr="0089171B">
        <w:t xml:space="preserve"> 2) </w:t>
      </w:r>
      <w:r w:rsidR="00755F6A" w:rsidRPr="0089171B">
        <w:rPr>
          <w:b/>
        </w:rPr>
        <w:t>C6</w:t>
      </w:r>
      <w:r w:rsidR="002C049A" w:rsidRPr="0089171B">
        <w:t xml:space="preserve"> is a collection of </w:t>
      </w:r>
      <w:r w:rsidR="003E2B9A" w:rsidRPr="0089171B">
        <w:t>oncogenic</w:t>
      </w:r>
      <w:r w:rsidR="00755F6A" w:rsidRPr="0089171B">
        <w:t xml:space="preserve"> gene sets (signatures of cellul</w:t>
      </w:r>
      <w:r w:rsidR="003E2B9A" w:rsidRPr="0089171B">
        <w:t>ar pathways which are often dys</w:t>
      </w:r>
      <w:r w:rsidR="00755F6A" w:rsidRPr="0089171B">
        <w:t>regulated in cancer).</w:t>
      </w:r>
    </w:p>
    <w:p w14:paraId="0C28D5AC" w14:textId="77777777" w:rsidR="0098754F" w:rsidRPr="0089171B" w:rsidRDefault="0098754F" w:rsidP="003F44E9">
      <w:pPr>
        <w:spacing w:line="480" w:lineRule="auto"/>
        <w:jc w:val="both"/>
        <w:rPr>
          <w:b/>
        </w:rPr>
      </w:pPr>
    </w:p>
    <w:p w14:paraId="27F6C48B" w14:textId="1D752290" w:rsidR="005C2A98" w:rsidRPr="0089171B" w:rsidRDefault="005C2A98" w:rsidP="003F44E9">
      <w:pPr>
        <w:spacing w:line="480" w:lineRule="auto"/>
        <w:jc w:val="both"/>
        <w:rPr>
          <w:b/>
          <w:lang w:val="en-CA"/>
        </w:rPr>
      </w:pPr>
      <w:r w:rsidRPr="0089171B">
        <w:rPr>
          <w:b/>
          <w:lang w:val="en-CA"/>
        </w:rPr>
        <w:t>Data description and preprocessing</w:t>
      </w:r>
    </w:p>
    <w:p w14:paraId="37C681CE" w14:textId="6FA25C95" w:rsidR="00907436" w:rsidRPr="0089171B" w:rsidRDefault="00907436" w:rsidP="003F44E9">
      <w:pPr>
        <w:spacing w:line="480" w:lineRule="auto"/>
        <w:jc w:val="both"/>
        <w:rPr>
          <w:b/>
          <w:lang w:val="en-CA"/>
        </w:rPr>
      </w:pPr>
      <w:r w:rsidRPr="0089171B">
        <w:rPr>
          <w:b/>
          <w:lang w:val="en-CA"/>
        </w:rPr>
        <w:t>Benchmarking cancer datasets</w:t>
      </w:r>
    </w:p>
    <w:p w14:paraId="51BD3527" w14:textId="2A5204B9" w:rsidR="00907436" w:rsidRPr="0089171B" w:rsidRDefault="00C34B2C" w:rsidP="003F44E9">
      <w:pPr>
        <w:spacing w:line="480" w:lineRule="auto"/>
        <w:jc w:val="both"/>
        <w:rPr>
          <w:lang w:val="en-CA"/>
        </w:rPr>
      </w:pPr>
      <w:r w:rsidRPr="0089171B">
        <w:rPr>
          <w:lang w:val="en-CA"/>
        </w:rPr>
        <w:t xml:space="preserve">All cancer (colon, glioblastoma, kidney and lung) datasets used for the benchmarking analyses were obtained from </w:t>
      </w:r>
      <w:hyperlink r:id="rId20" w:history="1">
        <w:r w:rsidRPr="0089171B">
          <w:rPr>
            <w:rStyle w:val="Hyperlink"/>
            <w:lang w:val="en-CA"/>
          </w:rPr>
          <w:t>http://compbio.cs.toronto.edu/SNF/SNF/Software.html</w:t>
        </w:r>
      </w:hyperlink>
      <w:r w:rsidRPr="0089171B">
        <w:rPr>
          <w:lang w:val="en-CA"/>
        </w:rPr>
        <w:t>. For the mRNA datasets, all transcripts with the same gene symbol were averaged.</w:t>
      </w:r>
    </w:p>
    <w:p w14:paraId="2E1D0451" w14:textId="77777777" w:rsidR="00633697" w:rsidRPr="0089171B" w:rsidRDefault="00633697" w:rsidP="003F44E9">
      <w:pPr>
        <w:spacing w:line="480" w:lineRule="auto"/>
        <w:jc w:val="both"/>
        <w:rPr>
          <w:lang w:val="en-CA"/>
        </w:rPr>
      </w:pPr>
    </w:p>
    <w:p w14:paraId="128A12EE" w14:textId="4EF9EE70" w:rsidR="00F94303" w:rsidRPr="0089171B" w:rsidRDefault="00CB3EF4" w:rsidP="003F44E9">
      <w:pPr>
        <w:spacing w:line="480" w:lineRule="auto"/>
        <w:jc w:val="both"/>
        <w:rPr>
          <w:b/>
          <w:lang w:val="en-CA"/>
        </w:rPr>
      </w:pPr>
      <w:r w:rsidRPr="0089171B">
        <w:rPr>
          <w:b/>
          <w:lang w:val="en-CA"/>
        </w:rPr>
        <w:t xml:space="preserve">Breast cancer </w:t>
      </w:r>
      <w:r w:rsidR="00D870B1" w:rsidRPr="0089171B">
        <w:rPr>
          <w:b/>
          <w:lang w:val="en-CA"/>
        </w:rPr>
        <w:t>multi-omics</w:t>
      </w:r>
      <w:r w:rsidRPr="0089171B">
        <w:rPr>
          <w:b/>
          <w:lang w:val="en-CA"/>
        </w:rPr>
        <w:t xml:space="preserve"> study.</w:t>
      </w:r>
    </w:p>
    <w:p w14:paraId="106CF144" w14:textId="6D9F4E7C" w:rsidR="00821C97" w:rsidRPr="0089171B" w:rsidRDefault="00CB3EF4" w:rsidP="003F44E9">
      <w:pPr>
        <w:spacing w:line="480" w:lineRule="auto"/>
        <w:jc w:val="both"/>
        <w:outlineLvl w:val="0"/>
        <w:rPr>
          <w:lang w:val="en-CA"/>
        </w:rPr>
      </w:pPr>
      <w:r w:rsidRPr="0089171B">
        <w:rPr>
          <w:i/>
          <w:lang w:val="en-CA"/>
        </w:rPr>
        <w:t>D</w:t>
      </w:r>
      <w:r w:rsidR="00F94303" w:rsidRPr="0089171B">
        <w:rPr>
          <w:i/>
          <w:lang w:val="en-CA"/>
        </w:rPr>
        <w:t>atasets</w:t>
      </w:r>
      <w:r w:rsidR="00FF4CEA" w:rsidRPr="0089171B">
        <w:rPr>
          <w:i/>
          <w:lang w:val="en-CA"/>
        </w:rPr>
        <w:t xml:space="preserve"> </w:t>
      </w:r>
      <w:r w:rsidRPr="0089171B">
        <w:rPr>
          <w:i/>
          <w:lang w:val="en-CA"/>
        </w:rPr>
        <w:t>accession</w:t>
      </w:r>
      <w:r w:rsidR="007039EB" w:rsidRPr="0089171B">
        <w:rPr>
          <w:i/>
          <w:lang w:val="en-CA"/>
        </w:rPr>
        <w:t>:</w:t>
      </w:r>
      <w:r w:rsidR="00F94303" w:rsidRPr="0089171B">
        <w:rPr>
          <w:i/>
          <w:lang w:val="en-CA"/>
        </w:rPr>
        <w:t xml:space="preserve"> </w:t>
      </w:r>
      <w:r w:rsidR="00F94303" w:rsidRPr="0089171B">
        <w:rPr>
          <w:lang w:val="en-CA"/>
        </w:rPr>
        <w:t xml:space="preserve">The level 3 TCGA data (version 2015_11_01) were retrieved from firebrowse.org hosted by the Broad Institute. The clinical data file (Merge_Clinical) was downloaded from the Primary tab of the BRCA Clinical Archives. The mRNA RSEM normalized dataset (illuminahiseq_rnaseqv2-RSEM_genes_normalized) was downloaded from the Primary tab of the BRCA mRNASeq Archives. The miRNA datasets (illuminahiseq_mirnaseq-miR_gene_expression and illuminaga_mirnaseq-miR_gene_expression) were downloaded from the Primary tab of the BRCA miRSeq Archives. The reverse phase protein array dataset (mda_rppa_core-protein_normalization) was downloaded from the Primary tab of the BRCA RPPA Archives. The beta values for the </w:t>
      </w:r>
      <w:r w:rsidR="00F94303" w:rsidRPr="0089171B">
        <w:rPr>
          <w:lang w:val="en-CA"/>
        </w:rPr>
        <w:tab/>
        <w:t>methylation datasets (humanmethylation27-within_bioassay_data_set_function and humanmethylation450-</w:t>
      </w:r>
      <w:r w:rsidR="00F94303" w:rsidRPr="0089171B">
        <w:rPr>
          <w:lang w:val="en-CA"/>
        </w:rPr>
        <w:lastRenderedPageBreak/>
        <w:t>within_bioassay_data_set_function MD5) were downloaded from the Primary tab of the BRCA Methylation Archives.</w:t>
      </w:r>
    </w:p>
    <w:p w14:paraId="09674FCD" w14:textId="7D83F031" w:rsidR="00CB3EF4" w:rsidRPr="0089171B" w:rsidRDefault="00CB3EF4" w:rsidP="00E57C37">
      <w:pPr>
        <w:spacing w:line="480" w:lineRule="auto"/>
        <w:jc w:val="both"/>
        <w:outlineLvl w:val="0"/>
        <w:rPr>
          <w:b/>
          <w:lang w:val="en-CA"/>
        </w:rPr>
      </w:pPr>
      <w:r w:rsidRPr="0089171B">
        <w:rPr>
          <w:i/>
          <w:lang w:val="en-CA"/>
        </w:rPr>
        <w:t xml:space="preserve">Data </w:t>
      </w:r>
      <w:r w:rsidR="00C37B09" w:rsidRPr="0089171B">
        <w:rPr>
          <w:i/>
          <w:lang w:val="en-CA"/>
        </w:rPr>
        <w:t>processing</w:t>
      </w:r>
      <w:r w:rsidR="007039EB" w:rsidRPr="0089171B">
        <w:rPr>
          <w:i/>
          <w:lang w:val="en-CA"/>
        </w:rPr>
        <w:t>:</w:t>
      </w:r>
      <w:r w:rsidRPr="0089171B">
        <w:rPr>
          <w:b/>
          <w:lang w:val="en-CA"/>
        </w:rPr>
        <w:t xml:space="preserve"> </w:t>
      </w:r>
      <w:r w:rsidRPr="0089171B">
        <w:rPr>
          <w:lang w:val="en-CA"/>
        </w:rPr>
        <w:t xml:space="preserve">Clinical data were present for 1098 subjects for 3,703 variables. </w:t>
      </w:r>
      <w:r w:rsidRPr="0089171B">
        <w:rPr>
          <w:color w:val="000000"/>
        </w:rPr>
        <w:t xml:space="preserve">Un-annotated (29) transcripts were removed from the mRNA dataset (20,502 genes x 1212 samples). Two transcripts corresponded to </w:t>
      </w:r>
      <w:r w:rsidRPr="0089171B">
        <w:rPr>
          <w:i/>
          <w:color w:val="000000"/>
        </w:rPr>
        <w:t>SLC35E2</w:t>
      </w:r>
      <w:r w:rsidRPr="0089171B">
        <w:rPr>
          <w:color w:val="000000"/>
        </w:rPr>
        <w:t xml:space="preserve">, therefore one of the transcripts was re-labelled </w:t>
      </w:r>
      <w:r w:rsidRPr="0089171B">
        <w:rPr>
          <w:i/>
          <w:color w:val="000000"/>
        </w:rPr>
        <w:t>SLC35E2.rep</w:t>
      </w:r>
      <w:r w:rsidRPr="0089171B">
        <w:rPr>
          <w:color w:val="000000"/>
        </w:rPr>
        <w:t>. The miRNA datasets (1,046 miRNA x 1190 samples) was derived using two different Illumina technologies, the Illumina Genome Analyzer (341 samples) and the Illumina HiSeq (849 samples). The read counts instead of the reads_per_million_miRNA_mapped were used. The prote</w:t>
      </w:r>
      <w:r w:rsidR="00020884" w:rsidRPr="0089171B">
        <w:rPr>
          <w:color w:val="000000"/>
        </w:rPr>
        <w:t>omics</w:t>
      </w:r>
      <w:r w:rsidRPr="0089171B">
        <w:rPr>
          <w:color w:val="000000"/>
        </w:rPr>
        <w:t xml:space="preserve"> dataset obtained using a reverse phase protein array consisted of 142 proteins for 410 samples. The methylation data was derived from two different platform, the Illumina Methylation 27 (27,578 CpG probes x 343 subjects) and the Illumina 450K (485,577</w:t>
      </w:r>
      <w:r w:rsidR="008541DF" w:rsidRPr="0089171B">
        <w:rPr>
          <w:color w:val="000000"/>
        </w:rPr>
        <w:t xml:space="preserve"> CpG probes x 885 subjects). Th</w:t>
      </w:r>
      <w:r w:rsidRPr="0089171B">
        <w:rPr>
          <w:color w:val="000000"/>
        </w:rPr>
        <w:t>ere were 25,978 CpG probes in common between the platforms. The PAM50 labels for 1182 samples were obtained from the TCGA staff.</w:t>
      </w:r>
      <w:r w:rsidR="00E57C37" w:rsidRPr="0089171B">
        <w:rPr>
          <w:b/>
          <w:lang w:val="en-CA"/>
        </w:rPr>
        <w:t xml:space="preserve"> </w:t>
      </w:r>
      <w:r w:rsidR="00E57C37" w:rsidRPr="0089171B">
        <w:rPr>
          <w:color w:val="000000"/>
        </w:rPr>
        <w:t>A</w:t>
      </w:r>
      <w:r w:rsidRPr="0089171B">
        <w:rPr>
          <w:color w:val="000000"/>
        </w:rPr>
        <w:t>ll datasets were restricted to samples coming from the primary solid tumor (sample type code 01) and to the first vial (vial code A)</w:t>
      </w:r>
      <w:r w:rsidR="00E57C37" w:rsidRPr="0089171B">
        <w:rPr>
          <w:color w:val="000000"/>
        </w:rPr>
        <w:t>.</w:t>
      </w:r>
    </w:p>
    <w:p w14:paraId="238A1C82" w14:textId="0342BD25" w:rsidR="00CB3EF4" w:rsidRPr="0089171B" w:rsidRDefault="00F2685F" w:rsidP="003F44E9">
      <w:pPr>
        <w:spacing w:line="480" w:lineRule="auto"/>
        <w:jc w:val="both"/>
        <w:outlineLvl w:val="0"/>
        <w:rPr>
          <w:b/>
          <w:color w:val="000000"/>
        </w:rPr>
      </w:pPr>
      <w:r w:rsidRPr="0089171B">
        <w:rPr>
          <w:i/>
          <w:color w:val="000000"/>
        </w:rPr>
        <w:t>Normalization</w:t>
      </w:r>
      <w:r w:rsidR="001F6DFD" w:rsidRPr="0089171B">
        <w:rPr>
          <w:i/>
          <w:color w:val="000000"/>
        </w:rPr>
        <w:t xml:space="preserve"> and pre</w:t>
      </w:r>
      <w:r w:rsidRPr="0089171B">
        <w:rPr>
          <w:i/>
          <w:color w:val="000000"/>
        </w:rPr>
        <w:t>-</w:t>
      </w:r>
      <w:r w:rsidR="001F6DFD" w:rsidRPr="0089171B">
        <w:rPr>
          <w:i/>
          <w:color w:val="000000"/>
        </w:rPr>
        <w:t>filtering</w:t>
      </w:r>
      <w:r w:rsidR="007039EB" w:rsidRPr="0089171B">
        <w:rPr>
          <w:i/>
          <w:color w:val="000000"/>
        </w:rPr>
        <w:t>:</w:t>
      </w:r>
      <w:r w:rsidR="00CB3EF4" w:rsidRPr="0089171B">
        <w:rPr>
          <w:b/>
          <w:color w:val="000000"/>
        </w:rPr>
        <w:t xml:space="preserve"> </w:t>
      </w:r>
      <w:r w:rsidR="00CB3EF4" w:rsidRPr="0089171B">
        <w:rPr>
          <w:color w:val="000000"/>
        </w:rPr>
        <w:t>The count data for the mRNA dataset was normalized to log2-counts per million (logCPM), similar to limma voom</w:t>
      </w:r>
      <w:r w:rsidRPr="0089171B">
        <w:rPr>
          <w:color w:val="000000"/>
        </w:rPr>
        <w:t xml:space="preserve"> </w:t>
      </w:r>
      <w:r w:rsidRPr="0089171B">
        <w:rPr>
          <w:color w:val="000000"/>
        </w:rPr>
        <w:fldChar w:fldCharType="begin"/>
      </w:r>
      <w:r w:rsidR="00B91D7E" w:rsidRPr="0089171B">
        <w:rPr>
          <w:color w:val="000000"/>
        </w:rPr>
        <w:instrText xml:space="preserve"> ADDIN ZOTERO_ITEM CSL_CITATION {"citationID":"11ktf7misl","properties":{"formattedCitation":"[33]","plainCitation":"[33]"},"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r w:rsidRPr="0089171B">
        <w:rPr>
          <w:color w:val="000000"/>
        </w:rPr>
        <w:fldChar w:fldCharType="separate"/>
      </w:r>
      <w:r w:rsidR="00B91D7E" w:rsidRPr="0089171B">
        <w:rPr>
          <w:noProof/>
          <w:color w:val="000000"/>
        </w:rPr>
        <w:t>[33]</w:t>
      </w:r>
      <w:r w:rsidRPr="0089171B">
        <w:rPr>
          <w:color w:val="000000"/>
        </w:rPr>
        <w:fldChar w:fldCharType="end"/>
      </w:r>
      <w:r w:rsidR="00CB3EF4" w:rsidRPr="0089171B">
        <w:rPr>
          <w:color w:val="000000"/>
        </w:rPr>
        <w:t>:</w:t>
      </w:r>
    </w:p>
    <w:p w14:paraId="0474669F" w14:textId="77777777" w:rsidR="00CB3EF4" w:rsidRPr="0089171B" w:rsidRDefault="00CB3EF4" w:rsidP="007039EB">
      <w:pPr>
        <w:spacing w:line="480" w:lineRule="auto"/>
        <w:jc w:val="center"/>
        <w:rPr>
          <w:color w:val="000000"/>
        </w:rPr>
      </w:pPr>
      <w:r w:rsidRPr="0089171B">
        <w:rPr>
          <w:i/>
          <w:noProof/>
          <w:color w:val="000000"/>
        </w:rPr>
        <w:drawing>
          <wp:inline distT="0" distB="0" distL="0" distR="0" wp14:anchorId="6A2E6CD1" wp14:editId="1211715C">
            <wp:extent cx="1993900" cy="546100"/>
            <wp:effectExtent l="0" t="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93900" cy="546100"/>
                    </a:xfrm>
                    <a:prstGeom prst="rect">
                      <a:avLst/>
                    </a:prstGeom>
                  </pic:spPr>
                </pic:pic>
              </a:graphicData>
            </a:graphic>
          </wp:inline>
        </w:drawing>
      </w:r>
    </w:p>
    <w:p w14:paraId="00918881" w14:textId="2B4DF1CF" w:rsidR="00CB3EF4" w:rsidRPr="0089171B" w:rsidRDefault="00CB3EF4" w:rsidP="003F44E9">
      <w:pPr>
        <w:spacing w:line="480" w:lineRule="auto"/>
        <w:jc w:val="both"/>
        <w:rPr>
          <w:color w:val="000000"/>
        </w:rPr>
      </w:pPr>
      <w:r w:rsidRPr="0089171B">
        <w:rPr>
          <w:color w:val="000000"/>
        </w:rPr>
        <w:t>After library size normalization, genes with counts less than 0 were removed. The PAM50 genes were also removed from the mRNA dataset prior to analyses. Similarly, the miRNA count data was normalized to logCPM and miRNA transcripts with counts</w:t>
      </w:r>
      <w:r w:rsidR="007039EB" w:rsidRPr="0089171B">
        <w:rPr>
          <w:color w:val="000000"/>
        </w:rPr>
        <w:t xml:space="preserve"> less than 0 were also removed.</w:t>
      </w:r>
    </w:p>
    <w:p w14:paraId="3DD9E955" w14:textId="77777777" w:rsidR="00CB3EF4" w:rsidRPr="0089171B" w:rsidRDefault="00CB3EF4" w:rsidP="003F44E9">
      <w:pPr>
        <w:spacing w:line="480" w:lineRule="auto"/>
        <w:jc w:val="both"/>
        <w:outlineLvl w:val="0"/>
        <w:rPr>
          <w:b/>
          <w:lang w:val="en-CA"/>
        </w:rPr>
      </w:pPr>
    </w:p>
    <w:p w14:paraId="175F1B8D" w14:textId="7578127A" w:rsidR="00F94303" w:rsidRPr="0089171B" w:rsidRDefault="000E1A79" w:rsidP="003F44E9">
      <w:pPr>
        <w:spacing w:line="480" w:lineRule="auto"/>
        <w:jc w:val="both"/>
        <w:rPr>
          <w:b/>
          <w:lang w:val="en-CA"/>
        </w:rPr>
      </w:pPr>
      <w:r w:rsidRPr="0089171B">
        <w:rPr>
          <w:b/>
          <w:lang w:val="en-CA"/>
        </w:rPr>
        <w:lastRenderedPageBreak/>
        <w:t xml:space="preserve">Asthma </w:t>
      </w:r>
      <w:r w:rsidR="00D870B1" w:rsidRPr="0089171B">
        <w:rPr>
          <w:b/>
          <w:lang w:val="en-CA"/>
        </w:rPr>
        <w:t>multi-omics</w:t>
      </w:r>
      <w:r w:rsidRPr="0089171B">
        <w:rPr>
          <w:b/>
          <w:lang w:val="en-CA"/>
        </w:rPr>
        <w:t xml:space="preserve"> study</w:t>
      </w:r>
    </w:p>
    <w:p w14:paraId="65CACDCE" w14:textId="3A9B9376" w:rsidR="00F94303" w:rsidRPr="0089171B" w:rsidRDefault="00CA5181" w:rsidP="003F44E9">
      <w:pPr>
        <w:spacing w:line="480" w:lineRule="auto"/>
        <w:jc w:val="both"/>
        <w:rPr>
          <w:lang w:val="en-CA"/>
        </w:rPr>
      </w:pPr>
      <w:r w:rsidRPr="0089171B">
        <w:rPr>
          <w:i/>
          <w:lang w:val="en-CA"/>
        </w:rPr>
        <w:t>D</w:t>
      </w:r>
      <w:r w:rsidR="00F94303" w:rsidRPr="0089171B">
        <w:rPr>
          <w:i/>
          <w:lang w:val="en-CA"/>
        </w:rPr>
        <w:t>atasets</w:t>
      </w:r>
      <w:r w:rsidR="00EF7854" w:rsidRPr="0089171B">
        <w:rPr>
          <w:i/>
          <w:lang w:val="en-CA"/>
        </w:rPr>
        <w:t xml:space="preserve"> </w:t>
      </w:r>
      <w:r w:rsidRPr="0089171B">
        <w:rPr>
          <w:i/>
          <w:lang w:val="en-CA"/>
        </w:rPr>
        <w:t>accession</w:t>
      </w:r>
      <w:r w:rsidR="003E41C6" w:rsidRPr="0089171B">
        <w:rPr>
          <w:i/>
          <w:lang w:val="en-CA"/>
        </w:rPr>
        <w:t>:</w:t>
      </w:r>
      <w:r w:rsidR="00F94303" w:rsidRPr="0089171B">
        <w:rPr>
          <w:lang w:val="en-CA"/>
        </w:rPr>
        <w:t xml:space="preserve"> Paired </w:t>
      </w:r>
      <w:r w:rsidR="00F94303" w:rsidRPr="0089171B">
        <w:t>blood samples were obtained from 14 asthmatic individuals undergoing allergen inhalation challenge as previously described</w:t>
      </w:r>
      <w:r w:rsidR="003E41C6" w:rsidRPr="0089171B">
        <w:t xml:space="preserve"> </w:t>
      </w:r>
      <w:r w:rsidR="00F94303" w:rsidRPr="0089171B">
        <w:fldChar w:fldCharType="begin"/>
      </w:r>
      <w:r w:rsidR="00B91D7E" w:rsidRPr="0089171B">
        <w:instrText xml:space="preserve"> ADDIN ZOTERO_ITEM CSL_CITATION {"citationID":"m5qa74ud","properties":{"formattedCitation":"[34]","plainCitation":"[34]"},"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instrText>
      </w:r>
      <w:r w:rsidR="00F94303" w:rsidRPr="0089171B">
        <w:fldChar w:fldCharType="separate"/>
      </w:r>
      <w:r w:rsidR="00B91D7E" w:rsidRPr="0089171B">
        <w:rPr>
          <w:rFonts w:eastAsia="Times New Roman"/>
        </w:rPr>
        <w:t>[34]</w:t>
      </w:r>
      <w:r w:rsidR="00F94303" w:rsidRPr="0089171B">
        <w:fldChar w:fldCharType="end"/>
      </w:r>
      <w:r w:rsidR="00F94303" w:rsidRPr="0089171B">
        <w:t>. Cell counts were obtained from a hematolyzer (percentage of Neutrophils, Lymphocytes, Monocytes, Eosinophils and Basophils) and DNA methylation analysis (percentage of T regulatory cells, T cells, B cells and Th17 cells). Gene expression profiling was performed using Affymetrix Human Gene 1.0 ST (GSE40240). Metabolite profiling was performed by Metabolon Inc. (Durham, North Carolina, USA). All asthma data have been published as part of previous studies</w:t>
      </w:r>
      <w:r w:rsidR="003E41C6" w:rsidRPr="0089171B">
        <w:t xml:space="preserve"> </w:t>
      </w:r>
      <w:r w:rsidR="00F94303" w:rsidRPr="0089171B">
        <w:fldChar w:fldCharType="begin"/>
      </w:r>
      <w:r w:rsidR="00B91D7E" w:rsidRPr="0089171B">
        <w:instrText xml:space="preserve"> ADDIN ZOTERO_ITEM CSL_CITATION {"citationID":"2o18ods032","properties":{"formattedCitation":"[15,16]","plainCitation":"[15,16]"},"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F94303" w:rsidRPr="0089171B">
        <w:fldChar w:fldCharType="separate"/>
      </w:r>
      <w:r w:rsidR="00B91D7E" w:rsidRPr="0089171B">
        <w:rPr>
          <w:rFonts w:eastAsia="Times New Roman"/>
        </w:rPr>
        <w:t>[15,16]</w:t>
      </w:r>
      <w:r w:rsidR="00F94303" w:rsidRPr="0089171B">
        <w:fldChar w:fldCharType="end"/>
      </w:r>
      <w:r w:rsidR="00F94303" w:rsidRPr="0089171B">
        <w:t xml:space="preserve">. </w:t>
      </w:r>
    </w:p>
    <w:p w14:paraId="7A18706C" w14:textId="22166ED6" w:rsidR="003C3EDA" w:rsidRPr="0089171B" w:rsidRDefault="00EF7854" w:rsidP="003E41C6">
      <w:pPr>
        <w:spacing w:line="480" w:lineRule="auto"/>
        <w:jc w:val="both"/>
        <w:rPr>
          <w:color w:val="000000"/>
        </w:rPr>
      </w:pPr>
      <w:r w:rsidRPr="0089171B">
        <w:rPr>
          <w:i/>
          <w:color w:val="000000"/>
        </w:rPr>
        <w:t>Normalization</w:t>
      </w:r>
      <w:r w:rsidR="003E41C6" w:rsidRPr="0089171B">
        <w:rPr>
          <w:i/>
          <w:color w:val="000000"/>
        </w:rPr>
        <w:t>:</w:t>
      </w:r>
      <w:r w:rsidR="00F94303" w:rsidRPr="0089171B">
        <w:rPr>
          <w:color w:val="000000"/>
        </w:rPr>
        <w:t xml:space="preserve"> </w:t>
      </w:r>
      <w:r w:rsidR="00F94303" w:rsidRPr="0089171B">
        <w:t>Microarray data was normalized using Robust MultiArray Average (RMA), consisting of background correction, quantile normalization and probe summarization using median polish. Preprocessing of mass spectrometry data including data extraction, peak-identification and data preprocessing for quality control and compound identification was performed by Metabolon Inc. (Durham, North Carolina, USA).</w:t>
      </w:r>
    </w:p>
    <w:p w14:paraId="439E3F91" w14:textId="31AF0D19" w:rsidR="000F0BD1" w:rsidRPr="0089171B" w:rsidRDefault="000F0BD1" w:rsidP="009F4F06">
      <w:pPr>
        <w:spacing w:line="480" w:lineRule="auto"/>
        <w:jc w:val="both"/>
        <w:rPr>
          <w:color w:val="333333"/>
        </w:rPr>
      </w:pPr>
      <w:r w:rsidRPr="0089171B">
        <w:rPr>
          <w:i/>
          <w:color w:val="333333"/>
        </w:rPr>
        <w:t>Modular analysis</w:t>
      </w:r>
      <w:r w:rsidR="003E41C6" w:rsidRPr="0089171B">
        <w:rPr>
          <w:i/>
          <w:color w:val="333333"/>
        </w:rPr>
        <w:t>:</w:t>
      </w:r>
      <w:r w:rsidRPr="0089171B">
        <w:rPr>
          <w:color w:val="333333"/>
        </w:rPr>
        <w:t xml:space="preserve"> </w:t>
      </w:r>
      <w:r w:rsidR="007B0DA8" w:rsidRPr="0089171B">
        <w:rPr>
          <w:color w:val="333333"/>
        </w:rPr>
        <w:t>Eigengene summarization is a common approach</w:t>
      </w:r>
      <w:r w:rsidR="00AA022B" w:rsidRPr="0089171B">
        <w:rPr>
          <w:color w:val="333333"/>
        </w:rPr>
        <w:t xml:space="preserve"> to decompose a n by p dataset (</w:t>
      </w:r>
      <w:r w:rsidR="007B0DA8" w:rsidRPr="0089171B">
        <w:rPr>
          <w:color w:val="333333"/>
        </w:rPr>
        <w:t>where n is the number of samples and p is the number of variables</w:t>
      </w:r>
      <w:r w:rsidR="00AA022B" w:rsidRPr="0089171B">
        <w:rPr>
          <w:color w:val="333333"/>
        </w:rPr>
        <w:t xml:space="preserve"> in a module), to a component (linear combination of all p variables) that represent</w:t>
      </w:r>
      <w:r w:rsidR="00FA6DE6" w:rsidRPr="0089171B">
        <w:rPr>
          <w:color w:val="333333"/>
        </w:rPr>
        <w:t xml:space="preserve">s the summarized expression of </w:t>
      </w:r>
      <w:r w:rsidR="00AA022B" w:rsidRPr="0089171B">
        <w:rPr>
          <w:color w:val="333333"/>
        </w:rPr>
        <w:t>genes in the module</w:t>
      </w:r>
      <w:r w:rsidR="00401B9A" w:rsidRPr="0089171B">
        <w:rPr>
          <w:color w:val="333333"/>
        </w:rPr>
        <w:t xml:space="preserve"> </w:t>
      </w:r>
      <w:r w:rsidR="00401B9A" w:rsidRPr="0089171B">
        <w:rPr>
          <w:color w:val="333333"/>
        </w:rPr>
        <w:fldChar w:fldCharType="begin"/>
      </w:r>
      <w:r w:rsidR="00B91D7E" w:rsidRPr="0089171B">
        <w:rPr>
          <w:color w:val="333333"/>
        </w:rPr>
        <w:instrText xml:space="preserve"> ADDIN ZOTERO_ITEM CSL_CITATION {"citationID":"2g9c19rmcm","properties":{"formattedCitation":"[13]","plainCitation":"[13]"},"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401B9A" w:rsidRPr="0089171B">
        <w:rPr>
          <w:color w:val="333333"/>
        </w:rPr>
        <w:fldChar w:fldCharType="separate"/>
      </w:r>
      <w:r w:rsidR="00B91D7E" w:rsidRPr="0089171B">
        <w:rPr>
          <w:noProof/>
          <w:color w:val="333333"/>
        </w:rPr>
        <w:t>[13]</w:t>
      </w:r>
      <w:r w:rsidR="00401B9A" w:rsidRPr="0089171B">
        <w:rPr>
          <w:color w:val="333333"/>
        </w:rPr>
        <w:fldChar w:fldCharType="end"/>
      </w:r>
      <w:r w:rsidR="00AA022B" w:rsidRPr="0089171B">
        <w:rPr>
          <w:color w:val="333333"/>
        </w:rPr>
        <w:t>.</w:t>
      </w:r>
      <w:r w:rsidR="00213894" w:rsidRPr="0089171B">
        <w:rPr>
          <w:color w:val="333333"/>
        </w:rPr>
        <w:t xml:space="preserve"> For the asthma study, 15</w:t>
      </w:r>
      <w:r w:rsidR="001D354A" w:rsidRPr="0089171B">
        <w:rPr>
          <w:color w:val="333333"/>
        </w:rPr>
        <w:t xml:space="preserve">,683 genes </w:t>
      </w:r>
      <w:r w:rsidR="00401B9A" w:rsidRPr="0089171B">
        <w:rPr>
          <w:color w:val="333333"/>
        </w:rPr>
        <w:t>were reduced</w:t>
      </w:r>
      <w:r w:rsidR="00933A9E" w:rsidRPr="0089171B">
        <w:rPr>
          <w:color w:val="333333"/>
        </w:rPr>
        <w:t xml:space="preserve"> to 229 KEGG pathways</w:t>
      </w:r>
      <w:r w:rsidR="00401B9A" w:rsidRPr="0089171B">
        <w:rPr>
          <w:color w:val="333333"/>
        </w:rPr>
        <w:t xml:space="preserve"> and 292 metabolites were reduced to 60 metabolic pathways</w:t>
      </w:r>
      <w:r w:rsidR="00933A9E" w:rsidRPr="0089171B">
        <w:rPr>
          <w:color w:val="333333"/>
        </w:rPr>
        <w:t xml:space="preserve"> </w:t>
      </w:r>
      <w:r w:rsidR="00401B9A" w:rsidRPr="0089171B">
        <w:rPr>
          <w:color w:val="333333"/>
        </w:rPr>
        <w:t>using eigengene summarization.</w:t>
      </w:r>
    </w:p>
    <w:p w14:paraId="0AE5672F" w14:textId="0FCE2F92" w:rsidR="005702CC" w:rsidRPr="0089171B" w:rsidRDefault="005702CC" w:rsidP="009F24A1">
      <w:pPr>
        <w:spacing w:line="480" w:lineRule="auto"/>
        <w:jc w:val="both"/>
        <w:rPr>
          <w:color w:val="333333"/>
        </w:rPr>
      </w:pPr>
      <w:r w:rsidRPr="0089171B">
        <w:rPr>
          <w:i/>
          <w:color w:val="333333"/>
        </w:rPr>
        <w:t>Multilevel transformation</w:t>
      </w:r>
      <w:r w:rsidR="009F4F06" w:rsidRPr="0089171B">
        <w:rPr>
          <w:i/>
          <w:color w:val="333333"/>
        </w:rPr>
        <w:t>:</w:t>
      </w:r>
      <w:r w:rsidR="000F0BD1" w:rsidRPr="0089171B">
        <w:rPr>
          <w:color w:val="333333"/>
        </w:rPr>
        <w:t xml:space="preserve"> </w:t>
      </w:r>
      <w:r w:rsidR="00A50910" w:rsidRPr="0089171B">
        <w:rPr>
          <w:color w:val="333333"/>
        </w:rPr>
        <w:t xml:space="preserve">For multivariate analyses, </w:t>
      </w:r>
      <w:r w:rsidR="007557C1" w:rsidRPr="0089171B">
        <w:rPr>
          <w:color w:val="333333"/>
        </w:rPr>
        <w:t xml:space="preserve">A multilevel approach </w:t>
      </w:r>
      <w:r w:rsidR="008D3FD6" w:rsidRPr="0089171B">
        <w:rPr>
          <w:color w:val="333333"/>
        </w:rPr>
        <w:t>separates the within subject variation matrix (</w:t>
      </w:r>
      <w:r w:rsidR="008D3FD6" w:rsidRPr="0089171B">
        <w:rPr>
          <w:i/>
          <w:color w:val="333333"/>
        </w:rPr>
        <w:t>X</w:t>
      </w:r>
      <w:r w:rsidR="008D3FD6" w:rsidRPr="0089171B">
        <w:rPr>
          <w:i/>
          <w:color w:val="333333"/>
          <w:vertAlign w:val="subscript"/>
        </w:rPr>
        <w:t>w</w:t>
      </w:r>
      <w:r w:rsidR="008D3FD6" w:rsidRPr="0089171B">
        <w:rPr>
          <w:color w:val="333333"/>
        </w:rPr>
        <w:t>) and the between subject variation (</w:t>
      </w:r>
      <w:r w:rsidR="008D3FD6" w:rsidRPr="0089171B">
        <w:rPr>
          <w:i/>
          <w:color w:val="333333"/>
        </w:rPr>
        <w:t>X</w:t>
      </w:r>
      <w:r w:rsidR="008D3FD6" w:rsidRPr="0089171B">
        <w:rPr>
          <w:i/>
          <w:color w:val="333333"/>
          <w:vertAlign w:val="subscript"/>
        </w:rPr>
        <w:t>b</w:t>
      </w:r>
      <w:r w:rsidR="008D3FD6" w:rsidRPr="0089171B">
        <w:rPr>
          <w:color w:val="333333"/>
        </w:rPr>
        <w:t>) for a given dataset (</w:t>
      </w:r>
      <w:r w:rsidR="008D3FD6" w:rsidRPr="0089171B">
        <w:rPr>
          <w:i/>
          <w:color w:val="333333"/>
        </w:rPr>
        <w:t>X</w:t>
      </w:r>
      <w:r w:rsidR="008D3FD6" w:rsidRPr="0089171B">
        <w:rPr>
          <w:color w:val="333333"/>
        </w:rPr>
        <w:t xml:space="preserve">) </w:t>
      </w:r>
      <w:r w:rsidR="008D3FD6" w:rsidRPr="0089171B">
        <w:rPr>
          <w:color w:val="333333"/>
        </w:rPr>
        <w:fldChar w:fldCharType="begin"/>
      </w:r>
      <w:r w:rsidR="00B91D7E" w:rsidRPr="0089171B">
        <w:rPr>
          <w:color w:val="333333"/>
        </w:rPr>
        <w:instrText xml:space="preserve"> ADDIN ZOTERO_ITEM CSL_CITATION {"citationID":"2b5om98h4d","properties":{"formattedCitation":"[35]","plainCitation":"[35]"},"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r w:rsidR="008D3FD6" w:rsidRPr="0089171B">
        <w:rPr>
          <w:color w:val="333333"/>
        </w:rPr>
        <w:fldChar w:fldCharType="separate"/>
      </w:r>
      <w:r w:rsidR="00B91D7E" w:rsidRPr="0089171B">
        <w:rPr>
          <w:noProof/>
          <w:color w:val="333333"/>
        </w:rPr>
        <w:t>[35]</w:t>
      </w:r>
      <w:r w:rsidR="008D3FD6" w:rsidRPr="0089171B">
        <w:rPr>
          <w:color w:val="333333"/>
        </w:rPr>
        <w:fldChar w:fldCharType="end"/>
      </w:r>
      <w:r w:rsidR="008D3FD6" w:rsidRPr="0089171B">
        <w:rPr>
          <w:color w:val="333333"/>
        </w:rPr>
        <w:t xml:space="preserve">, ie. </w:t>
      </w:r>
      <w:r w:rsidR="008D3FD6" w:rsidRPr="0089171B">
        <w:rPr>
          <w:i/>
          <w:color w:val="333333"/>
        </w:rPr>
        <w:t>X = X</w:t>
      </w:r>
      <w:r w:rsidR="008D3FD6" w:rsidRPr="0089171B">
        <w:rPr>
          <w:i/>
          <w:color w:val="333333"/>
          <w:vertAlign w:val="subscript"/>
        </w:rPr>
        <w:t>w</w:t>
      </w:r>
      <w:r w:rsidR="008D3FD6" w:rsidRPr="0089171B">
        <w:rPr>
          <w:i/>
          <w:color w:val="333333"/>
        </w:rPr>
        <w:t xml:space="preserve"> + X</w:t>
      </w:r>
      <w:r w:rsidR="008D3FD6" w:rsidRPr="0089171B">
        <w:rPr>
          <w:i/>
          <w:color w:val="333333"/>
          <w:vertAlign w:val="subscript"/>
        </w:rPr>
        <w:t>b</w:t>
      </w:r>
      <w:r w:rsidR="008D3FD6" w:rsidRPr="0089171B">
        <w:rPr>
          <w:color w:val="333333"/>
        </w:rPr>
        <w:t>. In the case of a two-</w:t>
      </w:r>
      <w:r w:rsidR="003A0D2D" w:rsidRPr="0089171B">
        <w:rPr>
          <w:color w:val="333333"/>
        </w:rPr>
        <w:t>repeated measured</w:t>
      </w:r>
      <w:r w:rsidR="008D3FD6" w:rsidRPr="0089171B">
        <w:rPr>
          <w:color w:val="333333"/>
        </w:rPr>
        <w:t xml:space="preserve"> problem</w:t>
      </w:r>
      <w:r w:rsidR="003A0D2D" w:rsidRPr="0089171B">
        <w:rPr>
          <w:color w:val="333333"/>
        </w:rPr>
        <w:t xml:space="preserve"> (e.g. pre vs post challenge)</w:t>
      </w:r>
      <w:r w:rsidR="008D3FD6" w:rsidRPr="0089171B">
        <w:rPr>
          <w:color w:val="333333"/>
        </w:rPr>
        <w:t>, the within subject variation matrix is similar</w:t>
      </w:r>
      <w:r w:rsidR="00B44CB5" w:rsidRPr="0089171B">
        <w:rPr>
          <w:color w:val="333333"/>
        </w:rPr>
        <w:t xml:space="preserve"> to</w:t>
      </w:r>
      <w:r w:rsidR="008D3FD6" w:rsidRPr="0089171B">
        <w:rPr>
          <w:color w:val="333333"/>
        </w:rPr>
        <w:t xml:space="preserve"> </w:t>
      </w:r>
      <w:r w:rsidR="00A50910" w:rsidRPr="0089171B">
        <w:rPr>
          <w:color w:val="333333"/>
        </w:rPr>
        <w:t>calculat</w:t>
      </w:r>
      <w:r w:rsidR="00B44CB5" w:rsidRPr="0089171B">
        <w:rPr>
          <w:color w:val="333333"/>
        </w:rPr>
        <w:t>ing</w:t>
      </w:r>
      <w:r w:rsidR="008D3FD6" w:rsidRPr="0089171B">
        <w:rPr>
          <w:color w:val="333333"/>
        </w:rPr>
        <w:t xml:space="preserve"> the</w:t>
      </w:r>
      <w:r w:rsidR="00A50910" w:rsidRPr="0089171B">
        <w:rPr>
          <w:color w:val="333333"/>
        </w:rPr>
        <w:t xml:space="preserve"> net</w:t>
      </w:r>
      <w:r w:rsidR="008D3FD6" w:rsidRPr="0089171B">
        <w:rPr>
          <w:color w:val="333333"/>
        </w:rPr>
        <w:t xml:space="preserve"> difference </w:t>
      </w:r>
      <w:r w:rsidR="003A0D2D" w:rsidRPr="0089171B">
        <w:rPr>
          <w:color w:val="333333"/>
        </w:rPr>
        <w:t>for</w:t>
      </w:r>
      <w:r w:rsidR="00632E8A" w:rsidRPr="0089171B">
        <w:rPr>
          <w:color w:val="333333"/>
        </w:rPr>
        <w:t xml:space="preserve"> each individual </w:t>
      </w:r>
      <w:r w:rsidR="008D3FD6" w:rsidRPr="0089171B">
        <w:rPr>
          <w:color w:val="333333"/>
        </w:rPr>
        <w:lastRenderedPageBreak/>
        <w:t xml:space="preserve">between the data obtained </w:t>
      </w:r>
      <w:r w:rsidR="003A0D2D" w:rsidRPr="0089171B">
        <w:rPr>
          <w:color w:val="333333"/>
        </w:rPr>
        <w:t>for pre and post</w:t>
      </w:r>
      <w:r w:rsidR="00B44CB5" w:rsidRPr="0089171B">
        <w:rPr>
          <w:color w:val="333333"/>
        </w:rPr>
        <w:t xml:space="preserve"> challenge</w:t>
      </w:r>
      <w:r w:rsidR="008D3FD6" w:rsidRPr="0089171B">
        <w:rPr>
          <w:color w:val="333333"/>
        </w:rPr>
        <w:t xml:space="preserve">. </w:t>
      </w:r>
      <w:r w:rsidR="000174CF" w:rsidRPr="0089171B">
        <w:rPr>
          <w:color w:val="333333"/>
        </w:rPr>
        <w:t xml:space="preserve">For each </w:t>
      </w:r>
      <w:r w:rsidR="00020884" w:rsidRPr="0089171B">
        <w:rPr>
          <w:color w:val="333333"/>
        </w:rPr>
        <w:t>omics</w:t>
      </w:r>
      <w:r w:rsidR="000174CF" w:rsidRPr="0089171B">
        <w:rPr>
          <w:color w:val="333333"/>
        </w:rPr>
        <w:t xml:space="preserve"> dataset, the within-subject variation matrix was extracted prior to applying DIABLO. </w:t>
      </w:r>
      <w:r w:rsidR="009046A9" w:rsidRPr="0089171B">
        <w:rPr>
          <w:color w:val="333333"/>
        </w:rPr>
        <w:t xml:space="preserve">In the asthma study, </w:t>
      </w:r>
      <w:r w:rsidR="000174CF" w:rsidRPr="0089171B">
        <w:rPr>
          <w:color w:val="333333"/>
        </w:rPr>
        <w:t xml:space="preserve">the multilevel approach (called </w:t>
      </w:r>
      <w:r w:rsidR="009046A9" w:rsidRPr="0089171B">
        <w:rPr>
          <w:color w:val="333333"/>
        </w:rPr>
        <w:t>variance decomposition step</w:t>
      </w:r>
      <w:r w:rsidR="000174CF" w:rsidRPr="0089171B">
        <w:rPr>
          <w:color w:val="333333"/>
        </w:rPr>
        <w:t>)</w:t>
      </w:r>
      <w:r w:rsidR="00401B9A" w:rsidRPr="0089171B">
        <w:rPr>
          <w:color w:val="333333"/>
        </w:rPr>
        <w:t xml:space="preserve"> was applied to the </w:t>
      </w:r>
      <w:r w:rsidR="00B44CB5" w:rsidRPr="0089171B">
        <w:rPr>
          <w:color w:val="333333"/>
        </w:rPr>
        <w:t xml:space="preserve">cell-type, </w:t>
      </w:r>
      <w:r w:rsidR="00401B9A" w:rsidRPr="0089171B">
        <w:rPr>
          <w:color w:val="333333"/>
        </w:rPr>
        <w:t>gene and metabolite module datasets.</w:t>
      </w:r>
    </w:p>
    <w:p w14:paraId="6EE6DF53" w14:textId="77777777" w:rsidR="00F94303" w:rsidRPr="0089171B" w:rsidRDefault="00F94303" w:rsidP="003F44E9">
      <w:pPr>
        <w:pStyle w:val="NormalWeb"/>
        <w:shd w:val="clear" w:color="auto" w:fill="FFFFFF"/>
        <w:spacing w:before="0" w:beforeAutospacing="0" w:after="0" w:afterAutospacing="0" w:line="480" w:lineRule="auto"/>
        <w:rPr>
          <w:color w:val="333333"/>
        </w:rPr>
      </w:pPr>
    </w:p>
    <w:p w14:paraId="2A127874" w14:textId="658B2F8E" w:rsidR="00F94303" w:rsidRPr="0089171B" w:rsidRDefault="00F94303" w:rsidP="003F44E9">
      <w:pPr>
        <w:spacing w:line="480" w:lineRule="auto"/>
        <w:rPr>
          <w:color w:val="333333"/>
        </w:rPr>
      </w:pPr>
    </w:p>
    <w:p w14:paraId="6A0294D5" w14:textId="77777777" w:rsidR="00111339" w:rsidRPr="0089171B" w:rsidRDefault="00111339">
      <w:pPr>
        <w:rPr>
          <w:rFonts w:eastAsia="Times New Roman"/>
          <w:b/>
          <w:bCs/>
          <w:color w:val="333333"/>
        </w:rPr>
      </w:pPr>
      <w:r w:rsidRPr="0089171B">
        <w:rPr>
          <w:rFonts w:eastAsia="Times New Roman"/>
          <w:b/>
          <w:bCs/>
          <w:color w:val="333333"/>
        </w:rPr>
        <w:br w:type="page"/>
      </w:r>
    </w:p>
    <w:p w14:paraId="21A3B303" w14:textId="1D29DCA6" w:rsidR="00F94303" w:rsidRPr="0089171B" w:rsidRDefault="00F94303" w:rsidP="003F44E9">
      <w:pPr>
        <w:pStyle w:val="Heading2"/>
        <w:shd w:val="clear" w:color="auto" w:fill="FFFFFF"/>
        <w:spacing w:before="0" w:line="480" w:lineRule="auto"/>
        <w:rPr>
          <w:rFonts w:ascii="Times New Roman" w:eastAsia="Times New Roman" w:hAnsi="Times New Roman" w:cs="Times New Roman"/>
          <w:color w:val="333333"/>
          <w:sz w:val="24"/>
          <w:szCs w:val="24"/>
        </w:rPr>
      </w:pPr>
      <w:r w:rsidRPr="0089171B">
        <w:rPr>
          <w:rFonts w:ascii="Times New Roman" w:eastAsia="Times New Roman" w:hAnsi="Times New Roman" w:cs="Times New Roman"/>
          <w:b/>
          <w:bCs/>
          <w:color w:val="333333"/>
          <w:sz w:val="24"/>
          <w:szCs w:val="24"/>
        </w:rPr>
        <w:lastRenderedPageBreak/>
        <w:t>Declarations</w:t>
      </w:r>
    </w:p>
    <w:p w14:paraId="5EB27F55" w14:textId="77777777" w:rsidR="002F4AD3" w:rsidRPr="0089171B" w:rsidRDefault="002F4AD3" w:rsidP="009F24A1">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Acknowledgements</w:t>
      </w:r>
    </w:p>
    <w:p w14:paraId="00CBC69C" w14:textId="44DF24E8" w:rsidR="002F4AD3" w:rsidRPr="0089171B" w:rsidRDefault="002F4AD3" w:rsidP="009F24A1">
      <w:pPr>
        <w:numPr>
          <w:ilvl w:val="0"/>
          <w:numId w:val="2"/>
        </w:numPr>
        <w:shd w:val="clear" w:color="auto" w:fill="FFFFFF"/>
        <w:spacing w:line="480" w:lineRule="auto"/>
        <w:ind w:left="0"/>
        <w:rPr>
          <w:rFonts w:eastAsia="Times New Roman"/>
          <w:color w:val="333333"/>
        </w:rPr>
      </w:pPr>
      <w:r w:rsidRPr="0089171B">
        <w:rPr>
          <w:rFonts w:eastAsia="Times New Roman"/>
          <w:color w:val="333333"/>
        </w:rPr>
        <w:t xml:space="preserve">The authors would like to thank Dr. Kevin Chang (University of Auckland) for some preliminary exploratory analyses of the breast cancer </w:t>
      </w:r>
      <w:r w:rsidR="001E1EFC" w:rsidRPr="0089171B">
        <w:rPr>
          <w:rFonts w:eastAsia="Times New Roman"/>
          <w:color w:val="333333"/>
        </w:rPr>
        <w:t>dataset</w:t>
      </w:r>
      <w:r w:rsidRPr="0089171B">
        <w:rPr>
          <w:rFonts w:eastAsia="Times New Roman"/>
          <w:color w:val="333333"/>
        </w:rPr>
        <w:t>. We would also like to thank Mr. Chao Liu</w:t>
      </w:r>
      <w:r w:rsidR="00E939F6" w:rsidRPr="0089171B">
        <w:rPr>
          <w:rFonts w:eastAsia="Times New Roman"/>
          <w:color w:val="333333"/>
        </w:rPr>
        <w:t xml:space="preserve"> (University of Queensland)</w:t>
      </w:r>
      <w:r w:rsidRPr="0089171B">
        <w:rPr>
          <w:rFonts w:eastAsia="Times New Roman"/>
          <w:color w:val="333333"/>
        </w:rPr>
        <w:t xml:space="preserve"> for </w:t>
      </w:r>
      <w:r w:rsidR="007B2730" w:rsidRPr="0089171B">
        <w:rPr>
          <w:rFonts w:eastAsia="Times New Roman"/>
          <w:color w:val="333333"/>
        </w:rPr>
        <w:t xml:space="preserve">obtaining the PAM50 </w:t>
      </w:r>
      <w:r w:rsidR="00A44428" w:rsidRPr="0089171B">
        <w:rPr>
          <w:rFonts w:eastAsia="Times New Roman"/>
          <w:color w:val="333333"/>
        </w:rPr>
        <w:t>phenotypic information</w:t>
      </w:r>
      <w:r w:rsidR="007B2730" w:rsidRPr="0089171B">
        <w:rPr>
          <w:rFonts w:eastAsia="Times New Roman"/>
          <w:color w:val="333333"/>
        </w:rPr>
        <w:t xml:space="preserve"> for the TCGA datasets.</w:t>
      </w:r>
    </w:p>
    <w:p w14:paraId="185D761F" w14:textId="77777777" w:rsidR="00130885" w:rsidRPr="0089171B" w:rsidRDefault="00130885" w:rsidP="009F24A1">
      <w:pPr>
        <w:shd w:val="clear" w:color="auto" w:fill="FFFFFF"/>
        <w:spacing w:line="480" w:lineRule="auto"/>
        <w:rPr>
          <w:rFonts w:eastAsia="Times New Roman"/>
          <w:color w:val="333333"/>
        </w:rPr>
      </w:pPr>
    </w:p>
    <w:p w14:paraId="318A898B" w14:textId="77777777" w:rsidR="00F94303" w:rsidRPr="0089171B" w:rsidRDefault="00F94303" w:rsidP="003F44E9">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Competing interests</w:t>
      </w:r>
    </w:p>
    <w:p w14:paraId="6BE918FB" w14:textId="2FEB8848" w:rsidR="000D3416" w:rsidRPr="0089171B" w:rsidRDefault="000D3416" w:rsidP="009F24A1">
      <w:pPr>
        <w:shd w:val="clear" w:color="auto" w:fill="FFFFFF"/>
        <w:spacing w:line="480" w:lineRule="auto"/>
        <w:rPr>
          <w:rFonts w:eastAsia="Times New Roman"/>
          <w:color w:val="333333"/>
        </w:rPr>
      </w:pPr>
      <w:r w:rsidRPr="0089171B">
        <w:rPr>
          <w:rFonts w:eastAsia="Times New Roman"/>
          <w:color w:val="333333"/>
        </w:rPr>
        <w:t>The authors declare no competing interests.</w:t>
      </w:r>
    </w:p>
    <w:p w14:paraId="2D18EA91" w14:textId="77777777" w:rsidR="000D3416" w:rsidRPr="0089171B" w:rsidRDefault="000D3416" w:rsidP="009F24A1">
      <w:pPr>
        <w:shd w:val="clear" w:color="auto" w:fill="FFFFFF"/>
        <w:spacing w:line="480" w:lineRule="auto"/>
        <w:rPr>
          <w:rFonts w:eastAsia="Times New Roman"/>
          <w:color w:val="333333"/>
        </w:rPr>
      </w:pPr>
    </w:p>
    <w:p w14:paraId="2ACB67CC" w14:textId="77777777" w:rsidR="00F94303" w:rsidRPr="0089171B" w:rsidRDefault="00F94303" w:rsidP="003F44E9">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Funding</w:t>
      </w:r>
    </w:p>
    <w:p w14:paraId="60FDC002" w14:textId="2AEF879F" w:rsidR="000D3416" w:rsidRPr="0089171B" w:rsidRDefault="00BE0A92" w:rsidP="009F24A1">
      <w:pPr>
        <w:shd w:val="clear" w:color="auto" w:fill="FFFFFF"/>
        <w:spacing w:line="480" w:lineRule="auto"/>
        <w:rPr>
          <w:rFonts w:eastAsia="Times New Roman"/>
          <w:color w:val="333333"/>
        </w:rPr>
      </w:pPr>
      <w:r w:rsidRPr="0089171B">
        <w:t>AS is the recipient of the Canadian Institutes of Health Research Doctoral Award – Frederick Banting and Charles Best Canada Graduate Scholarship</w:t>
      </w:r>
      <w:r w:rsidR="002F4AD3" w:rsidRPr="0089171B">
        <w:t xml:space="preserve"> and the Michael Smith Foreign Study Supplement award</w:t>
      </w:r>
      <w:r w:rsidRPr="0089171B">
        <w:t>.</w:t>
      </w:r>
      <w:r w:rsidR="002F4AD3" w:rsidRPr="0089171B">
        <w:t xml:space="preserve"> </w:t>
      </w:r>
      <w:r w:rsidR="000D3416" w:rsidRPr="0089171B">
        <w:t>KALC was supported in part by the National Health and Medical Research Council (NHMRC) Career Development fellowship (APP1087415).</w:t>
      </w:r>
    </w:p>
    <w:p w14:paraId="5C906567" w14:textId="77777777" w:rsidR="000D3416" w:rsidRPr="0089171B" w:rsidRDefault="000D3416" w:rsidP="003F44E9">
      <w:pPr>
        <w:numPr>
          <w:ilvl w:val="0"/>
          <w:numId w:val="2"/>
        </w:numPr>
        <w:shd w:val="clear" w:color="auto" w:fill="FFFFFF"/>
        <w:spacing w:line="480" w:lineRule="auto"/>
        <w:ind w:left="0"/>
        <w:rPr>
          <w:rFonts w:eastAsia="Times New Roman"/>
          <w:color w:val="333333"/>
        </w:rPr>
      </w:pPr>
    </w:p>
    <w:p w14:paraId="5859CFD4" w14:textId="77777777" w:rsidR="00F94303" w:rsidRPr="0089171B" w:rsidRDefault="00F94303" w:rsidP="003F44E9">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Authors' contributions</w:t>
      </w:r>
    </w:p>
    <w:p w14:paraId="7D8C2D5B" w14:textId="219E446B" w:rsidR="00AB139F" w:rsidRPr="0089171B" w:rsidRDefault="00AB139F" w:rsidP="009F24A1">
      <w:pPr>
        <w:numPr>
          <w:ilvl w:val="0"/>
          <w:numId w:val="2"/>
        </w:numPr>
        <w:shd w:val="clear" w:color="auto" w:fill="FFFFFF"/>
        <w:spacing w:line="480" w:lineRule="auto"/>
        <w:ind w:left="0"/>
        <w:jc w:val="both"/>
        <w:rPr>
          <w:rFonts w:eastAsia="Times New Roman"/>
          <w:color w:val="333333"/>
        </w:rPr>
      </w:pPr>
      <w:r w:rsidRPr="0089171B">
        <w:rPr>
          <w:rFonts w:eastAsia="Times New Roman"/>
          <w:color w:val="333333"/>
        </w:rPr>
        <w:t>AS performed the data pre-processing, the statistical analyses and developed the DIABLO method. BG implemented the R script</w:t>
      </w:r>
      <w:r w:rsidR="00366CEE" w:rsidRPr="0089171B">
        <w:rPr>
          <w:rFonts w:eastAsia="Times New Roman"/>
          <w:color w:val="333333"/>
        </w:rPr>
        <w:t>s</w:t>
      </w:r>
      <w:r w:rsidRPr="0089171B">
        <w:rPr>
          <w:rFonts w:eastAsia="Times New Roman"/>
          <w:color w:val="333333"/>
        </w:rPr>
        <w:t xml:space="preserve"> for DIABLO and graphical outputs, CPS performed the gene enrichment analyses, MV implemented the circos plots, FR and BG implemented the R scripts in mix</w:t>
      </w:r>
      <w:r w:rsidR="00020884" w:rsidRPr="0089171B">
        <w:rPr>
          <w:rFonts w:eastAsia="Times New Roman"/>
          <w:color w:val="333333"/>
        </w:rPr>
        <w:t>Omics</w:t>
      </w:r>
      <w:r w:rsidRPr="0089171B">
        <w:rPr>
          <w:rFonts w:eastAsia="Times New Roman"/>
          <w:color w:val="333333"/>
        </w:rPr>
        <w:t xml:space="preserve"> along with the S3 functions, </w:t>
      </w:r>
      <w:r w:rsidR="00C85319" w:rsidRPr="0089171B">
        <w:rPr>
          <w:rFonts w:eastAsia="Times New Roman"/>
          <w:color w:val="333333"/>
        </w:rPr>
        <w:t>SJT supervised AS</w:t>
      </w:r>
      <w:r w:rsidR="00BE785D" w:rsidRPr="0089171B">
        <w:rPr>
          <w:rFonts w:eastAsia="Times New Roman"/>
          <w:color w:val="333333"/>
        </w:rPr>
        <w:t xml:space="preserve"> and participated in the design of the study. </w:t>
      </w:r>
      <w:r w:rsidRPr="0089171B">
        <w:rPr>
          <w:rFonts w:eastAsia="Times New Roman"/>
          <w:color w:val="333333"/>
        </w:rPr>
        <w:t xml:space="preserve">KALC supervised AS, BG, MV and FR, participated in the development of </w:t>
      </w:r>
      <w:r w:rsidRPr="0089171B">
        <w:rPr>
          <w:rFonts w:eastAsia="Times New Roman"/>
          <w:color w:val="333333"/>
        </w:rPr>
        <w:lastRenderedPageBreak/>
        <w:t>the DIABLO method and provided statistical advice. AS and KALC edited the manuscript, with editorial input from SJT and CPS.</w:t>
      </w:r>
    </w:p>
    <w:p w14:paraId="0DF2B851" w14:textId="77777777" w:rsidR="00CA7089" w:rsidRPr="0089171B" w:rsidRDefault="00CA7089" w:rsidP="009F24A1">
      <w:pPr>
        <w:shd w:val="clear" w:color="auto" w:fill="FFFFFF"/>
        <w:spacing w:line="480" w:lineRule="auto"/>
        <w:rPr>
          <w:rFonts w:eastAsia="Times New Roman"/>
          <w:color w:val="333333"/>
        </w:rPr>
      </w:pPr>
    </w:p>
    <w:p w14:paraId="4305B362" w14:textId="77777777" w:rsidR="00E51E58" w:rsidRPr="0089171B" w:rsidRDefault="00E51E58">
      <w:r w:rsidRPr="0089171B">
        <w:br w:type="page"/>
      </w:r>
    </w:p>
    <w:p w14:paraId="7D84F87F" w14:textId="090940C0" w:rsidR="00E33D36" w:rsidRPr="0089171B" w:rsidRDefault="00E33D36" w:rsidP="003F44E9">
      <w:pPr>
        <w:spacing w:line="480" w:lineRule="auto"/>
      </w:pPr>
      <w:r w:rsidRPr="0089171B">
        <w:rPr>
          <w:b/>
          <w:color w:val="333333"/>
        </w:rPr>
        <w:lastRenderedPageBreak/>
        <w:t>Figure captions</w:t>
      </w:r>
    </w:p>
    <w:p w14:paraId="270E61BE" w14:textId="77777777" w:rsidR="00143516" w:rsidRPr="0089171B" w:rsidRDefault="00143516">
      <w:pPr>
        <w:rPr>
          <w:color w:val="333333"/>
        </w:rPr>
      </w:pPr>
    </w:p>
    <w:p w14:paraId="5CE20FDA" w14:textId="18D09851" w:rsidR="00E33D36" w:rsidRPr="0089171B" w:rsidRDefault="00E33D36">
      <w:pPr>
        <w:rPr>
          <w:color w:val="333333"/>
        </w:rPr>
      </w:pPr>
    </w:p>
    <w:p w14:paraId="16AD3657" w14:textId="5E1A1665" w:rsidR="00860DB3" w:rsidRPr="0089171B" w:rsidRDefault="00860DB3">
      <w:pPr>
        <w:rPr>
          <w:color w:val="333333"/>
        </w:rPr>
      </w:pPr>
      <w:r w:rsidRPr="0089171B">
        <w:rPr>
          <w:color w:val="333333"/>
        </w:rPr>
        <w:br w:type="page"/>
      </w:r>
    </w:p>
    <w:p w14:paraId="1158A408" w14:textId="77777777" w:rsidR="00F94303" w:rsidRPr="0089171B" w:rsidRDefault="00F94303" w:rsidP="00F94303">
      <w:pPr>
        <w:pStyle w:val="NormalWeb"/>
        <w:shd w:val="clear" w:color="auto" w:fill="FFFFFF"/>
        <w:spacing w:before="0" w:beforeAutospacing="0" w:after="360" w:afterAutospacing="0" w:line="375" w:lineRule="atLeast"/>
        <w:rPr>
          <w:b/>
          <w:color w:val="333333"/>
        </w:rPr>
      </w:pPr>
      <w:commentRangeStart w:id="32"/>
      <w:r w:rsidRPr="0089171B">
        <w:rPr>
          <w:b/>
          <w:color w:val="333333"/>
        </w:rPr>
        <w:lastRenderedPageBreak/>
        <w:t>References</w:t>
      </w:r>
      <w:commentRangeEnd w:id="32"/>
      <w:r w:rsidR="00860DB3" w:rsidRPr="0089171B">
        <w:rPr>
          <w:rStyle w:val="CommentReference"/>
          <w:rFonts w:eastAsiaTheme="minorEastAsia"/>
          <w:sz w:val="24"/>
          <w:szCs w:val="24"/>
        </w:rPr>
        <w:commentReference w:id="32"/>
      </w:r>
    </w:p>
    <w:p w14:paraId="65629D93" w14:textId="77777777" w:rsidR="00B91D7E" w:rsidRPr="0089171B" w:rsidRDefault="00E71DDE" w:rsidP="00B91D7E">
      <w:pPr>
        <w:pStyle w:val="Bibliography"/>
        <w:rPr>
          <w:rFonts w:ascii="Times New Roman" w:hAnsi="Times New Roman" w:cs="Times New Roman"/>
          <w:color w:val="000000"/>
        </w:rPr>
      </w:pPr>
      <w:r w:rsidRPr="0089171B">
        <w:rPr>
          <w:rFonts w:ascii="Times New Roman" w:hAnsi="Times New Roman" w:cs="Times New Roman"/>
          <w:color w:val="333333"/>
        </w:rPr>
        <w:fldChar w:fldCharType="begin"/>
      </w:r>
      <w:r w:rsidR="00892505" w:rsidRPr="0089171B">
        <w:rPr>
          <w:rFonts w:ascii="Times New Roman" w:hAnsi="Times New Roman" w:cs="Times New Roman"/>
          <w:color w:val="333333"/>
        </w:rPr>
        <w:instrText xml:space="preserve"> ADDIN ZOTERO_BIBL {"custom":[]} CSL_BIBLIOGRAPHY </w:instrText>
      </w:r>
      <w:r w:rsidRPr="0089171B">
        <w:rPr>
          <w:rFonts w:ascii="Times New Roman" w:hAnsi="Times New Roman" w:cs="Times New Roman"/>
          <w:color w:val="333333"/>
        </w:rPr>
        <w:fldChar w:fldCharType="separate"/>
      </w:r>
      <w:r w:rsidR="00B91D7E" w:rsidRPr="0089171B">
        <w:rPr>
          <w:rFonts w:ascii="Times New Roman" w:hAnsi="Times New Roman" w:cs="Times New Roman"/>
          <w:color w:val="000000"/>
        </w:rPr>
        <w:t>1. Zhu J, Sova P, Xu Q, Dombek KM, Xu EY, Vu H, et al. Stitching together multiple data dimensions reveals interacting metabolomic and transcriptomic networks that modulate cell regulation. Levchenko A, editor. PLoS Biol [Internet]. 2012 [cited 2016 Jan 19];10:e1001301. Available from: http://dx.plos.org/10.1371/journal.pbio.1001301</w:t>
      </w:r>
    </w:p>
    <w:p w14:paraId="134401B2"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 xml:space="preserve">2. Kim D, Li R, Dudek SM, Ritchie MD. ATHENA: Identifying interactions between different levels of genomic data associated with cancer clinical outcomes using grammatical evolution neural network. BioData Min. 2013;6:23. </w:t>
      </w:r>
    </w:p>
    <w:p w14:paraId="3301D5B8"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3. Wang B, Mezlini AM, Demir F, Fiume M, Tu Z, Brudno M, et al. Similarity network fusion for aggregating data types on a genomic scale. Nat Methods [Internet]. 2014 [cited 2016 Jan 19];11:333–7. Available from: http://www.nature.com/doifinder/10.1038/nmeth.2810</w:t>
      </w:r>
    </w:p>
    <w:p w14:paraId="6870B554"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4. An Integrated Approach to Uncover Drivers of Cancer: Cell [Internet]. [cited 2018 Feb 12]. Available from: http://www.cell.com/abstract/S0092-8674(10)01293-6</w:t>
      </w:r>
    </w:p>
    <w:p w14:paraId="46E94E47"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5. Zhu J. RIMBANET for Bayesian network reconstruction [Internet]. [cited 2017 Aug 14]. Available from: http://research.mssm.edu/integrative-network-biology/RIMBANET/RIMBANET_overview.html</w:t>
      </w:r>
    </w:p>
    <w:p w14:paraId="7F6CCFCF"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6. Baladandayuthapani V. iBAG page [Internet]. [cited 2017 Aug 14]. Available from: http://odin.mdacc.tmc.edu/~vbaladan/Veera_Home_Page/iBAG_page.html</w:t>
      </w:r>
    </w:p>
    <w:p w14:paraId="0C6D261F"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 xml:space="preserve">7. Turner SD, Dudek SM, Ritchie MD. ATHENA: A knowledge-based hybrid backpropagation-grammatical evolution neural network algorithm for discovering epistasis among quantitative trait Loci. BioData Min. 2010;3:5. </w:t>
      </w:r>
    </w:p>
    <w:p w14:paraId="525C38B8"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 xml:space="preserve">8. Wold H. Estimation of Principal Components and Related Models by Iterative Least squares. Multivar Anal. 1966;391–420. </w:t>
      </w:r>
    </w:p>
    <w:p w14:paraId="36F8D34B"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9. Lê Cao K-A, Boitard S, Besse P. Sparse PLS discriminant analysis: biologically relevant feature selection and graphical displays for multiclass problems. BMC Bioinformatics [Internet]. 2011 [cited 2015 Jul 15];12:253. Available from: http://www.biomedcentral.com/1471-2105/12/253/</w:t>
      </w:r>
    </w:p>
    <w:p w14:paraId="02CEC608"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10. Tenenhaus A, Philippe C, Guillemot V, Le Cao K-A, Grill J, Frouin V. Variable selection for generalized canonical correlation analysis. Biostatistics [Internet]. 2014 [cited 2015 Jul 15];15:569–83. Available from: http://biostatistics.oxfordjournals.org/cgi/doi/10.1093/biostatistics/kxu001</w:t>
      </w:r>
    </w:p>
    <w:p w14:paraId="518FD5F4"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11.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t>
      </w:r>
    </w:p>
    <w:p w14:paraId="160FE290"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lastRenderedPageBreak/>
        <w:t>12. Lee HK, Hsu AK, Sajdak J, Qin J, Pavlidis P. Coexpression analysis of human genes across many microarray data sets. Genome Res [Internet]. 2004 [cited 2016 Mar 30];14:1085–1094. Available from: http://genome.cshlp.org/content/14/6/1085.short</w:t>
      </w:r>
    </w:p>
    <w:p w14:paraId="7A736E86"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13. Langfelder P, Horvath S. WGCNA: an R package for weighted correlation network analysis. BMC Bioinformatics [Internet]. 2008 [cited 2016 Apr 4];9:559. Available from: http://www.biomedcentral.com/1471-2105/9/559</w:t>
      </w:r>
    </w:p>
    <w:p w14:paraId="3963FE12"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14. The TCGA Research Network. The Cancer Genome Atlas [Internet]. Available from: http://cancergenome.nih.gov/</w:t>
      </w:r>
    </w:p>
    <w:p w14:paraId="4C16C7E3"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15. Singh A, Yamamoto M, Kam SHY, Ruan J, Gauvreau GM, O’Byrne PM, et al. Gene-metabolite expression in blood can discriminate allergen-induced isolated early from dual asthmatic responses. Hsu Y-H, editor. PLoS ONE [Internet]. 2013 [cited 2015 Jul 18];8:e67907. Available from: http://dx.plos.org/10.1371/journal.pone.0067907</w:t>
      </w:r>
    </w:p>
    <w:p w14:paraId="20FF3705"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16.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t>
      </w:r>
    </w:p>
    <w:p w14:paraId="79EE6F57"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17. Lock EF, Hoadley KA, Marron JS, Nobel AB. Joint and individual variation explained (JIVE) for integrated analysis of multiple data types. Ann Appl Stat [Internet]. 2013 [cited 2018 Jan 24];7:523–42. Available from: http://projecteuclid.org/euclid.aoas/1365527209</w:t>
      </w:r>
    </w:p>
    <w:p w14:paraId="4B32431B"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18. Rohart F, Gautier B, Singh A, Cao K-AL. mixOmics: An R package for ‘omics feature selection and multiple data integration. PLOS Comput Biol [Internet]. 2017 [cited 2018 Jan 29];13:e1005752. Available from: http://journals.plos.org/ploscompbiol/article?id=10.1371/journal.pcbi.1005752</w:t>
      </w:r>
    </w:p>
    <w:p w14:paraId="62454F3A"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19. Liberzon A, Birger C, Thorvaldsdóttir H, Ghandi M, Mesirov JP, Tamayo P. The Molecular Signatures Database Hallmark Gene Set Collection. Cell Syst [Internet]. 2015 [cited 2018 Jan 30];1:417–25. Available from: http://linkinghub.elsevier.com/retrieve/pii/S2405471215002185</w:t>
      </w:r>
    </w:p>
    <w:p w14:paraId="17FD5DE8"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20. Xie B, Ding Q, Han H, Wu D. miRCancer: a microRNA-cancer association database constructed by text mining on literature. Bioinformatics [Internet]. 2013 [cited 2018 Jan 30];29:638–44. Available from: https://academic.oup.com/bioinformatics/article-lookup/doi/10.1093/bioinformatics/btt014</w:t>
      </w:r>
    </w:p>
    <w:p w14:paraId="6E084E17"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21. Hamosh A. Online Mendelian Inheritance in Man (OMIM), a knowledgebase of human genes and genetic disorders. Nucleic Acids Res [Internet]. 2004 [cited 2018 Jan 30];33:D514–7. Available from: https://academic.oup.com/nar/article-lookup/doi/10.1093/nar/gki033</w:t>
      </w:r>
    </w:p>
    <w:p w14:paraId="4FA8CD21"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22. Chung I-F, Chen C-Y, Su S-C, Li C-Y, Wu K-J, Wang H-W, et al. DriverDBv2: a database for human cancer driver gene research. Nucleic Acids Res [Internet]. 2016 [cited 2018 Jan 30];44:D975–9. Available from: https://academic.oup.com/nar/article-lookup/doi/10.1093/nar/gkv1314</w:t>
      </w:r>
    </w:p>
    <w:p w14:paraId="19D23FBC"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lastRenderedPageBreak/>
        <w:t>23. Liquet B, Lê Cao K-A, Hocini H, Thiébaut R. A novel approach for biomarker selection and the integration of repeated measures experiments from two assays. BMC Bioinformatics [Internet]. 2012 [cited 2015 Jul 18];13:325. Available from: http://www.biomedcentral.com/1471-2105/13/325/</w:t>
      </w:r>
    </w:p>
    <w:p w14:paraId="31E3D37C"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24. Allahyar A, de Ridder J. FERAL: network-based classifier with application to breast cancer outcome prediction. Bioinformatics [Internet]. 2015 [cited 2018 Feb 1];31:i311–9. Available from: https://academic.oup.com/bioinformatics/article-lookup/doi/10.1093/bioinformatics/btv255</w:t>
      </w:r>
    </w:p>
    <w:p w14:paraId="0C34FAC4"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25. Cun Y, Fröhlich H. Network and data integration for biomarker signature discovery via network smoothed t-statistics. Boccaletti S, editor. PLoS ONE [Internet]. 2013 [cited 2017 May 30];8:e73074. Available from: http://dx.plos.org/10.1371/journal.pone.0073074</w:t>
      </w:r>
    </w:p>
    <w:p w14:paraId="6784E5F3"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26. Sokolov A, Carlin DE, Paull EO, Baertsch R, Stuart JM. Pathway-based genomics prediction using generalized elastic net. PLoS Comput Biol [Internet]. 2016 [cited 2017 May 30];12:e1004790. Available from: http://journals.plos.org/ploscompbiol/article?id=10.1371/journal.pcbi.1004790</w:t>
      </w:r>
    </w:p>
    <w:p w14:paraId="707696AE"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27. R Core Team. R: A Language and Environment for Statistical Computing [Internet]. Vienna, Austria: R Foundation for Statistical Computing; 2015. Available from: https://www.R-project.org/</w:t>
      </w:r>
    </w:p>
    <w:p w14:paraId="107F97A3"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 xml:space="preserve">28. Tibshirani R. Regression shrinkage and selection via the lasso. J R Stat Soc Ser B Methodol. 1996;58:267–88. </w:t>
      </w:r>
    </w:p>
    <w:p w14:paraId="09E8F699"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29. Le Cao K-A, Gonzalez I, Dejean S. integrOmics: an R package to unravel relationships between two omics datasets. Bioinformatics [Internet]. 2009 [cited 2016 Apr 3];25:2855–6. Available from: http://bioinformatics.oxfordjournals.org/cgi/doi/10.1093/bioinformatics/btp515</w:t>
      </w:r>
    </w:p>
    <w:p w14:paraId="49490FC4"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30. González I, Lê Cao K-A, Davis MJ, Déjean S. Visualising associations between paired ‘omics’ data sets. BioData Min [Internet]. 2012 [cited 2015 Jul 15];5:1–23. Available from: http://link.springer.com/article/10.1186/1756-0381-5-19</w:t>
      </w:r>
    </w:p>
    <w:p w14:paraId="12EEB749"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31. Godard P, van Eyll J. Pathway analysis from lists of microRNAs: common pitfalls and alternative strategy. Nucleic Acids Res [Internet]. 2015 [cited 2016 May 25];43:3490–7. Available from: http://nar.oxfordjournals.org/lookup/doi/10.1093/nar/gkv249</w:t>
      </w:r>
    </w:p>
    <w:p w14:paraId="6AFA2044"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32.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t>
      </w:r>
    </w:p>
    <w:p w14:paraId="18B4CC1D"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33. Law CW, Chen Y, Shi W, Smyth GK. Voom: precision weights unlock linear model analysis tools for RNA-seq read counts. Genome Biol [Internet]. 2014 [cited 2016 Mar 2];15:R29. Available from: http://www.biomedcentral.com/content/pdf/gb-2014-15-2-r29.pdf</w:t>
      </w:r>
    </w:p>
    <w:p w14:paraId="6B072E4D"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 xml:space="preserve">34. Singh A, Cohen Freue GV, Oosthuizen JL, Kam SHY, Ruan J, Takhar MK, et al. Plasma proteomics can discriminate isolated early from dual responses in asthmatic individuals </w:t>
      </w:r>
      <w:r w:rsidRPr="0089171B">
        <w:rPr>
          <w:rFonts w:ascii="Times New Roman" w:hAnsi="Times New Roman" w:cs="Times New Roman"/>
          <w:color w:val="000000"/>
        </w:rPr>
        <w:lastRenderedPageBreak/>
        <w:t>undergoing an allergen inhalation challenge. PROTEOMICS - Clin Appl [Internet]. 2012 [cited 2016 Mar 2];6:476–85. Available from: http://doi.wiley.com/10.1002/prca.201200013</w:t>
      </w:r>
    </w:p>
    <w:p w14:paraId="0D8841E7" w14:textId="77777777" w:rsidR="00B91D7E" w:rsidRPr="0089171B" w:rsidRDefault="00B91D7E" w:rsidP="00B91D7E">
      <w:pPr>
        <w:pStyle w:val="Bibliography"/>
        <w:rPr>
          <w:rFonts w:ascii="Times New Roman" w:hAnsi="Times New Roman" w:cs="Times New Roman"/>
          <w:color w:val="000000"/>
        </w:rPr>
      </w:pPr>
      <w:r w:rsidRPr="0089171B">
        <w:rPr>
          <w:rFonts w:ascii="Times New Roman" w:hAnsi="Times New Roman" w:cs="Times New Roman"/>
          <w:color w:val="000000"/>
        </w:rPr>
        <w:t>35. Westerhuis JA, van Velzen EJJ, Hoefsloot HCJ, Smilde AK. Multivariate paired data analysis: multilevel PLSDA versus OPLSDA. Metabolomics [Internet]. 2010 [cited 2016 Jul 27];6:119–28. Available from: http://link.springer.com/10.1007/s11306-009-0185-z</w:t>
      </w:r>
    </w:p>
    <w:p w14:paraId="6ECA274D" w14:textId="1D4E32D9" w:rsidR="00F94303" w:rsidRPr="0089171B" w:rsidRDefault="00E71DDE" w:rsidP="00F94303">
      <w:pPr>
        <w:pStyle w:val="NormalWeb"/>
        <w:shd w:val="clear" w:color="auto" w:fill="FFFFFF"/>
        <w:spacing w:before="0" w:beforeAutospacing="0" w:after="360" w:afterAutospacing="0" w:line="375" w:lineRule="atLeast"/>
        <w:rPr>
          <w:color w:val="333333"/>
        </w:rPr>
      </w:pPr>
      <w:r w:rsidRPr="0089171B">
        <w:rPr>
          <w:color w:val="333333"/>
        </w:rPr>
        <w:fldChar w:fldCharType="end"/>
      </w:r>
    </w:p>
    <w:sectPr w:rsidR="00F94303" w:rsidRPr="0089171B" w:rsidSect="005759F3">
      <w:footerReference w:type="even" r:id="rId22"/>
      <w:footerReference w:type="default" r:id="rId23"/>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mrit" w:date="2018-02-09T14:06:00Z" w:initials="AS">
    <w:p w14:paraId="3014DBC2" w14:textId="3CA3D0C3" w:rsidR="00C615E7" w:rsidRPr="00C90F78" w:rsidRDefault="00C615E7" w:rsidP="00C90F78">
      <w:pPr>
        <w:pStyle w:val="p1"/>
        <w:rPr>
          <w:sz w:val="18"/>
          <w:szCs w:val="18"/>
        </w:rPr>
      </w:pPr>
      <w:r>
        <w:rPr>
          <w:rStyle w:val="CommentReference"/>
        </w:rPr>
        <w:annotationRef/>
      </w:r>
      <w:r w:rsidRPr="00C90F78">
        <w:rPr>
          <w:sz w:val="18"/>
          <w:szCs w:val="18"/>
        </w:rPr>
        <w:t>Rule 1: Present only one central contribution per paper, which you communicate</w:t>
      </w:r>
      <w:r>
        <w:rPr>
          <w:sz w:val="18"/>
          <w:szCs w:val="18"/>
        </w:rPr>
        <w:t xml:space="preserve"> </w:t>
      </w:r>
      <w:r w:rsidRPr="00C90F78">
        <w:rPr>
          <w:sz w:val="18"/>
          <w:szCs w:val="18"/>
        </w:rPr>
        <w:t>in the title.</w:t>
      </w:r>
    </w:p>
  </w:comment>
  <w:comment w:id="1" w:author="Amrit" w:date="2018-01-21T19:48:00Z" w:initials="AS">
    <w:p w14:paraId="1D52D9B4" w14:textId="7C654755" w:rsidR="00C615E7" w:rsidRPr="00860DB3" w:rsidRDefault="00C615E7" w:rsidP="00860DB3">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unreferenced abstract (typically 150 words)</w:t>
      </w:r>
    </w:p>
    <w:p w14:paraId="24AD415F" w14:textId="77777777" w:rsidR="00C615E7" w:rsidRDefault="00C615E7">
      <w:pPr>
        <w:pStyle w:val="CommentText"/>
      </w:pPr>
    </w:p>
    <w:p w14:paraId="41DAB3D9" w14:textId="68BDFCC9" w:rsidR="00C615E7" w:rsidRDefault="00272CB5">
      <w:pPr>
        <w:pStyle w:val="CommentText"/>
      </w:pPr>
      <w:r>
        <w:t>currently: 108</w:t>
      </w:r>
      <w:r w:rsidR="00C615E7">
        <w:t xml:space="preserve"> words</w:t>
      </w:r>
    </w:p>
  </w:comment>
  <w:comment w:id="2" w:author="Amrit" w:date="2018-02-09T14:39:00Z" w:initials="AS">
    <w:p w14:paraId="507CF48B" w14:textId="77777777" w:rsidR="00C615E7" w:rsidRDefault="00C615E7" w:rsidP="0030261D">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main text (excluding abstract, online Methods, references and figure legends) is 2,500 - 3500 words</w:t>
      </w:r>
    </w:p>
    <w:p w14:paraId="54E83F44" w14:textId="6CD009DD" w:rsidR="00C615E7" w:rsidRDefault="00C615E7">
      <w:pPr>
        <w:pStyle w:val="CommentText"/>
      </w:pPr>
    </w:p>
  </w:comment>
  <w:comment w:id="3" w:author="Amrit" w:date="2018-02-11T17:55:00Z" w:initials="AS">
    <w:p w14:paraId="54D9A24B" w14:textId="77777777" w:rsidR="003F60BC" w:rsidRDefault="003F60BC" w:rsidP="003F60BC">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Results section usually contains a general description of the method followed by its validation</w:t>
      </w:r>
    </w:p>
    <w:p w14:paraId="59BF69A6" w14:textId="1F44FBEB" w:rsidR="003F60BC" w:rsidRDefault="003F60BC">
      <w:pPr>
        <w:pStyle w:val="CommentText"/>
      </w:pPr>
    </w:p>
  </w:comment>
  <w:comment w:id="32" w:author="Amrit" w:date="2018-02-10T13:49:00Z" w:initials="AS">
    <w:p w14:paraId="2B63FA82" w14:textId="77777777" w:rsidR="00C615E7" w:rsidRDefault="00C615E7" w:rsidP="00860DB3">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Articles allow up to 40 references</w:t>
      </w:r>
    </w:p>
    <w:p w14:paraId="6F89E769" w14:textId="187F8DE0" w:rsidR="00C615E7" w:rsidRDefault="00C615E7">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14DBC2" w15:done="0"/>
  <w15:commentEx w15:paraId="41DAB3D9" w15:done="0"/>
  <w15:commentEx w15:paraId="54E83F44" w15:done="0"/>
  <w15:commentEx w15:paraId="59BF69A6" w15:done="0"/>
  <w15:commentEx w15:paraId="6F89E76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61D2CF" w14:textId="77777777" w:rsidR="00EE611A" w:rsidRDefault="00EE611A" w:rsidP="005759F3">
      <w:r>
        <w:separator/>
      </w:r>
    </w:p>
  </w:endnote>
  <w:endnote w:type="continuationSeparator" w:id="0">
    <w:p w14:paraId="5D43E993" w14:textId="77777777" w:rsidR="00EE611A" w:rsidRDefault="00EE611A"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imes">
    <w:panose1 w:val="02000500000000000000"/>
    <w:charset w:val="00"/>
    <w:family w:val="roman"/>
    <w:pitch w:val="variable"/>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Palatino">
    <w:panose1 w:val="00000000000000000000"/>
    <w:charset w:val="00"/>
    <w:family w:val="roman"/>
    <w:pitch w:val="variable"/>
    <w:sig w:usb0="A00002FF" w:usb1="7800205A" w:usb2="14600000" w:usb3="00000000" w:csb0="00000193" w:csb1="00000000"/>
  </w:font>
  <w:font w:name="Xingkai SC Light">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63A8C" w14:textId="77777777" w:rsidR="00C615E7" w:rsidRDefault="00C615E7"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C615E7" w:rsidRDefault="00C615E7" w:rsidP="005759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4060B" w14:textId="77777777" w:rsidR="00C615E7" w:rsidRDefault="00C615E7"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5DA6">
      <w:rPr>
        <w:rStyle w:val="PageNumber"/>
        <w:noProof/>
      </w:rPr>
      <w:t>21</w:t>
    </w:r>
    <w:r>
      <w:rPr>
        <w:rStyle w:val="PageNumber"/>
      </w:rPr>
      <w:fldChar w:fldCharType="end"/>
    </w:r>
  </w:p>
  <w:p w14:paraId="3660254F" w14:textId="77777777" w:rsidR="00C615E7" w:rsidRDefault="00C615E7" w:rsidP="005759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9F7021" w14:textId="77777777" w:rsidR="00EE611A" w:rsidRDefault="00EE611A" w:rsidP="005759F3">
      <w:r>
        <w:separator/>
      </w:r>
    </w:p>
  </w:footnote>
  <w:footnote w:type="continuationSeparator" w:id="0">
    <w:p w14:paraId="4DD9B2BC" w14:textId="77777777" w:rsidR="00EE611A" w:rsidRDefault="00EE611A" w:rsidP="005759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2"/>
  </w:num>
  <w:num w:numId="4">
    <w:abstractNumId w:val="0"/>
  </w:num>
  <w:num w:numId="5">
    <w:abstractNumId w:val="12"/>
  </w:num>
  <w:num w:numId="6">
    <w:abstractNumId w:val="6"/>
  </w:num>
  <w:num w:numId="7">
    <w:abstractNumId w:val="4"/>
  </w:num>
  <w:num w:numId="8">
    <w:abstractNumId w:val="13"/>
  </w:num>
  <w:num w:numId="9">
    <w:abstractNumId w:val="7"/>
  </w:num>
  <w:num w:numId="10">
    <w:abstractNumId w:val="14"/>
  </w:num>
  <w:num w:numId="11">
    <w:abstractNumId w:val="3"/>
  </w:num>
  <w:num w:numId="12">
    <w:abstractNumId w:val="1"/>
  </w:num>
  <w:num w:numId="13">
    <w:abstractNumId w:val="5"/>
  </w:num>
  <w:num w:numId="14">
    <w:abstractNumId w:val="15"/>
  </w:num>
  <w:num w:numId="15">
    <w:abstractNumId w:val="10"/>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D8"/>
    <w:rsid w:val="00000428"/>
    <w:rsid w:val="00000E0F"/>
    <w:rsid w:val="00001C28"/>
    <w:rsid w:val="00002BBB"/>
    <w:rsid w:val="00004BFE"/>
    <w:rsid w:val="000068B5"/>
    <w:rsid w:val="0001069E"/>
    <w:rsid w:val="00011254"/>
    <w:rsid w:val="0001244F"/>
    <w:rsid w:val="00012A61"/>
    <w:rsid w:val="00012F8A"/>
    <w:rsid w:val="00015131"/>
    <w:rsid w:val="000174CF"/>
    <w:rsid w:val="000200FE"/>
    <w:rsid w:val="00020884"/>
    <w:rsid w:val="000228F5"/>
    <w:rsid w:val="00023477"/>
    <w:rsid w:val="00023BFA"/>
    <w:rsid w:val="0002459E"/>
    <w:rsid w:val="00026C6A"/>
    <w:rsid w:val="00030058"/>
    <w:rsid w:val="0003143B"/>
    <w:rsid w:val="000343AB"/>
    <w:rsid w:val="00034DB3"/>
    <w:rsid w:val="00034E74"/>
    <w:rsid w:val="00036706"/>
    <w:rsid w:val="00041009"/>
    <w:rsid w:val="0004145F"/>
    <w:rsid w:val="00042BEB"/>
    <w:rsid w:val="00043BD9"/>
    <w:rsid w:val="00044733"/>
    <w:rsid w:val="00044F0A"/>
    <w:rsid w:val="00044FDC"/>
    <w:rsid w:val="0004521A"/>
    <w:rsid w:val="0004556E"/>
    <w:rsid w:val="00045AAF"/>
    <w:rsid w:val="00046218"/>
    <w:rsid w:val="00047737"/>
    <w:rsid w:val="00051365"/>
    <w:rsid w:val="000522B4"/>
    <w:rsid w:val="00052A61"/>
    <w:rsid w:val="00055AB7"/>
    <w:rsid w:val="00055E99"/>
    <w:rsid w:val="00057C2F"/>
    <w:rsid w:val="000610A0"/>
    <w:rsid w:val="00061444"/>
    <w:rsid w:val="00062225"/>
    <w:rsid w:val="00062385"/>
    <w:rsid w:val="0006272F"/>
    <w:rsid w:val="00063499"/>
    <w:rsid w:val="00063EB5"/>
    <w:rsid w:val="00064BE5"/>
    <w:rsid w:val="00065702"/>
    <w:rsid w:val="00065F9D"/>
    <w:rsid w:val="00067D5A"/>
    <w:rsid w:val="000702D0"/>
    <w:rsid w:val="00071463"/>
    <w:rsid w:val="00071EAC"/>
    <w:rsid w:val="00072969"/>
    <w:rsid w:val="00072EAE"/>
    <w:rsid w:val="00074FC2"/>
    <w:rsid w:val="00076512"/>
    <w:rsid w:val="00081B65"/>
    <w:rsid w:val="000843AE"/>
    <w:rsid w:val="00085084"/>
    <w:rsid w:val="00086CA5"/>
    <w:rsid w:val="000879DF"/>
    <w:rsid w:val="000916B3"/>
    <w:rsid w:val="00093449"/>
    <w:rsid w:val="000936C1"/>
    <w:rsid w:val="00093BD2"/>
    <w:rsid w:val="00094359"/>
    <w:rsid w:val="0009454E"/>
    <w:rsid w:val="0009594F"/>
    <w:rsid w:val="00095EE7"/>
    <w:rsid w:val="00097360"/>
    <w:rsid w:val="00097878"/>
    <w:rsid w:val="000A0105"/>
    <w:rsid w:val="000A0712"/>
    <w:rsid w:val="000A0BD6"/>
    <w:rsid w:val="000A17B6"/>
    <w:rsid w:val="000A4204"/>
    <w:rsid w:val="000A4360"/>
    <w:rsid w:val="000A4B7A"/>
    <w:rsid w:val="000A4EEB"/>
    <w:rsid w:val="000A63F4"/>
    <w:rsid w:val="000A6D1A"/>
    <w:rsid w:val="000B3A31"/>
    <w:rsid w:val="000B3E6A"/>
    <w:rsid w:val="000B590D"/>
    <w:rsid w:val="000B751F"/>
    <w:rsid w:val="000C067E"/>
    <w:rsid w:val="000C22A8"/>
    <w:rsid w:val="000C3278"/>
    <w:rsid w:val="000C3DB1"/>
    <w:rsid w:val="000C5F45"/>
    <w:rsid w:val="000C7C56"/>
    <w:rsid w:val="000D1EB9"/>
    <w:rsid w:val="000D2D08"/>
    <w:rsid w:val="000D3416"/>
    <w:rsid w:val="000D5D31"/>
    <w:rsid w:val="000D61B6"/>
    <w:rsid w:val="000D641B"/>
    <w:rsid w:val="000E0045"/>
    <w:rsid w:val="000E032A"/>
    <w:rsid w:val="000E1A79"/>
    <w:rsid w:val="000E1C5F"/>
    <w:rsid w:val="000E2C9A"/>
    <w:rsid w:val="000E41BF"/>
    <w:rsid w:val="000E50CB"/>
    <w:rsid w:val="000E618D"/>
    <w:rsid w:val="000E62E4"/>
    <w:rsid w:val="000E6968"/>
    <w:rsid w:val="000F0337"/>
    <w:rsid w:val="000F0BD1"/>
    <w:rsid w:val="000F18A6"/>
    <w:rsid w:val="000F356A"/>
    <w:rsid w:val="000F3A96"/>
    <w:rsid w:val="000F3B26"/>
    <w:rsid w:val="000F44F8"/>
    <w:rsid w:val="000F497E"/>
    <w:rsid w:val="000F74DB"/>
    <w:rsid w:val="000F7553"/>
    <w:rsid w:val="00101A95"/>
    <w:rsid w:val="00102F92"/>
    <w:rsid w:val="0010326B"/>
    <w:rsid w:val="00103B56"/>
    <w:rsid w:val="00104550"/>
    <w:rsid w:val="00105DB3"/>
    <w:rsid w:val="00111339"/>
    <w:rsid w:val="0011271B"/>
    <w:rsid w:val="00113D33"/>
    <w:rsid w:val="00113E49"/>
    <w:rsid w:val="00114982"/>
    <w:rsid w:val="00115732"/>
    <w:rsid w:val="0011761B"/>
    <w:rsid w:val="0012139C"/>
    <w:rsid w:val="00121855"/>
    <w:rsid w:val="0012687F"/>
    <w:rsid w:val="00127FFD"/>
    <w:rsid w:val="001305A8"/>
    <w:rsid w:val="0013082E"/>
    <w:rsid w:val="00130885"/>
    <w:rsid w:val="00132AB9"/>
    <w:rsid w:val="00134E3D"/>
    <w:rsid w:val="001363A0"/>
    <w:rsid w:val="00136F4E"/>
    <w:rsid w:val="00142F86"/>
    <w:rsid w:val="0014316E"/>
    <w:rsid w:val="00143516"/>
    <w:rsid w:val="001436A5"/>
    <w:rsid w:val="00143DEC"/>
    <w:rsid w:val="00144BC4"/>
    <w:rsid w:val="00144F6A"/>
    <w:rsid w:val="001456A3"/>
    <w:rsid w:val="00146281"/>
    <w:rsid w:val="001500F9"/>
    <w:rsid w:val="00152F01"/>
    <w:rsid w:val="001530DA"/>
    <w:rsid w:val="001536E1"/>
    <w:rsid w:val="001538D1"/>
    <w:rsid w:val="00154425"/>
    <w:rsid w:val="00160603"/>
    <w:rsid w:val="00160611"/>
    <w:rsid w:val="00160A86"/>
    <w:rsid w:val="0016159E"/>
    <w:rsid w:val="00161AED"/>
    <w:rsid w:val="00163148"/>
    <w:rsid w:val="00163D56"/>
    <w:rsid w:val="00165824"/>
    <w:rsid w:val="001668BD"/>
    <w:rsid w:val="00167316"/>
    <w:rsid w:val="0017040E"/>
    <w:rsid w:val="0017220D"/>
    <w:rsid w:val="00174F6A"/>
    <w:rsid w:val="00175162"/>
    <w:rsid w:val="00175494"/>
    <w:rsid w:val="00177CC4"/>
    <w:rsid w:val="001822BD"/>
    <w:rsid w:val="00183293"/>
    <w:rsid w:val="001846FE"/>
    <w:rsid w:val="00186B70"/>
    <w:rsid w:val="00187707"/>
    <w:rsid w:val="001926CE"/>
    <w:rsid w:val="00193636"/>
    <w:rsid w:val="00193E1A"/>
    <w:rsid w:val="00193FA9"/>
    <w:rsid w:val="0019704D"/>
    <w:rsid w:val="00197AE2"/>
    <w:rsid w:val="001A03B2"/>
    <w:rsid w:val="001A4497"/>
    <w:rsid w:val="001B14EC"/>
    <w:rsid w:val="001B1E4A"/>
    <w:rsid w:val="001B3241"/>
    <w:rsid w:val="001B3276"/>
    <w:rsid w:val="001B46F3"/>
    <w:rsid w:val="001C0248"/>
    <w:rsid w:val="001C1FC7"/>
    <w:rsid w:val="001C5377"/>
    <w:rsid w:val="001C59E4"/>
    <w:rsid w:val="001C649E"/>
    <w:rsid w:val="001D0C29"/>
    <w:rsid w:val="001D2E51"/>
    <w:rsid w:val="001D354A"/>
    <w:rsid w:val="001D5051"/>
    <w:rsid w:val="001E0F81"/>
    <w:rsid w:val="001E1EFC"/>
    <w:rsid w:val="001E240D"/>
    <w:rsid w:val="001E2451"/>
    <w:rsid w:val="001E2EC2"/>
    <w:rsid w:val="001E3F65"/>
    <w:rsid w:val="001E6398"/>
    <w:rsid w:val="001E769A"/>
    <w:rsid w:val="001F034A"/>
    <w:rsid w:val="001F1644"/>
    <w:rsid w:val="001F3036"/>
    <w:rsid w:val="001F3579"/>
    <w:rsid w:val="001F569F"/>
    <w:rsid w:val="001F5B8F"/>
    <w:rsid w:val="001F6DFD"/>
    <w:rsid w:val="001F7D27"/>
    <w:rsid w:val="00201483"/>
    <w:rsid w:val="00203E9E"/>
    <w:rsid w:val="0020587C"/>
    <w:rsid w:val="00207A96"/>
    <w:rsid w:val="00211285"/>
    <w:rsid w:val="002116A5"/>
    <w:rsid w:val="00213894"/>
    <w:rsid w:val="00213B52"/>
    <w:rsid w:val="00214B3F"/>
    <w:rsid w:val="00214EB8"/>
    <w:rsid w:val="00215F2A"/>
    <w:rsid w:val="00217121"/>
    <w:rsid w:val="00221CA1"/>
    <w:rsid w:val="00223184"/>
    <w:rsid w:val="00224F65"/>
    <w:rsid w:val="002257E6"/>
    <w:rsid w:val="002258AF"/>
    <w:rsid w:val="00226B7D"/>
    <w:rsid w:val="002272FC"/>
    <w:rsid w:val="00235157"/>
    <w:rsid w:val="002367F5"/>
    <w:rsid w:val="00236CDD"/>
    <w:rsid w:val="002376C0"/>
    <w:rsid w:val="002400EB"/>
    <w:rsid w:val="00241CB2"/>
    <w:rsid w:val="002513C9"/>
    <w:rsid w:val="0025263A"/>
    <w:rsid w:val="00254AAB"/>
    <w:rsid w:val="00255629"/>
    <w:rsid w:val="00256BD7"/>
    <w:rsid w:val="00256FE5"/>
    <w:rsid w:val="00260617"/>
    <w:rsid w:val="00260BA0"/>
    <w:rsid w:val="002615AA"/>
    <w:rsid w:val="002618BD"/>
    <w:rsid w:val="002629DF"/>
    <w:rsid w:val="00263C87"/>
    <w:rsid w:val="00264934"/>
    <w:rsid w:val="0026495A"/>
    <w:rsid w:val="0026507B"/>
    <w:rsid w:val="00265B5B"/>
    <w:rsid w:val="002671CF"/>
    <w:rsid w:val="00270BC0"/>
    <w:rsid w:val="00272CB5"/>
    <w:rsid w:val="0027312C"/>
    <w:rsid w:val="00280A8B"/>
    <w:rsid w:val="00280B02"/>
    <w:rsid w:val="00282301"/>
    <w:rsid w:val="00282380"/>
    <w:rsid w:val="0028285D"/>
    <w:rsid w:val="00282C1F"/>
    <w:rsid w:val="00283249"/>
    <w:rsid w:val="0028542A"/>
    <w:rsid w:val="00285FBD"/>
    <w:rsid w:val="00287AB9"/>
    <w:rsid w:val="002936D8"/>
    <w:rsid w:val="00293834"/>
    <w:rsid w:val="00294444"/>
    <w:rsid w:val="0029479D"/>
    <w:rsid w:val="002950FF"/>
    <w:rsid w:val="002968AC"/>
    <w:rsid w:val="002977C4"/>
    <w:rsid w:val="002A2D4F"/>
    <w:rsid w:val="002A785F"/>
    <w:rsid w:val="002A7F6C"/>
    <w:rsid w:val="002B02EC"/>
    <w:rsid w:val="002B15A0"/>
    <w:rsid w:val="002B2BF7"/>
    <w:rsid w:val="002B3996"/>
    <w:rsid w:val="002B6118"/>
    <w:rsid w:val="002B7560"/>
    <w:rsid w:val="002C049A"/>
    <w:rsid w:val="002C2DF7"/>
    <w:rsid w:val="002C47FF"/>
    <w:rsid w:val="002D1711"/>
    <w:rsid w:val="002D1BC9"/>
    <w:rsid w:val="002D3967"/>
    <w:rsid w:val="002D4C0C"/>
    <w:rsid w:val="002D50EF"/>
    <w:rsid w:val="002D7401"/>
    <w:rsid w:val="002D7C64"/>
    <w:rsid w:val="002E1134"/>
    <w:rsid w:val="002E1FD4"/>
    <w:rsid w:val="002E4FD7"/>
    <w:rsid w:val="002E5838"/>
    <w:rsid w:val="002E6B14"/>
    <w:rsid w:val="002F0299"/>
    <w:rsid w:val="002F1C00"/>
    <w:rsid w:val="002F1D1F"/>
    <w:rsid w:val="002F1EB8"/>
    <w:rsid w:val="002F285E"/>
    <w:rsid w:val="002F34CD"/>
    <w:rsid w:val="002F4AD3"/>
    <w:rsid w:val="002F5F23"/>
    <w:rsid w:val="002F69D6"/>
    <w:rsid w:val="002F7F8B"/>
    <w:rsid w:val="00301CA8"/>
    <w:rsid w:val="0030261D"/>
    <w:rsid w:val="00303ED2"/>
    <w:rsid w:val="00306472"/>
    <w:rsid w:val="003105CF"/>
    <w:rsid w:val="0031061B"/>
    <w:rsid w:val="00311CEE"/>
    <w:rsid w:val="0031216E"/>
    <w:rsid w:val="00312694"/>
    <w:rsid w:val="0031339F"/>
    <w:rsid w:val="003154CF"/>
    <w:rsid w:val="00316453"/>
    <w:rsid w:val="00317024"/>
    <w:rsid w:val="003173C3"/>
    <w:rsid w:val="00317402"/>
    <w:rsid w:val="00322500"/>
    <w:rsid w:val="003233A5"/>
    <w:rsid w:val="003236B6"/>
    <w:rsid w:val="00326155"/>
    <w:rsid w:val="0032690A"/>
    <w:rsid w:val="00330F75"/>
    <w:rsid w:val="0033385D"/>
    <w:rsid w:val="00333B79"/>
    <w:rsid w:val="00336B14"/>
    <w:rsid w:val="00336FA1"/>
    <w:rsid w:val="003375A4"/>
    <w:rsid w:val="00341AF0"/>
    <w:rsid w:val="00342F3C"/>
    <w:rsid w:val="003433E2"/>
    <w:rsid w:val="00343442"/>
    <w:rsid w:val="00343E92"/>
    <w:rsid w:val="003449A5"/>
    <w:rsid w:val="00346C2B"/>
    <w:rsid w:val="00347CF1"/>
    <w:rsid w:val="00353728"/>
    <w:rsid w:val="00353F61"/>
    <w:rsid w:val="00355384"/>
    <w:rsid w:val="00357457"/>
    <w:rsid w:val="0036209D"/>
    <w:rsid w:val="003621E5"/>
    <w:rsid w:val="00365E0F"/>
    <w:rsid w:val="00366CEE"/>
    <w:rsid w:val="003677E0"/>
    <w:rsid w:val="00370BB8"/>
    <w:rsid w:val="00373A78"/>
    <w:rsid w:val="0037512A"/>
    <w:rsid w:val="00375545"/>
    <w:rsid w:val="0037666C"/>
    <w:rsid w:val="0037749F"/>
    <w:rsid w:val="003774F8"/>
    <w:rsid w:val="00380182"/>
    <w:rsid w:val="00382E39"/>
    <w:rsid w:val="003837DA"/>
    <w:rsid w:val="00384393"/>
    <w:rsid w:val="00384C75"/>
    <w:rsid w:val="003852C4"/>
    <w:rsid w:val="0038537E"/>
    <w:rsid w:val="003859B8"/>
    <w:rsid w:val="00385B53"/>
    <w:rsid w:val="00386111"/>
    <w:rsid w:val="00386F2D"/>
    <w:rsid w:val="00387443"/>
    <w:rsid w:val="0038764E"/>
    <w:rsid w:val="00392146"/>
    <w:rsid w:val="003935A8"/>
    <w:rsid w:val="00394A03"/>
    <w:rsid w:val="0039582C"/>
    <w:rsid w:val="0039643C"/>
    <w:rsid w:val="0039665B"/>
    <w:rsid w:val="00396797"/>
    <w:rsid w:val="003A0D2D"/>
    <w:rsid w:val="003A2F78"/>
    <w:rsid w:val="003A621C"/>
    <w:rsid w:val="003A7B31"/>
    <w:rsid w:val="003B2806"/>
    <w:rsid w:val="003B3015"/>
    <w:rsid w:val="003B3BB7"/>
    <w:rsid w:val="003B6482"/>
    <w:rsid w:val="003B6C24"/>
    <w:rsid w:val="003B70B9"/>
    <w:rsid w:val="003C0CA9"/>
    <w:rsid w:val="003C3EDA"/>
    <w:rsid w:val="003C4F29"/>
    <w:rsid w:val="003C50F7"/>
    <w:rsid w:val="003C55D4"/>
    <w:rsid w:val="003C5660"/>
    <w:rsid w:val="003C5C31"/>
    <w:rsid w:val="003C739B"/>
    <w:rsid w:val="003D067C"/>
    <w:rsid w:val="003D2C96"/>
    <w:rsid w:val="003D3237"/>
    <w:rsid w:val="003D557D"/>
    <w:rsid w:val="003D5C8D"/>
    <w:rsid w:val="003D63A0"/>
    <w:rsid w:val="003E0779"/>
    <w:rsid w:val="003E166D"/>
    <w:rsid w:val="003E1CCE"/>
    <w:rsid w:val="003E2447"/>
    <w:rsid w:val="003E28DE"/>
    <w:rsid w:val="003E2B9A"/>
    <w:rsid w:val="003E34AA"/>
    <w:rsid w:val="003E3CD6"/>
    <w:rsid w:val="003E41C6"/>
    <w:rsid w:val="003E4DCF"/>
    <w:rsid w:val="003E5BAB"/>
    <w:rsid w:val="003E734C"/>
    <w:rsid w:val="003F01B7"/>
    <w:rsid w:val="003F1E3C"/>
    <w:rsid w:val="003F44E9"/>
    <w:rsid w:val="003F59FC"/>
    <w:rsid w:val="003F5A91"/>
    <w:rsid w:val="003F60BC"/>
    <w:rsid w:val="003F63D1"/>
    <w:rsid w:val="00400B90"/>
    <w:rsid w:val="004013AB"/>
    <w:rsid w:val="00401B9A"/>
    <w:rsid w:val="00402155"/>
    <w:rsid w:val="00406AE8"/>
    <w:rsid w:val="00406C57"/>
    <w:rsid w:val="00411531"/>
    <w:rsid w:val="00411D36"/>
    <w:rsid w:val="00412841"/>
    <w:rsid w:val="00414DB8"/>
    <w:rsid w:val="00415754"/>
    <w:rsid w:val="004201F8"/>
    <w:rsid w:val="00421718"/>
    <w:rsid w:val="00424430"/>
    <w:rsid w:val="004274B2"/>
    <w:rsid w:val="00431010"/>
    <w:rsid w:val="00431E09"/>
    <w:rsid w:val="00433C8C"/>
    <w:rsid w:val="00433FEC"/>
    <w:rsid w:val="004366FF"/>
    <w:rsid w:val="0043796B"/>
    <w:rsid w:val="00437E0A"/>
    <w:rsid w:val="0044244E"/>
    <w:rsid w:val="00442485"/>
    <w:rsid w:val="00442FB4"/>
    <w:rsid w:val="00443FAC"/>
    <w:rsid w:val="00444024"/>
    <w:rsid w:val="00445047"/>
    <w:rsid w:val="004467AB"/>
    <w:rsid w:val="00447AB2"/>
    <w:rsid w:val="00447AEE"/>
    <w:rsid w:val="00450316"/>
    <w:rsid w:val="00450415"/>
    <w:rsid w:val="004509B4"/>
    <w:rsid w:val="00451C59"/>
    <w:rsid w:val="00452C89"/>
    <w:rsid w:val="00452E5B"/>
    <w:rsid w:val="00453852"/>
    <w:rsid w:val="00454930"/>
    <w:rsid w:val="004551B0"/>
    <w:rsid w:val="0045647E"/>
    <w:rsid w:val="0046052B"/>
    <w:rsid w:val="004609DE"/>
    <w:rsid w:val="0046113A"/>
    <w:rsid w:val="004617C9"/>
    <w:rsid w:val="004627EB"/>
    <w:rsid w:val="00462DAF"/>
    <w:rsid w:val="00463498"/>
    <w:rsid w:val="00464251"/>
    <w:rsid w:val="0046443C"/>
    <w:rsid w:val="004644DD"/>
    <w:rsid w:val="0046497F"/>
    <w:rsid w:val="004650E2"/>
    <w:rsid w:val="00466F69"/>
    <w:rsid w:val="0047011C"/>
    <w:rsid w:val="00470C34"/>
    <w:rsid w:val="0047113E"/>
    <w:rsid w:val="004711C8"/>
    <w:rsid w:val="004717B3"/>
    <w:rsid w:val="00473B3C"/>
    <w:rsid w:val="0047483F"/>
    <w:rsid w:val="00477A46"/>
    <w:rsid w:val="004808AC"/>
    <w:rsid w:val="0048323F"/>
    <w:rsid w:val="004855E0"/>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A07F6"/>
    <w:rsid w:val="004A17AC"/>
    <w:rsid w:val="004A198B"/>
    <w:rsid w:val="004A23AA"/>
    <w:rsid w:val="004A3337"/>
    <w:rsid w:val="004A4015"/>
    <w:rsid w:val="004A4121"/>
    <w:rsid w:val="004A5185"/>
    <w:rsid w:val="004A5C1C"/>
    <w:rsid w:val="004A5FE2"/>
    <w:rsid w:val="004A5FF2"/>
    <w:rsid w:val="004A6CC1"/>
    <w:rsid w:val="004A7D94"/>
    <w:rsid w:val="004B37B4"/>
    <w:rsid w:val="004B3BCB"/>
    <w:rsid w:val="004B46D1"/>
    <w:rsid w:val="004B6A79"/>
    <w:rsid w:val="004C0766"/>
    <w:rsid w:val="004C0DAF"/>
    <w:rsid w:val="004C0EF9"/>
    <w:rsid w:val="004C2BF0"/>
    <w:rsid w:val="004C2BF4"/>
    <w:rsid w:val="004C2E43"/>
    <w:rsid w:val="004C36CC"/>
    <w:rsid w:val="004C791F"/>
    <w:rsid w:val="004D048D"/>
    <w:rsid w:val="004D1EFE"/>
    <w:rsid w:val="004D2111"/>
    <w:rsid w:val="004D2703"/>
    <w:rsid w:val="004D310E"/>
    <w:rsid w:val="004D318B"/>
    <w:rsid w:val="004D3CC3"/>
    <w:rsid w:val="004D4364"/>
    <w:rsid w:val="004D78F7"/>
    <w:rsid w:val="004E6C81"/>
    <w:rsid w:val="004E7638"/>
    <w:rsid w:val="004E797F"/>
    <w:rsid w:val="004E7CC4"/>
    <w:rsid w:val="004E7D80"/>
    <w:rsid w:val="004E7ED8"/>
    <w:rsid w:val="004F00B2"/>
    <w:rsid w:val="004F1719"/>
    <w:rsid w:val="004F1901"/>
    <w:rsid w:val="004F3807"/>
    <w:rsid w:val="004F3C77"/>
    <w:rsid w:val="004F3F7A"/>
    <w:rsid w:val="004F453F"/>
    <w:rsid w:val="004F484A"/>
    <w:rsid w:val="004F5676"/>
    <w:rsid w:val="004F57B5"/>
    <w:rsid w:val="004F776E"/>
    <w:rsid w:val="00500F7A"/>
    <w:rsid w:val="00501044"/>
    <w:rsid w:val="00502EE9"/>
    <w:rsid w:val="005032B4"/>
    <w:rsid w:val="00504893"/>
    <w:rsid w:val="0050518D"/>
    <w:rsid w:val="0050602B"/>
    <w:rsid w:val="0050623E"/>
    <w:rsid w:val="00511D54"/>
    <w:rsid w:val="00511F76"/>
    <w:rsid w:val="005130DD"/>
    <w:rsid w:val="00513321"/>
    <w:rsid w:val="00513478"/>
    <w:rsid w:val="0051414D"/>
    <w:rsid w:val="00514CA2"/>
    <w:rsid w:val="0051643E"/>
    <w:rsid w:val="00517D64"/>
    <w:rsid w:val="00521F37"/>
    <w:rsid w:val="00522582"/>
    <w:rsid w:val="00522D55"/>
    <w:rsid w:val="00523342"/>
    <w:rsid w:val="00523A40"/>
    <w:rsid w:val="005253F4"/>
    <w:rsid w:val="00530A43"/>
    <w:rsid w:val="00531519"/>
    <w:rsid w:val="00532941"/>
    <w:rsid w:val="005352E1"/>
    <w:rsid w:val="00537993"/>
    <w:rsid w:val="00537EEC"/>
    <w:rsid w:val="0054144C"/>
    <w:rsid w:val="005452E3"/>
    <w:rsid w:val="00545CF4"/>
    <w:rsid w:val="00550F9C"/>
    <w:rsid w:val="00553BCD"/>
    <w:rsid w:val="005566A3"/>
    <w:rsid w:val="00556F55"/>
    <w:rsid w:val="005577E7"/>
    <w:rsid w:val="00557AF9"/>
    <w:rsid w:val="00557D18"/>
    <w:rsid w:val="005600D8"/>
    <w:rsid w:val="00560BC0"/>
    <w:rsid w:val="00560CB5"/>
    <w:rsid w:val="005629F2"/>
    <w:rsid w:val="00564518"/>
    <w:rsid w:val="00565753"/>
    <w:rsid w:val="00565927"/>
    <w:rsid w:val="00565A7C"/>
    <w:rsid w:val="00566511"/>
    <w:rsid w:val="00566A76"/>
    <w:rsid w:val="005702CC"/>
    <w:rsid w:val="00570AD3"/>
    <w:rsid w:val="00572071"/>
    <w:rsid w:val="005725BD"/>
    <w:rsid w:val="00572FED"/>
    <w:rsid w:val="00573577"/>
    <w:rsid w:val="00575606"/>
    <w:rsid w:val="005759F3"/>
    <w:rsid w:val="0057606B"/>
    <w:rsid w:val="005760D4"/>
    <w:rsid w:val="00577171"/>
    <w:rsid w:val="00580B67"/>
    <w:rsid w:val="00580B6F"/>
    <w:rsid w:val="00581FC1"/>
    <w:rsid w:val="00582067"/>
    <w:rsid w:val="00582CFE"/>
    <w:rsid w:val="005856BD"/>
    <w:rsid w:val="0058650A"/>
    <w:rsid w:val="00586A65"/>
    <w:rsid w:val="00587571"/>
    <w:rsid w:val="00591566"/>
    <w:rsid w:val="00592B03"/>
    <w:rsid w:val="005940F2"/>
    <w:rsid w:val="00596736"/>
    <w:rsid w:val="00596987"/>
    <w:rsid w:val="00596ED8"/>
    <w:rsid w:val="00597439"/>
    <w:rsid w:val="005A045D"/>
    <w:rsid w:val="005A0F7D"/>
    <w:rsid w:val="005A10C8"/>
    <w:rsid w:val="005A1EAD"/>
    <w:rsid w:val="005A3C61"/>
    <w:rsid w:val="005A660E"/>
    <w:rsid w:val="005A6C1C"/>
    <w:rsid w:val="005A7EAA"/>
    <w:rsid w:val="005B1652"/>
    <w:rsid w:val="005B1C6A"/>
    <w:rsid w:val="005B2B60"/>
    <w:rsid w:val="005B2F02"/>
    <w:rsid w:val="005B3690"/>
    <w:rsid w:val="005B41CF"/>
    <w:rsid w:val="005B7155"/>
    <w:rsid w:val="005C04DD"/>
    <w:rsid w:val="005C09F4"/>
    <w:rsid w:val="005C146C"/>
    <w:rsid w:val="005C21B6"/>
    <w:rsid w:val="005C2A98"/>
    <w:rsid w:val="005C40F3"/>
    <w:rsid w:val="005C461F"/>
    <w:rsid w:val="005C5014"/>
    <w:rsid w:val="005C54D6"/>
    <w:rsid w:val="005C5EB2"/>
    <w:rsid w:val="005C704B"/>
    <w:rsid w:val="005C784C"/>
    <w:rsid w:val="005C7BC5"/>
    <w:rsid w:val="005C7D33"/>
    <w:rsid w:val="005D0D9A"/>
    <w:rsid w:val="005D1258"/>
    <w:rsid w:val="005D2947"/>
    <w:rsid w:val="005D2EDD"/>
    <w:rsid w:val="005D332D"/>
    <w:rsid w:val="005D34F3"/>
    <w:rsid w:val="005D380B"/>
    <w:rsid w:val="005D60F6"/>
    <w:rsid w:val="005D61CE"/>
    <w:rsid w:val="005D63E2"/>
    <w:rsid w:val="005E0CF3"/>
    <w:rsid w:val="005E0F9B"/>
    <w:rsid w:val="005E3217"/>
    <w:rsid w:val="005E404F"/>
    <w:rsid w:val="005E4AFC"/>
    <w:rsid w:val="005E5056"/>
    <w:rsid w:val="005E7A8B"/>
    <w:rsid w:val="005E7CFE"/>
    <w:rsid w:val="005F0261"/>
    <w:rsid w:val="005F06EA"/>
    <w:rsid w:val="005F2ED8"/>
    <w:rsid w:val="005F35F5"/>
    <w:rsid w:val="00600D73"/>
    <w:rsid w:val="0060113C"/>
    <w:rsid w:val="00601C7B"/>
    <w:rsid w:val="006027D3"/>
    <w:rsid w:val="006032AA"/>
    <w:rsid w:val="00606A5D"/>
    <w:rsid w:val="0061078F"/>
    <w:rsid w:val="00611F29"/>
    <w:rsid w:val="00612E81"/>
    <w:rsid w:val="00613A61"/>
    <w:rsid w:val="00613F92"/>
    <w:rsid w:val="006143D3"/>
    <w:rsid w:val="00615C14"/>
    <w:rsid w:val="0061724F"/>
    <w:rsid w:val="00617ED2"/>
    <w:rsid w:val="00620645"/>
    <w:rsid w:val="00621224"/>
    <w:rsid w:val="00621611"/>
    <w:rsid w:val="0062324C"/>
    <w:rsid w:val="0062374A"/>
    <w:rsid w:val="0062488E"/>
    <w:rsid w:val="00627014"/>
    <w:rsid w:val="006271B8"/>
    <w:rsid w:val="006320F2"/>
    <w:rsid w:val="00632184"/>
    <w:rsid w:val="00632E8A"/>
    <w:rsid w:val="00633697"/>
    <w:rsid w:val="00633C24"/>
    <w:rsid w:val="006344AB"/>
    <w:rsid w:val="00634C11"/>
    <w:rsid w:val="00635455"/>
    <w:rsid w:val="0063708A"/>
    <w:rsid w:val="0064107F"/>
    <w:rsid w:val="00641E28"/>
    <w:rsid w:val="00642302"/>
    <w:rsid w:val="0064424A"/>
    <w:rsid w:val="0064580F"/>
    <w:rsid w:val="00646130"/>
    <w:rsid w:val="00650113"/>
    <w:rsid w:val="00650412"/>
    <w:rsid w:val="00653076"/>
    <w:rsid w:val="00653FCD"/>
    <w:rsid w:val="006546AB"/>
    <w:rsid w:val="00660354"/>
    <w:rsid w:val="00660962"/>
    <w:rsid w:val="006636C5"/>
    <w:rsid w:val="006679C3"/>
    <w:rsid w:val="00670A4B"/>
    <w:rsid w:val="00670C54"/>
    <w:rsid w:val="006717E2"/>
    <w:rsid w:val="00672206"/>
    <w:rsid w:val="006743F7"/>
    <w:rsid w:val="006745DF"/>
    <w:rsid w:val="006746A9"/>
    <w:rsid w:val="00674736"/>
    <w:rsid w:val="00675883"/>
    <w:rsid w:val="00675E1F"/>
    <w:rsid w:val="006767CC"/>
    <w:rsid w:val="00677EC1"/>
    <w:rsid w:val="00680A5A"/>
    <w:rsid w:val="0068350C"/>
    <w:rsid w:val="00684605"/>
    <w:rsid w:val="00685F9B"/>
    <w:rsid w:val="006866D7"/>
    <w:rsid w:val="00687A03"/>
    <w:rsid w:val="0069001E"/>
    <w:rsid w:val="00691499"/>
    <w:rsid w:val="00691935"/>
    <w:rsid w:val="00692C40"/>
    <w:rsid w:val="00694E2E"/>
    <w:rsid w:val="00695E04"/>
    <w:rsid w:val="00696D7F"/>
    <w:rsid w:val="006972AC"/>
    <w:rsid w:val="00697378"/>
    <w:rsid w:val="006A00C4"/>
    <w:rsid w:val="006A049C"/>
    <w:rsid w:val="006A04F0"/>
    <w:rsid w:val="006A1559"/>
    <w:rsid w:val="006A46AE"/>
    <w:rsid w:val="006A4914"/>
    <w:rsid w:val="006A755F"/>
    <w:rsid w:val="006B40A8"/>
    <w:rsid w:val="006B49EA"/>
    <w:rsid w:val="006B4CED"/>
    <w:rsid w:val="006B686E"/>
    <w:rsid w:val="006C44A7"/>
    <w:rsid w:val="006C4F29"/>
    <w:rsid w:val="006C5253"/>
    <w:rsid w:val="006C5796"/>
    <w:rsid w:val="006C68A6"/>
    <w:rsid w:val="006C6DE4"/>
    <w:rsid w:val="006C7037"/>
    <w:rsid w:val="006C7678"/>
    <w:rsid w:val="006C7B97"/>
    <w:rsid w:val="006D02E3"/>
    <w:rsid w:val="006D2A53"/>
    <w:rsid w:val="006D3433"/>
    <w:rsid w:val="006D4587"/>
    <w:rsid w:val="006D49DC"/>
    <w:rsid w:val="006D6437"/>
    <w:rsid w:val="006D77CE"/>
    <w:rsid w:val="006E12DE"/>
    <w:rsid w:val="006E14E4"/>
    <w:rsid w:val="006E1FEB"/>
    <w:rsid w:val="006E235C"/>
    <w:rsid w:val="006E570C"/>
    <w:rsid w:val="006E5ED0"/>
    <w:rsid w:val="006E65F8"/>
    <w:rsid w:val="006F0059"/>
    <w:rsid w:val="006F0195"/>
    <w:rsid w:val="006F1620"/>
    <w:rsid w:val="006F22F0"/>
    <w:rsid w:val="006F3792"/>
    <w:rsid w:val="006F4048"/>
    <w:rsid w:val="006F693C"/>
    <w:rsid w:val="007008E8"/>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708"/>
    <w:rsid w:val="007147FF"/>
    <w:rsid w:val="00715061"/>
    <w:rsid w:val="0071623A"/>
    <w:rsid w:val="00716630"/>
    <w:rsid w:val="007175FA"/>
    <w:rsid w:val="007176C5"/>
    <w:rsid w:val="00717FDF"/>
    <w:rsid w:val="0072082E"/>
    <w:rsid w:val="00722233"/>
    <w:rsid w:val="007246F7"/>
    <w:rsid w:val="007248E1"/>
    <w:rsid w:val="00725F16"/>
    <w:rsid w:val="00726814"/>
    <w:rsid w:val="00726B04"/>
    <w:rsid w:val="00727E30"/>
    <w:rsid w:val="00730033"/>
    <w:rsid w:val="0073099B"/>
    <w:rsid w:val="00730F75"/>
    <w:rsid w:val="007311D7"/>
    <w:rsid w:val="00731536"/>
    <w:rsid w:val="00731BEC"/>
    <w:rsid w:val="00732138"/>
    <w:rsid w:val="0073430F"/>
    <w:rsid w:val="00734366"/>
    <w:rsid w:val="00734757"/>
    <w:rsid w:val="00734807"/>
    <w:rsid w:val="00734C30"/>
    <w:rsid w:val="00740B96"/>
    <w:rsid w:val="007418C3"/>
    <w:rsid w:val="00741B8A"/>
    <w:rsid w:val="007428FF"/>
    <w:rsid w:val="007457D7"/>
    <w:rsid w:val="00746EF9"/>
    <w:rsid w:val="00750D28"/>
    <w:rsid w:val="00751F20"/>
    <w:rsid w:val="007528F4"/>
    <w:rsid w:val="0075318A"/>
    <w:rsid w:val="0075403B"/>
    <w:rsid w:val="00754C94"/>
    <w:rsid w:val="007557C1"/>
    <w:rsid w:val="00755F6A"/>
    <w:rsid w:val="00760AE6"/>
    <w:rsid w:val="00761065"/>
    <w:rsid w:val="00761FAC"/>
    <w:rsid w:val="0076282D"/>
    <w:rsid w:val="00762BF4"/>
    <w:rsid w:val="007647C8"/>
    <w:rsid w:val="00764E28"/>
    <w:rsid w:val="0076542A"/>
    <w:rsid w:val="00765750"/>
    <w:rsid w:val="007662F1"/>
    <w:rsid w:val="00766919"/>
    <w:rsid w:val="00766D3C"/>
    <w:rsid w:val="00767BF8"/>
    <w:rsid w:val="007729C6"/>
    <w:rsid w:val="00774600"/>
    <w:rsid w:val="00775657"/>
    <w:rsid w:val="00776B07"/>
    <w:rsid w:val="00781FE4"/>
    <w:rsid w:val="007820F1"/>
    <w:rsid w:val="00782E9E"/>
    <w:rsid w:val="00784E97"/>
    <w:rsid w:val="00785AE4"/>
    <w:rsid w:val="00787035"/>
    <w:rsid w:val="00791116"/>
    <w:rsid w:val="007929E3"/>
    <w:rsid w:val="007966E5"/>
    <w:rsid w:val="0079673D"/>
    <w:rsid w:val="00796F27"/>
    <w:rsid w:val="007A0247"/>
    <w:rsid w:val="007A03D8"/>
    <w:rsid w:val="007A1A27"/>
    <w:rsid w:val="007A34A1"/>
    <w:rsid w:val="007A3517"/>
    <w:rsid w:val="007A35DB"/>
    <w:rsid w:val="007A3D63"/>
    <w:rsid w:val="007A4763"/>
    <w:rsid w:val="007A570D"/>
    <w:rsid w:val="007A6538"/>
    <w:rsid w:val="007A7768"/>
    <w:rsid w:val="007B0DA8"/>
    <w:rsid w:val="007B2730"/>
    <w:rsid w:val="007B2A5A"/>
    <w:rsid w:val="007B3EA4"/>
    <w:rsid w:val="007C0F13"/>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493C"/>
    <w:rsid w:val="007D7569"/>
    <w:rsid w:val="007D7676"/>
    <w:rsid w:val="007E2516"/>
    <w:rsid w:val="007E289D"/>
    <w:rsid w:val="007E347E"/>
    <w:rsid w:val="007E3A1F"/>
    <w:rsid w:val="007E3BCF"/>
    <w:rsid w:val="007E4167"/>
    <w:rsid w:val="007F1A24"/>
    <w:rsid w:val="007F218B"/>
    <w:rsid w:val="007F298F"/>
    <w:rsid w:val="007F355D"/>
    <w:rsid w:val="007F5592"/>
    <w:rsid w:val="007F6DB4"/>
    <w:rsid w:val="007F6E6E"/>
    <w:rsid w:val="007F7760"/>
    <w:rsid w:val="00800994"/>
    <w:rsid w:val="00801AEE"/>
    <w:rsid w:val="00803EDD"/>
    <w:rsid w:val="008044E5"/>
    <w:rsid w:val="0080460C"/>
    <w:rsid w:val="008048E8"/>
    <w:rsid w:val="00805E21"/>
    <w:rsid w:val="0080728B"/>
    <w:rsid w:val="00807B69"/>
    <w:rsid w:val="008111C9"/>
    <w:rsid w:val="00812D4A"/>
    <w:rsid w:val="00814512"/>
    <w:rsid w:val="008146A8"/>
    <w:rsid w:val="00814A60"/>
    <w:rsid w:val="00817BE3"/>
    <w:rsid w:val="00821C97"/>
    <w:rsid w:val="00822ADE"/>
    <w:rsid w:val="00822D0F"/>
    <w:rsid w:val="008234EC"/>
    <w:rsid w:val="00823D4A"/>
    <w:rsid w:val="00824C25"/>
    <w:rsid w:val="008252E5"/>
    <w:rsid w:val="00831CAB"/>
    <w:rsid w:val="00834123"/>
    <w:rsid w:val="00841CFC"/>
    <w:rsid w:val="00843D5D"/>
    <w:rsid w:val="00844075"/>
    <w:rsid w:val="00844E79"/>
    <w:rsid w:val="00845A6D"/>
    <w:rsid w:val="00847D1A"/>
    <w:rsid w:val="00850385"/>
    <w:rsid w:val="0085071C"/>
    <w:rsid w:val="008511FC"/>
    <w:rsid w:val="0085272A"/>
    <w:rsid w:val="00852FCF"/>
    <w:rsid w:val="008541DF"/>
    <w:rsid w:val="00855B53"/>
    <w:rsid w:val="00855C85"/>
    <w:rsid w:val="00856CAF"/>
    <w:rsid w:val="0085793E"/>
    <w:rsid w:val="00860D5B"/>
    <w:rsid w:val="00860DB3"/>
    <w:rsid w:val="00861DB3"/>
    <w:rsid w:val="0086290B"/>
    <w:rsid w:val="00863579"/>
    <w:rsid w:val="008647E2"/>
    <w:rsid w:val="00864C6C"/>
    <w:rsid w:val="00864E7A"/>
    <w:rsid w:val="00865054"/>
    <w:rsid w:val="00865DA6"/>
    <w:rsid w:val="008671F9"/>
    <w:rsid w:val="00871505"/>
    <w:rsid w:val="00871DCD"/>
    <w:rsid w:val="008729B4"/>
    <w:rsid w:val="00875816"/>
    <w:rsid w:val="00875B6C"/>
    <w:rsid w:val="008763F7"/>
    <w:rsid w:val="00876815"/>
    <w:rsid w:val="0087694F"/>
    <w:rsid w:val="00876F38"/>
    <w:rsid w:val="00877A65"/>
    <w:rsid w:val="00880090"/>
    <w:rsid w:val="00880231"/>
    <w:rsid w:val="00880D2D"/>
    <w:rsid w:val="00882124"/>
    <w:rsid w:val="008826A4"/>
    <w:rsid w:val="00885540"/>
    <w:rsid w:val="00885CD3"/>
    <w:rsid w:val="0088661D"/>
    <w:rsid w:val="008878A0"/>
    <w:rsid w:val="00887AFC"/>
    <w:rsid w:val="00887C7A"/>
    <w:rsid w:val="00890EEC"/>
    <w:rsid w:val="0089171B"/>
    <w:rsid w:val="00891D83"/>
    <w:rsid w:val="00892505"/>
    <w:rsid w:val="00892962"/>
    <w:rsid w:val="00893170"/>
    <w:rsid w:val="00893CBA"/>
    <w:rsid w:val="008A0210"/>
    <w:rsid w:val="008A0A78"/>
    <w:rsid w:val="008A307F"/>
    <w:rsid w:val="008A4DFA"/>
    <w:rsid w:val="008A5926"/>
    <w:rsid w:val="008A6915"/>
    <w:rsid w:val="008A7F56"/>
    <w:rsid w:val="008B05F4"/>
    <w:rsid w:val="008B0F65"/>
    <w:rsid w:val="008B3DC1"/>
    <w:rsid w:val="008B50B0"/>
    <w:rsid w:val="008B605C"/>
    <w:rsid w:val="008C173A"/>
    <w:rsid w:val="008C2E6E"/>
    <w:rsid w:val="008C5A3A"/>
    <w:rsid w:val="008C5D97"/>
    <w:rsid w:val="008C6D0D"/>
    <w:rsid w:val="008D0544"/>
    <w:rsid w:val="008D0EAF"/>
    <w:rsid w:val="008D2682"/>
    <w:rsid w:val="008D3FD6"/>
    <w:rsid w:val="008D4A85"/>
    <w:rsid w:val="008D7E71"/>
    <w:rsid w:val="008E0259"/>
    <w:rsid w:val="008E0331"/>
    <w:rsid w:val="008E23B4"/>
    <w:rsid w:val="008E339E"/>
    <w:rsid w:val="008E6CB2"/>
    <w:rsid w:val="008E7E2C"/>
    <w:rsid w:val="008F0131"/>
    <w:rsid w:val="008F0CB1"/>
    <w:rsid w:val="008F1870"/>
    <w:rsid w:val="008F3122"/>
    <w:rsid w:val="008F42DA"/>
    <w:rsid w:val="008F47A4"/>
    <w:rsid w:val="008F55FE"/>
    <w:rsid w:val="008F6B56"/>
    <w:rsid w:val="008F6C4E"/>
    <w:rsid w:val="008F7761"/>
    <w:rsid w:val="008F7A90"/>
    <w:rsid w:val="008F7C1E"/>
    <w:rsid w:val="00900316"/>
    <w:rsid w:val="009006C4"/>
    <w:rsid w:val="00900EDF"/>
    <w:rsid w:val="009013E9"/>
    <w:rsid w:val="00902E3B"/>
    <w:rsid w:val="009034BD"/>
    <w:rsid w:val="009046A9"/>
    <w:rsid w:val="00904DBE"/>
    <w:rsid w:val="0090531A"/>
    <w:rsid w:val="00906CD1"/>
    <w:rsid w:val="00907436"/>
    <w:rsid w:val="00911C42"/>
    <w:rsid w:val="0091214A"/>
    <w:rsid w:val="00913D5A"/>
    <w:rsid w:val="009146AF"/>
    <w:rsid w:val="00914E58"/>
    <w:rsid w:val="00915881"/>
    <w:rsid w:val="00915E32"/>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DF"/>
    <w:rsid w:val="00935420"/>
    <w:rsid w:val="009365C6"/>
    <w:rsid w:val="0093674D"/>
    <w:rsid w:val="00936C78"/>
    <w:rsid w:val="009377C0"/>
    <w:rsid w:val="00937F22"/>
    <w:rsid w:val="0094027F"/>
    <w:rsid w:val="00940285"/>
    <w:rsid w:val="00941151"/>
    <w:rsid w:val="00941155"/>
    <w:rsid w:val="00944148"/>
    <w:rsid w:val="009445EE"/>
    <w:rsid w:val="00945A47"/>
    <w:rsid w:val="009501BE"/>
    <w:rsid w:val="0095092A"/>
    <w:rsid w:val="00951D5D"/>
    <w:rsid w:val="00954131"/>
    <w:rsid w:val="00954E6B"/>
    <w:rsid w:val="009561CE"/>
    <w:rsid w:val="00956F6C"/>
    <w:rsid w:val="00957C7C"/>
    <w:rsid w:val="0096071C"/>
    <w:rsid w:val="00961927"/>
    <w:rsid w:val="0096281E"/>
    <w:rsid w:val="00964224"/>
    <w:rsid w:val="00965D5C"/>
    <w:rsid w:val="00965FE3"/>
    <w:rsid w:val="009678AE"/>
    <w:rsid w:val="009678C1"/>
    <w:rsid w:val="00971279"/>
    <w:rsid w:val="009728D6"/>
    <w:rsid w:val="00972AB1"/>
    <w:rsid w:val="00974227"/>
    <w:rsid w:val="009743F0"/>
    <w:rsid w:val="009757F1"/>
    <w:rsid w:val="0097691D"/>
    <w:rsid w:val="00981CFE"/>
    <w:rsid w:val="00984E9C"/>
    <w:rsid w:val="00986EC3"/>
    <w:rsid w:val="0098754F"/>
    <w:rsid w:val="009904B2"/>
    <w:rsid w:val="009905D4"/>
    <w:rsid w:val="00990761"/>
    <w:rsid w:val="0099374E"/>
    <w:rsid w:val="009942A1"/>
    <w:rsid w:val="00996EAE"/>
    <w:rsid w:val="009979F4"/>
    <w:rsid w:val="009A0551"/>
    <w:rsid w:val="009A2569"/>
    <w:rsid w:val="009A305A"/>
    <w:rsid w:val="009A49C3"/>
    <w:rsid w:val="009A56EC"/>
    <w:rsid w:val="009A5783"/>
    <w:rsid w:val="009A5A7A"/>
    <w:rsid w:val="009B10B2"/>
    <w:rsid w:val="009B1F2D"/>
    <w:rsid w:val="009B20E5"/>
    <w:rsid w:val="009B50D0"/>
    <w:rsid w:val="009B540B"/>
    <w:rsid w:val="009B5B78"/>
    <w:rsid w:val="009B604F"/>
    <w:rsid w:val="009B6D16"/>
    <w:rsid w:val="009B722D"/>
    <w:rsid w:val="009C0720"/>
    <w:rsid w:val="009C0817"/>
    <w:rsid w:val="009C1658"/>
    <w:rsid w:val="009C36DF"/>
    <w:rsid w:val="009C463D"/>
    <w:rsid w:val="009C53CF"/>
    <w:rsid w:val="009C58FD"/>
    <w:rsid w:val="009C5CC5"/>
    <w:rsid w:val="009C708F"/>
    <w:rsid w:val="009D008D"/>
    <w:rsid w:val="009D3AFE"/>
    <w:rsid w:val="009D482A"/>
    <w:rsid w:val="009D52E1"/>
    <w:rsid w:val="009D62CC"/>
    <w:rsid w:val="009D6519"/>
    <w:rsid w:val="009E04AA"/>
    <w:rsid w:val="009E13F3"/>
    <w:rsid w:val="009E26DF"/>
    <w:rsid w:val="009E7CF8"/>
    <w:rsid w:val="009F1326"/>
    <w:rsid w:val="009F24A1"/>
    <w:rsid w:val="009F29DB"/>
    <w:rsid w:val="009F354A"/>
    <w:rsid w:val="009F4F06"/>
    <w:rsid w:val="009F5DC0"/>
    <w:rsid w:val="009F66D5"/>
    <w:rsid w:val="00A01A46"/>
    <w:rsid w:val="00A02356"/>
    <w:rsid w:val="00A02BF9"/>
    <w:rsid w:val="00A02DEF"/>
    <w:rsid w:val="00A032DA"/>
    <w:rsid w:val="00A035F0"/>
    <w:rsid w:val="00A03B8A"/>
    <w:rsid w:val="00A0409D"/>
    <w:rsid w:val="00A04469"/>
    <w:rsid w:val="00A05EC7"/>
    <w:rsid w:val="00A06DE9"/>
    <w:rsid w:val="00A07C86"/>
    <w:rsid w:val="00A07F24"/>
    <w:rsid w:val="00A117C4"/>
    <w:rsid w:val="00A12B83"/>
    <w:rsid w:val="00A12C31"/>
    <w:rsid w:val="00A12C74"/>
    <w:rsid w:val="00A15A8D"/>
    <w:rsid w:val="00A17EA2"/>
    <w:rsid w:val="00A20D46"/>
    <w:rsid w:val="00A21176"/>
    <w:rsid w:val="00A21CA7"/>
    <w:rsid w:val="00A22447"/>
    <w:rsid w:val="00A225F3"/>
    <w:rsid w:val="00A2289B"/>
    <w:rsid w:val="00A231A2"/>
    <w:rsid w:val="00A24CAC"/>
    <w:rsid w:val="00A2568E"/>
    <w:rsid w:val="00A257B4"/>
    <w:rsid w:val="00A26807"/>
    <w:rsid w:val="00A26E02"/>
    <w:rsid w:val="00A30A4E"/>
    <w:rsid w:val="00A320D6"/>
    <w:rsid w:val="00A32DB6"/>
    <w:rsid w:val="00A349D3"/>
    <w:rsid w:val="00A40A9F"/>
    <w:rsid w:val="00A40C54"/>
    <w:rsid w:val="00A40C63"/>
    <w:rsid w:val="00A4125A"/>
    <w:rsid w:val="00A42CCB"/>
    <w:rsid w:val="00A44428"/>
    <w:rsid w:val="00A46BAE"/>
    <w:rsid w:val="00A4765F"/>
    <w:rsid w:val="00A500D4"/>
    <w:rsid w:val="00A50910"/>
    <w:rsid w:val="00A50CB5"/>
    <w:rsid w:val="00A51773"/>
    <w:rsid w:val="00A524A5"/>
    <w:rsid w:val="00A52A03"/>
    <w:rsid w:val="00A53269"/>
    <w:rsid w:val="00A57BD4"/>
    <w:rsid w:val="00A61D22"/>
    <w:rsid w:val="00A622D0"/>
    <w:rsid w:val="00A645DB"/>
    <w:rsid w:val="00A66A74"/>
    <w:rsid w:val="00A67C0B"/>
    <w:rsid w:val="00A67E1E"/>
    <w:rsid w:val="00A71BBE"/>
    <w:rsid w:val="00A72B8C"/>
    <w:rsid w:val="00A72D97"/>
    <w:rsid w:val="00A73BB9"/>
    <w:rsid w:val="00A74FD0"/>
    <w:rsid w:val="00A75B2E"/>
    <w:rsid w:val="00A75F08"/>
    <w:rsid w:val="00A76173"/>
    <w:rsid w:val="00A80C7D"/>
    <w:rsid w:val="00A81827"/>
    <w:rsid w:val="00A81C7A"/>
    <w:rsid w:val="00A8213E"/>
    <w:rsid w:val="00A82D46"/>
    <w:rsid w:val="00A82F66"/>
    <w:rsid w:val="00A837A8"/>
    <w:rsid w:val="00A83D10"/>
    <w:rsid w:val="00A85EDD"/>
    <w:rsid w:val="00A9344B"/>
    <w:rsid w:val="00A9393A"/>
    <w:rsid w:val="00A95A48"/>
    <w:rsid w:val="00AA022B"/>
    <w:rsid w:val="00AA0563"/>
    <w:rsid w:val="00AA25CA"/>
    <w:rsid w:val="00AA683E"/>
    <w:rsid w:val="00AB10B3"/>
    <w:rsid w:val="00AB139F"/>
    <w:rsid w:val="00AB289C"/>
    <w:rsid w:val="00AB3675"/>
    <w:rsid w:val="00AB3F00"/>
    <w:rsid w:val="00AB4044"/>
    <w:rsid w:val="00AB4DED"/>
    <w:rsid w:val="00AB5CA8"/>
    <w:rsid w:val="00AC056B"/>
    <w:rsid w:val="00AC0FB0"/>
    <w:rsid w:val="00AC1553"/>
    <w:rsid w:val="00AC1811"/>
    <w:rsid w:val="00AC2EC2"/>
    <w:rsid w:val="00AC338F"/>
    <w:rsid w:val="00AC404E"/>
    <w:rsid w:val="00AC450E"/>
    <w:rsid w:val="00AC4948"/>
    <w:rsid w:val="00AD130F"/>
    <w:rsid w:val="00AD34A1"/>
    <w:rsid w:val="00AD3687"/>
    <w:rsid w:val="00AD496E"/>
    <w:rsid w:val="00AD589A"/>
    <w:rsid w:val="00AD6182"/>
    <w:rsid w:val="00AD6B16"/>
    <w:rsid w:val="00AD767D"/>
    <w:rsid w:val="00AE0D94"/>
    <w:rsid w:val="00AE1AEC"/>
    <w:rsid w:val="00AE2782"/>
    <w:rsid w:val="00AE32D4"/>
    <w:rsid w:val="00AE6053"/>
    <w:rsid w:val="00AF005F"/>
    <w:rsid w:val="00AF33E4"/>
    <w:rsid w:val="00AF3ECD"/>
    <w:rsid w:val="00AF4422"/>
    <w:rsid w:val="00AF501D"/>
    <w:rsid w:val="00AF7FC3"/>
    <w:rsid w:val="00B00F4C"/>
    <w:rsid w:val="00B03DCD"/>
    <w:rsid w:val="00B0449C"/>
    <w:rsid w:val="00B04E1F"/>
    <w:rsid w:val="00B072A9"/>
    <w:rsid w:val="00B110A9"/>
    <w:rsid w:val="00B123B0"/>
    <w:rsid w:val="00B127DB"/>
    <w:rsid w:val="00B12C5F"/>
    <w:rsid w:val="00B13127"/>
    <w:rsid w:val="00B143CA"/>
    <w:rsid w:val="00B1449D"/>
    <w:rsid w:val="00B14F44"/>
    <w:rsid w:val="00B15B42"/>
    <w:rsid w:val="00B171F4"/>
    <w:rsid w:val="00B175C2"/>
    <w:rsid w:val="00B17C21"/>
    <w:rsid w:val="00B17C62"/>
    <w:rsid w:val="00B17EC2"/>
    <w:rsid w:val="00B205BB"/>
    <w:rsid w:val="00B250B7"/>
    <w:rsid w:val="00B25FFD"/>
    <w:rsid w:val="00B26025"/>
    <w:rsid w:val="00B26114"/>
    <w:rsid w:val="00B273D0"/>
    <w:rsid w:val="00B32071"/>
    <w:rsid w:val="00B3286A"/>
    <w:rsid w:val="00B3486B"/>
    <w:rsid w:val="00B35279"/>
    <w:rsid w:val="00B35862"/>
    <w:rsid w:val="00B35C48"/>
    <w:rsid w:val="00B35E0C"/>
    <w:rsid w:val="00B407EB"/>
    <w:rsid w:val="00B41485"/>
    <w:rsid w:val="00B423AF"/>
    <w:rsid w:val="00B427E9"/>
    <w:rsid w:val="00B432CD"/>
    <w:rsid w:val="00B44CB5"/>
    <w:rsid w:val="00B44E60"/>
    <w:rsid w:val="00B465AE"/>
    <w:rsid w:val="00B51EE4"/>
    <w:rsid w:val="00B52BC1"/>
    <w:rsid w:val="00B540A5"/>
    <w:rsid w:val="00B56B4A"/>
    <w:rsid w:val="00B56FF5"/>
    <w:rsid w:val="00B57348"/>
    <w:rsid w:val="00B57621"/>
    <w:rsid w:val="00B57D82"/>
    <w:rsid w:val="00B62007"/>
    <w:rsid w:val="00B63E24"/>
    <w:rsid w:val="00B6410C"/>
    <w:rsid w:val="00B6413E"/>
    <w:rsid w:val="00B65E6B"/>
    <w:rsid w:val="00B66218"/>
    <w:rsid w:val="00B6685E"/>
    <w:rsid w:val="00B67742"/>
    <w:rsid w:val="00B71AF1"/>
    <w:rsid w:val="00B71C3F"/>
    <w:rsid w:val="00B72716"/>
    <w:rsid w:val="00B72DCD"/>
    <w:rsid w:val="00B73D59"/>
    <w:rsid w:val="00B73E71"/>
    <w:rsid w:val="00B74AE6"/>
    <w:rsid w:val="00B76B6C"/>
    <w:rsid w:val="00B80613"/>
    <w:rsid w:val="00B807DF"/>
    <w:rsid w:val="00B80A61"/>
    <w:rsid w:val="00B8105A"/>
    <w:rsid w:val="00B814DA"/>
    <w:rsid w:val="00B8288A"/>
    <w:rsid w:val="00B83C27"/>
    <w:rsid w:val="00B84A64"/>
    <w:rsid w:val="00B850B0"/>
    <w:rsid w:val="00B867AD"/>
    <w:rsid w:val="00B87130"/>
    <w:rsid w:val="00B87C59"/>
    <w:rsid w:val="00B87E86"/>
    <w:rsid w:val="00B87FCB"/>
    <w:rsid w:val="00B90642"/>
    <w:rsid w:val="00B9193E"/>
    <w:rsid w:val="00B91BFA"/>
    <w:rsid w:val="00B91D7E"/>
    <w:rsid w:val="00B9400D"/>
    <w:rsid w:val="00B94C7B"/>
    <w:rsid w:val="00B95B3B"/>
    <w:rsid w:val="00B96999"/>
    <w:rsid w:val="00BA15BA"/>
    <w:rsid w:val="00BB228F"/>
    <w:rsid w:val="00BB3C5E"/>
    <w:rsid w:val="00BB5C2B"/>
    <w:rsid w:val="00BB65D4"/>
    <w:rsid w:val="00BB6916"/>
    <w:rsid w:val="00BC2BC3"/>
    <w:rsid w:val="00BC471A"/>
    <w:rsid w:val="00BC4810"/>
    <w:rsid w:val="00BC6B80"/>
    <w:rsid w:val="00BC7035"/>
    <w:rsid w:val="00BC70E3"/>
    <w:rsid w:val="00BC76F9"/>
    <w:rsid w:val="00BC7759"/>
    <w:rsid w:val="00BD0754"/>
    <w:rsid w:val="00BD0870"/>
    <w:rsid w:val="00BD0988"/>
    <w:rsid w:val="00BD0CAA"/>
    <w:rsid w:val="00BD36A4"/>
    <w:rsid w:val="00BD6801"/>
    <w:rsid w:val="00BE0A92"/>
    <w:rsid w:val="00BE2ECD"/>
    <w:rsid w:val="00BE407A"/>
    <w:rsid w:val="00BE4A4D"/>
    <w:rsid w:val="00BE785D"/>
    <w:rsid w:val="00BF26BA"/>
    <w:rsid w:val="00BF2C91"/>
    <w:rsid w:val="00BF31FD"/>
    <w:rsid w:val="00BF39F8"/>
    <w:rsid w:val="00BF3A28"/>
    <w:rsid w:val="00BF42F0"/>
    <w:rsid w:val="00BF6EBD"/>
    <w:rsid w:val="00C00D07"/>
    <w:rsid w:val="00C019DA"/>
    <w:rsid w:val="00C01EBE"/>
    <w:rsid w:val="00C02B08"/>
    <w:rsid w:val="00C04C13"/>
    <w:rsid w:val="00C06FE8"/>
    <w:rsid w:val="00C0765D"/>
    <w:rsid w:val="00C106B7"/>
    <w:rsid w:val="00C107CD"/>
    <w:rsid w:val="00C11F3F"/>
    <w:rsid w:val="00C125A7"/>
    <w:rsid w:val="00C130A2"/>
    <w:rsid w:val="00C132BE"/>
    <w:rsid w:val="00C14577"/>
    <w:rsid w:val="00C14E1A"/>
    <w:rsid w:val="00C22A9A"/>
    <w:rsid w:val="00C22F10"/>
    <w:rsid w:val="00C24411"/>
    <w:rsid w:val="00C25070"/>
    <w:rsid w:val="00C25776"/>
    <w:rsid w:val="00C25A5D"/>
    <w:rsid w:val="00C30D93"/>
    <w:rsid w:val="00C31E57"/>
    <w:rsid w:val="00C31E6A"/>
    <w:rsid w:val="00C322C2"/>
    <w:rsid w:val="00C329DC"/>
    <w:rsid w:val="00C3312E"/>
    <w:rsid w:val="00C34A97"/>
    <w:rsid w:val="00C34B2C"/>
    <w:rsid w:val="00C34E60"/>
    <w:rsid w:val="00C36016"/>
    <w:rsid w:val="00C36369"/>
    <w:rsid w:val="00C36B34"/>
    <w:rsid w:val="00C37B09"/>
    <w:rsid w:val="00C40617"/>
    <w:rsid w:val="00C41215"/>
    <w:rsid w:val="00C41963"/>
    <w:rsid w:val="00C426C2"/>
    <w:rsid w:val="00C431E9"/>
    <w:rsid w:val="00C43C8C"/>
    <w:rsid w:val="00C44030"/>
    <w:rsid w:val="00C458A4"/>
    <w:rsid w:val="00C45C56"/>
    <w:rsid w:val="00C461C6"/>
    <w:rsid w:val="00C4642D"/>
    <w:rsid w:val="00C471DC"/>
    <w:rsid w:val="00C50725"/>
    <w:rsid w:val="00C51D7F"/>
    <w:rsid w:val="00C52F84"/>
    <w:rsid w:val="00C53B3A"/>
    <w:rsid w:val="00C559DC"/>
    <w:rsid w:val="00C55FF2"/>
    <w:rsid w:val="00C5646C"/>
    <w:rsid w:val="00C56C86"/>
    <w:rsid w:val="00C5735C"/>
    <w:rsid w:val="00C6052E"/>
    <w:rsid w:val="00C615E7"/>
    <w:rsid w:val="00C61885"/>
    <w:rsid w:val="00C629AC"/>
    <w:rsid w:val="00C6310B"/>
    <w:rsid w:val="00C637A5"/>
    <w:rsid w:val="00C647F5"/>
    <w:rsid w:val="00C65987"/>
    <w:rsid w:val="00C6724A"/>
    <w:rsid w:val="00C67845"/>
    <w:rsid w:val="00C7138D"/>
    <w:rsid w:val="00C733C6"/>
    <w:rsid w:val="00C77422"/>
    <w:rsid w:val="00C77DAC"/>
    <w:rsid w:val="00C81559"/>
    <w:rsid w:val="00C82B88"/>
    <w:rsid w:val="00C841B2"/>
    <w:rsid w:val="00C847F8"/>
    <w:rsid w:val="00C85319"/>
    <w:rsid w:val="00C8549B"/>
    <w:rsid w:val="00C879E7"/>
    <w:rsid w:val="00C87EA9"/>
    <w:rsid w:val="00C90F78"/>
    <w:rsid w:val="00C92ADA"/>
    <w:rsid w:val="00C93F9A"/>
    <w:rsid w:val="00C947D7"/>
    <w:rsid w:val="00C9531F"/>
    <w:rsid w:val="00CA0793"/>
    <w:rsid w:val="00CA2558"/>
    <w:rsid w:val="00CA39FC"/>
    <w:rsid w:val="00CA4A22"/>
    <w:rsid w:val="00CA5181"/>
    <w:rsid w:val="00CA54D7"/>
    <w:rsid w:val="00CA5E85"/>
    <w:rsid w:val="00CA6BE2"/>
    <w:rsid w:val="00CA7089"/>
    <w:rsid w:val="00CA7CD4"/>
    <w:rsid w:val="00CA7EC5"/>
    <w:rsid w:val="00CB10F6"/>
    <w:rsid w:val="00CB12DB"/>
    <w:rsid w:val="00CB26B8"/>
    <w:rsid w:val="00CB290F"/>
    <w:rsid w:val="00CB3B53"/>
    <w:rsid w:val="00CB3D92"/>
    <w:rsid w:val="00CB3EF4"/>
    <w:rsid w:val="00CB7EEC"/>
    <w:rsid w:val="00CC0368"/>
    <w:rsid w:val="00CC049E"/>
    <w:rsid w:val="00CC3C42"/>
    <w:rsid w:val="00CC3CB8"/>
    <w:rsid w:val="00CC4208"/>
    <w:rsid w:val="00CC4441"/>
    <w:rsid w:val="00CC45A5"/>
    <w:rsid w:val="00CC461C"/>
    <w:rsid w:val="00CC4D8B"/>
    <w:rsid w:val="00CC5A7B"/>
    <w:rsid w:val="00CC64F5"/>
    <w:rsid w:val="00CC6D79"/>
    <w:rsid w:val="00CC70DD"/>
    <w:rsid w:val="00CC735A"/>
    <w:rsid w:val="00CC7CB8"/>
    <w:rsid w:val="00CC7D2A"/>
    <w:rsid w:val="00CD2161"/>
    <w:rsid w:val="00CD5632"/>
    <w:rsid w:val="00CD60D2"/>
    <w:rsid w:val="00CD638E"/>
    <w:rsid w:val="00CD6475"/>
    <w:rsid w:val="00CD65CE"/>
    <w:rsid w:val="00CD7E11"/>
    <w:rsid w:val="00CE0E30"/>
    <w:rsid w:val="00CE3F9B"/>
    <w:rsid w:val="00CE60E8"/>
    <w:rsid w:val="00CF2009"/>
    <w:rsid w:val="00CF2326"/>
    <w:rsid w:val="00CF24F9"/>
    <w:rsid w:val="00CF385D"/>
    <w:rsid w:val="00CF3AC2"/>
    <w:rsid w:val="00CF3E2D"/>
    <w:rsid w:val="00CF3EFE"/>
    <w:rsid w:val="00CF6812"/>
    <w:rsid w:val="00D015C8"/>
    <w:rsid w:val="00D038AB"/>
    <w:rsid w:val="00D0485B"/>
    <w:rsid w:val="00D049BD"/>
    <w:rsid w:val="00D04B4E"/>
    <w:rsid w:val="00D051C6"/>
    <w:rsid w:val="00D05A12"/>
    <w:rsid w:val="00D06533"/>
    <w:rsid w:val="00D0667A"/>
    <w:rsid w:val="00D11310"/>
    <w:rsid w:val="00D13790"/>
    <w:rsid w:val="00D13E3C"/>
    <w:rsid w:val="00D1525F"/>
    <w:rsid w:val="00D2204E"/>
    <w:rsid w:val="00D23800"/>
    <w:rsid w:val="00D23FB7"/>
    <w:rsid w:val="00D2479C"/>
    <w:rsid w:val="00D2499A"/>
    <w:rsid w:val="00D250C9"/>
    <w:rsid w:val="00D31D42"/>
    <w:rsid w:val="00D3660B"/>
    <w:rsid w:val="00D36F30"/>
    <w:rsid w:val="00D3738F"/>
    <w:rsid w:val="00D376E8"/>
    <w:rsid w:val="00D379F6"/>
    <w:rsid w:val="00D405B9"/>
    <w:rsid w:val="00D406A1"/>
    <w:rsid w:val="00D41BF5"/>
    <w:rsid w:val="00D440BC"/>
    <w:rsid w:val="00D44230"/>
    <w:rsid w:val="00D44A3F"/>
    <w:rsid w:val="00D44B7B"/>
    <w:rsid w:val="00D44DB4"/>
    <w:rsid w:val="00D451CA"/>
    <w:rsid w:val="00D457B6"/>
    <w:rsid w:val="00D46FD9"/>
    <w:rsid w:val="00D509FA"/>
    <w:rsid w:val="00D51A92"/>
    <w:rsid w:val="00D55656"/>
    <w:rsid w:val="00D55CCB"/>
    <w:rsid w:val="00D55E51"/>
    <w:rsid w:val="00D56BBE"/>
    <w:rsid w:val="00D572A1"/>
    <w:rsid w:val="00D629D2"/>
    <w:rsid w:val="00D63457"/>
    <w:rsid w:val="00D639F7"/>
    <w:rsid w:val="00D65BEC"/>
    <w:rsid w:val="00D66191"/>
    <w:rsid w:val="00D663B2"/>
    <w:rsid w:val="00D66935"/>
    <w:rsid w:val="00D67426"/>
    <w:rsid w:val="00D67A8C"/>
    <w:rsid w:val="00D67E89"/>
    <w:rsid w:val="00D7045B"/>
    <w:rsid w:val="00D705DD"/>
    <w:rsid w:val="00D722BA"/>
    <w:rsid w:val="00D743DC"/>
    <w:rsid w:val="00D74E23"/>
    <w:rsid w:val="00D76A34"/>
    <w:rsid w:val="00D8063D"/>
    <w:rsid w:val="00D808E3"/>
    <w:rsid w:val="00D80E3F"/>
    <w:rsid w:val="00D81FDA"/>
    <w:rsid w:val="00D82F1F"/>
    <w:rsid w:val="00D857CA"/>
    <w:rsid w:val="00D85D4B"/>
    <w:rsid w:val="00D870B1"/>
    <w:rsid w:val="00D872C9"/>
    <w:rsid w:val="00D87C8C"/>
    <w:rsid w:val="00D90771"/>
    <w:rsid w:val="00D91265"/>
    <w:rsid w:val="00D93505"/>
    <w:rsid w:val="00D94163"/>
    <w:rsid w:val="00D94777"/>
    <w:rsid w:val="00D95078"/>
    <w:rsid w:val="00D9516A"/>
    <w:rsid w:val="00D95A48"/>
    <w:rsid w:val="00D96F66"/>
    <w:rsid w:val="00D97094"/>
    <w:rsid w:val="00DA0BD7"/>
    <w:rsid w:val="00DA132E"/>
    <w:rsid w:val="00DA134C"/>
    <w:rsid w:val="00DA14B0"/>
    <w:rsid w:val="00DA344B"/>
    <w:rsid w:val="00DA3EBC"/>
    <w:rsid w:val="00DA5125"/>
    <w:rsid w:val="00DA55F9"/>
    <w:rsid w:val="00DA62E3"/>
    <w:rsid w:val="00DA7734"/>
    <w:rsid w:val="00DB000E"/>
    <w:rsid w:val="00DB0449"/>
    <w:rsid w:val="00DB0D61"/>
    <w:rsid w:val="00DB2A67"/>
    <w:rsid w:val="00DB2B42"/>
    <w:rsid w:val="00DB3F11"/>
    <w:rsid w:val="00DB5AE1"/>
    <w:rsid w:val="00DB7297"/>
    <w:rsid w:val="00DB7BEA"/>
    <w:rsid w:val="00DC3A4F"/>
    <w:rsid w:val="00DC7399"/>
    <w:rsid w:val="00DD341A"/>
    <w:rsid w:val="00DD3D95"/>
    <w:rsid w:val="00DD58D3"/>
    <w:rsid w:val="00DD7AA6"/>
    <w:rsid w:val="00DD7D9C"/>
    <w:rsid w:val="00DD7ECC"/>
    <w:rsid w:val="00DE04A8"/>
    <w:rsid w:val="00DE08FD"/>
    <w:rsid w:val="00DE1898"/>
    <w:rsid w:val="00DE42E3"/>
    <w:rsid w:val="00DE5F8F"/>
    <w:rsid w:val="00DE6067"/>
    <w:rsid w:val="00DE6227"/>
    <w:rsid w:val="00DE6C0A"/>
    <w:rsid w:val="00DE7844"/>
    <w:rsid w:val="00DF2FC7"/>
    <w:rsid w:val="00DF4F5F"/>
    <w:rsid w:val="00DF6B9B"/>
    <w:rsid w:val="00DF7212"/>
    <w:rsid w:val="00DF7BC3"/>
    <w:rsid w:val="00E019F7"/>
    <w:rsid w:val="00E01DDC"/>
    <w:rsid w:val="00E06E09"/>
    <w:rsid w:val="00E10B22"/>
    <w:rsid w:val="00E11409"/>
    <w:rsid w:val="00E12A83"/>
    <w:rsid w:val="00E134D5"/>
    <w:rsid w:val="00E13569"/>
    <w:rsid w:val="00E13BDF"/>
    <w:rsid w:val="00E141C3"/>
    <w:rsid w:val="00E14E10"/>
    <w:rsid w:val="00E14EDD"/>
    <w:rsid w:val="00E15BA9"/>
    <w:rsid w:val="00E15DDB"/>
    <w:rsid w:val="00E16F08"/>
    <w:rsid w:val="00E17038"/>
    <w:rsid w:val="00E22639"/>
    <w:rsid w:val="00E2343A"/>
    <w:rsid w:val="00E23B91"/>
    <w:rsid w:val="00E23E9E"/>
    <w:rsid w:val="00E2505C"/>
    <w:rsid w:val="00E257FB"/>
    <w:rsid w:val="00E259F5"/>
    <w:rsid w:val="00E25CD1"/>
    <w:rsid w:val="00E25DA5"/>
    <w:rsid w:val="00E30D6F"/>
    <w:rsid w:val="00E311A6"/>
    <w:rsid w:val="00E317EA"/>
    <w:rsid w:val="00E33B32"/>
    <w:rsid w:val="00E33D1B"/>
    <w:rsid w:val="00E33D36"/>
    <w:rsid w:val="00E3608B"/>
    <w:rsid w:val="00E37B9E"/>
    <w:rsid w:val="00E4090B"/>
    <w:rsid w:val="00E44582"/>
    <w:rsid w:val="00E45227"/>
    <w:rsid w:val="00E452A0"/>
    <w:rsid w:val="00E45334"/>
    <w:rsid w:val="00E456C7"/>
    <w:rsid w:val="00E45B97"/>
    <w:rsid w:val="00E45C1D"/>
    <w:rsid w:val="00E45E1A"/>
    <w:rsid w:val="00E45F81"/>
    <w:rsid w:val="00E46BBC"/>
    <w:rsid w:val="00E511DA"/>
    <w:rsid w:val="00E51611"/>
    <w:rsid w:val="00E51878"/>
    <w:rsid w:val="00E51CB1"/>
    <w:rsid w:val="00E51E58"/>
    <w:rsid w:val="00E51E70"/>
    <w:rsid w:val="00E543B1"/>
    <w:rsid w:val="00E57116"/>
    <w:rsid w:val="00E57C37"/>
    <w:rsid w:val="00E606B8"/>
    <w:rsid w:val="00E61189"/>
    <w:rsid w:val="00E6154E"/>
    <w:rsid w:val="00E62F6F"/>
    <w:rsid w:val="00E639B7"/>
    <w:rsid w:val="00E65437"/>
    <w:rsid w:val="00E67391"/>
    <w:rsid w:val="00E67A13"/>
    <w:rsid w:val="00E67BC3"/>
    <w:rsid w:val="00E70498"/>
    <w:rsid w:val="00E71DDE"/>
    <w:rsid w:val="00E72867"/>
    <w:rsid w:val="00E746FB"/>
    <w:rsid w:val="00E75B4C"/>
    <w:rsid w:val="00E768C5"/>
    <w:rsid w:val="00E769B1"/>
    <w:rsid w:val="00E80881"/>
    <w:rsid w:val="00E81020"/>
    <w:rsid w:val="00E812C9"/>
    <w:rsid w:val="00E839F1"/>
    <w:rsid w:val="00E876C8"/>
    <w:rsid w:val="00E9033E"/>
    <w:rsid w:val="00E90C68"/>
    <w:rsid w:val="00E918F6"/>
    <w:rsid w:val="00E92F8B"/>
    <w:rsid w:val="00E93923"/>
    <w:rsid w:val="00E939F6"/>
    <w:rsid w:val="00E94A24"/>
    <w:rsid w:val="00E950FB"/>
    <w:rsid w:val="00E95248"/>
    <w:rsid w:val="00E95428"/>
    <w:rsid w:val="00E95795"/>
    <w:rsid w:val="00E9688E"/>
    <w:rsid w:val="00E97F37"/>
    <w:rsid w:val="00EA012D"/>
    <w:rsid w:val="00EA1D5E"/>
    <w:rsid w:val="00EA2703"/>
    <w:rsid w:val="00EA3957"/>
    <w:rsid w:val="00EA39A7"/>
    <w:rsid w:val="00EA439F"/>
    <w:rsid w:val="00EA4D44"/>
    <w:rsid w:val="00EA682F"/>
    <w:rsid w:val="00EA7D47"/>
    <w:rsid w:val="00EB0B0F"/>
    <w:rsid w:val="00EB1643"/>
    <w:rsid w:val="00EB2213"/>
    <w:rsid w:val="00EB2FC5"/>
    <w:rsid w:val="00EB5704"/>
    <w:rsid w:val="00EC18AD"/>
    <w:rsid w:val="00EC2F76"/>
    <w:rsid w:val="00EC3760"/>
    <w:rsid w:val="00EC4C57"/>
    <w:rsid w:val="00EC4C85"/>
    <w:rsid w:val="00EC4DAE"/>
    <w:rsid w:val="00EC5270"/>
    <w:rsid w:val="00EC7680"/>
    <w:rsid w:val="00EC7AE0"/>
    <w:rsid w:val="00ED2966"/>
    <w:rsid w:val="00ED4ED4"/>
    <w:rsid w:val="00ED52B4"/>
    <w:rsid w:val="00ED65A7"/>
    <w:rsid w:val="00ED71F1"/>
    <w:rsid w:val="00ED7B20"/>
    <w:rsid w:val="00ED7B2F"/>
    <w:rsid w:val="00EE0ED2"/>
    <w:rsid w:val="00EE2815"/>
    <w:rsid w:val="00EE2E50"/>
    <w:rsid w:val="00EE30F6"/>
    <w:rsid w:val="00EE3AF4"/>
    <w:rsid w:val="00EE40F3"/>
    <w:rsid w:val="00EE5420"/>
    <w:rsid w:val="00EE59C9"/>
    <w:rsid w:val="00EE611A"/>
    <w:rsid w:val="00EE62C3"/>
    <w:rsid w:val="00EE76BE"/>
    <w:rsid w:val="00EF0555"/>
    <w:rsid w:val="00EF5002"/>
    <w:rsid w:val="00EF7854"/>
    <w:rsid w:val="00F005F5"/>
    <w:rsid w:val="00F02E20"/>
    <w:rsid w:val="00F04BC3"/>
    <w:rsid w:val="00F115C9"/>
    <w:rsid w:val="00F117B0"/>
    <w:rsid w:val="00F1251A"/>
    <w:rsid w:val="00F12FCF"/>
    <w:rsid w:val="00F13334"/>
    <w:rsid w:val="00F14047"/>
    <w:rsid w:val="00F14AE2"/>
    <w:rsid w:val="00F14C5C"/>
    <w:rsid w:val="00F1503A"/>
    <w:rsid w:val="00F17312"/>
    <w:rsid w:val="00F175B3"/>
    <w:rsid w:val="00F2067D"/>
    <w:rsid w:val="00F21B8F"/>
    <w:rsid w:val="00F21EB9"/>
    <w:rsid w:val="00F22ECA"/>
    <w:rsid w:val="00F23791"/>
    <w:rsid w:val="00F239EC"/>
    <w:rsid w:val="00F23D3E"/>
    <w:rsid w:val="00F24ED8"/>
    <w:rsid w:val="00F2593B"/>
    <w:rsid w:val="00F2685F"/>
    <w:rsid w:val="00F3077D"/>
    <w:rsid w:val="00F31004"/>
    <w:rsid w:val="00F31F02"/>
    <w:rsid w:val="00F32265"/>
    <w:rsid w:val="00F336D7"/>
    <w:rsid w:val="00F33A70"/>
    <w:rsid w:val="00F33FA8"/>
    <w:rsid w:val="00F34435"/>
    <w:rsid w:val="00F34B34"/>
    <w:rsid w:val="00F34D67"/>
    <w:rsid w:val="00F373EF"/>
    <w:rsid w:val="00F373FD"/>
    <w:rsid w:val="00F375E1"/>
    <w:rsid w:val="00F376F8"/>
    <w:rsid w:val="00F44201"/>
    <w:rsid w:val="00F4498E"/>
    <w:rsid w:val="00F44EB2"/>
    <w:rsid w:val="00F45F9D"/>
    <w:rsid w:val="00F47F83"/>
    <w:rsid w:val="00F501C8"/>
    <w:rsid w:val="00F52190"/>
    <w:rsid w:val="00F528F5"/>
    <w:rsid w:val="00F52D0D"/>
    <w:rsid w:val="00F53B4D"/>
    <w:rsid w:val="00F5510C"/>
    <w:rsid w:val="00F56AB3"/>
    <w:rsid w:val="00F6039A"/>
    <w:rsid w:val="00F62520"/>
    <w:rsid w:val="00F62AB7"/>
    <w:rsid w:val="00F6345C"/>
    <w:rsid w:val="00F64AEF"/>
    <w:rsid w:val="00F64E35"/>
    <w:rsid w:val="00F65587"/>
    <w:rsid w:val="00F657E1"/>
    <w:rsid w:val="00F65D93"/>
    <w:rsid w:val="00F662B2"/>
    <w:rsid w:val="00F6650C"/>
    <w:rsid w:val="00F66AB8"/>
    <w:rsid w:val="00F66EDD"/>
    <w:rsid w:val="00F70316"/>
    <w:rsid w:val="00F712CF"/>
    <w:rsid w:val="00F727D7"/>
    <w:rsid w:val="00F72F55"/>
    <w:rsid w:val="00F77D6B"/>
    <w:rsid w:val="00F77F9F"/>
    <w:rsid w:val="00F8073B"/>
    <w:rsid w:val="00F82BAD"/>
    <w:rsid w:val="00F83EA5"/>
    <w:rsid w:val="00F87330"/>
    <w:rsid w:val="00F8780D"/>
    <w:rsid w:val="00F87E6D"/>
    <w:rsid w:val="00F87F9F"/>
    <w:rsid w:val="00F9088A"/>
    <w:rsid w:val="00F91AC3"/>
    <w:rsid w:val="00F93C35"/>
    <w:rsid w:val="00F94303"/>
    <w:rsid w:val="00F94917"/>
    <w:rsid w:val="00FA002A"/>
    <w:rsid w:val="00FA0A0F"/>
    <w:rsid w:val="00FA0B92"/>
    <w:rsid w:val="00FA0C2A"/>
    <w:rsid w:val="00FA507D"/>
    <w:rsid w:val="00FA6B53"/>
    <w:rsid w:val="00FA6DE6"/>
    <w:rsid w:val="00FA6FA2"/>
    <w:rsid w:val="00FA74DE"/>
    <w:rsid w:val="00FA772A"/>
    <w:rsid w:val="00FB02A9"/>
    <w:rsid w:val="00FB12B5"/>
    <w:rsid w:val="00FB200F"/>
    <w:rsid w:val="00FB370E"/>
    <w:rsid w:val="00FB383B"/>
    <w:rsid w:val="00FB79B5"/>
    <w:rsid w:val="00FB7FD0"/>
    <w:rsid w:val="00FC0874"/>
    <w:rsid w:val="00FC1346"/>
    <w:rsid w:val="00FC2A82"/>
    <w:rsid w:val="00FC38A6"/>
    <w:rsid w:val="00FC4F68"/>
    <w:rsid w:val="00FC57D2"/>
    <w:rsid w:val="00FC5BF3"/>
    <w:rsid w:val="00FC76D1"/>
    <w:rsid w:val="00FC775C"/>
    <w:rsid w:val="00FC7CFB"/>
    <w:rsid w:val="00FD0E79"/>
    <w:rsid w:val="00FD2D2E"/>
    <w:rsid w:val="00FD322D"/>
    <w:rsid w:val="00FD5856"/>
    <w:rsid w:val="00FD70A7"/>
    <w:rsid w:val="00FD72CF"/>
    <w:rsid w:val="00FD7769"/>
    <w:rsid w:val="00FE0FFF"/>
    <w:rsid w:val="00FE1602"/>
    <w:rsid w:val="00FE2759"/>
    <w:rsid w:val="00FE2F55"/>
    <w:rsid w:val="00FE320A"/>
    <w:rsid w:val="00FE5B94"/>
    <w:rsid w:val="00FE5DCC"/>
    <w:rsid w:val="00FE5FC5"/>
    <w:rsid w:val="00FE61D1"/>
    <w:rsid w:val="00FE6CD2"/>
    <w:rsid w:val="00FE7798"/>
    <w:rsid w:val="00FE795B"/>
    <w:rsid w:val="00FF0ABF"/>
    <w:rsid w:val="00FF0B0D"/>
    <w:rsid w:val="00FF3485"/>
    <w:rsid w:val="00FF365F"/>
    <w:rsid w:val="00FF3C90"/>
    <w:rsid w:val="00FF4CEA"/>
    <w:rsid w:val="00FF4DA4"/>
    <w:rsid w:val="00FF62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spacing w:after="240"/>
    </w:pPr>
    <w:rPr>
      <w:rFonts w:asciiTheme="minorHAnsi" w:eastAsiaTheme="minorEastAsia" w:hAnsiTheme="minorHAnsi" w:cstheme="minorBidi"/>
    </w:rPr>
  </w:style>
  <w:style w:type="table" w:styleId="TableGrid">
    <w:name w:val="Table Grid"/>
    <w:basedOn w:val="TableNormal"/>
    <w:uiPriority w:val="39"/>
    <w:rsid w:val="00B871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semiHidden/>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hyperlink" Target="http://compbio.cs.toronto.edu/SNF/SNF/Software.html" TargetMode="External"/><Relationship Id="rId21" Type="http://schemas.openxmlformats.org/officeDocument/2006/relationships/image" Target="media/image8.emf"/><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http://mixomics.org/" TargetMode="External"/><Relationship Id="rId11" Type="http://schemas.openxmlformats.org/officeDocument/2006/relationships/hyperlink" Target="http://lecao-lab.science.unimelb.edu.au/" TargetMode="External"/><Relationship Id="rId12" Type="http://schemas.openxmlformats.org/officeDocument/2006/relationships/image" Target="media/image1.emf"/><Relationship Id="rId13" Type="http://schemas.openxmlformats.org/officeDocument/2006/relationships/hyperlink" Target="https://www.bioconductor.org/packages/release/BiocViews.html" TargetMode="External"/><Relationship Id="rId14" Type="http://schemas.openxmlformats.org/officeDocument/2006/relationships/image" Target="media/image2.emf"/><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image" Target="media/image5.emf"/><Relationship Id="rId18" Type="http://schemas.openxmlformats.org/officeDocument/2006/relationships/image" Target="media/image6.tiff"/><Relationship Id="rId19" Type="http://schemas.openxmlformats.org/officeDocument/2006/relationships/image" Target="media/image7.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0859678-C187-284A-85EE-B388C79E9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5</TotalTime>
  <Pages>39</Pages>
  <Words>16895</Words>
  <Characters>96306</Characters>
  <Application>Microsoft Macintosh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12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Amrit</cp:lastModifiedBy>
  <cp:revision>336</cp:revision>
  <dcterms:created xsi:type="dcterms:W3CDTF">2017-11-16T20:16:00Z</dcterms:created>
  <dcterms:modified xsi:type="dcterms:W3CDTF">2018-02-12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6"&gt;&lt;session id="meVluEA5"/&gt;&lt;style id="http://www.zotero.org/styles/genome-b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